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123B4" w:rsidP="007C4628">
      <w:pPr>
        <w:jc w:val="center"/>
        <w:rPr>
          <w:b/>
        </w:rPr>
      </w:pPr>
      <w:r>
        <w:rPr>
          <w:b/>
        </w:rPr>
        <w:t>K-MEANS CLUSTERING</w:t>
      </w:r>
      <w:r w:rsidR="007C4628">
        <w:rPr>
          <w:b/>
        </w:rPr>
        <w:t xml:space="preserve"> FOR INDENTIFICATION OF TRENDING SKILL SETS ON JOB ADVERTISEMENT SITES</w:t>
      </w: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7C4628" w:rsidP="00722084">
      <w:pPr>
        <w:jc w:val="center"/>
        <w:rPr>
          <w:b/>
        </w:rPr>
      </w:pPr>
      <w:r>
        <w:rPr>
          <w:b/>
        </w:rPr>
        <w:t>WONG TUCK YEW</w:t>
      </w: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472434" w:rsidRPr="006A7A36" w:rsidRDefault="00472434" w:rsidP="00722084">
      <w:pPr>
        <w:jc w:val="center"/>
        <w:rPr>
          <w:b/>
        </w:rPr>
      </w:pPr>
    </w:p>
    <w:p w:rsidR="00063064" w:rsidRPr="006A7A36" w:rsidRDefault="00063064" w:rsidP="00722084">
      <w:pPr>
        <w:jc w:val="center"/>
        <w:rPr>
          <w:b/>
        </w:rPr>
      </w:pPr>
      <w:r w:rsidRPr="006A7A36">
        <w:rPr>
          <w:b/>
        </w:rPr>
        <w:t>A project report submitted in partial fulfilment of the</w:t>
      </w:r>
    </w:p>
    <w:p w:rsidR="00A82F92" w:rsidRDefault="00063064" w:rsidP="00722084">
      <w:pPr>
        <w:jc w:val="center"/>
        <w:rPr>
          <w:b/>
        </w:rPr>
      </w:pPr>
      <w:proofErr w:type="gramStart"/>
      <w:r w:rsidRPr="006A7A36">
        <w:rPr>
          <w:b/>
        </w:rPr>
        <w:t>requirements</w:t>
      </w:r>
      <w:proofErr w:type="gramEnd"/>
      <w:r w:rsidRPr="006A7A36">
        <w:rPr>
          <w:b/>
        </w:rPr>
        <w:t xml:space="preserve"> for the award of Bachelor</w:t>
      </w:r>
      <w:r w:rsidR="00A82F92">
        <w:rPr>
          <w:b/>
        </w:rPr>
        <w:t xml:space="preserve"> of </w:t>
      </w:r>
      <w:r w:rsidR="00794E66">
        <w:rPr>
          <w:b/>
        </w:rPr>
        <w:t>Science</w:t>
      </w:r>
    </w:p>
    <w:p w:rsidR="00472434" w:rsidRPr="006A7A36" w:rsidRDefault="00063064" w:rsidP="00722084">
      <w:pPr>
        <w:jc w:val="center"/>
        <w:rPr>
          <w:b/>
        </w:rPr>
      </w:pPr>
      <w:r w:rsidRPr="006A7A36">
        <w:rPr>
          <w:b/>
        </w:rPr>
        <w:t>(</w:t>
      </w:r>
      <w:proofErr w:type="spellStart"/>
      <w:r w:rsidRPr="006A7A36">
        <w:rPr>
          <w:b/>
        </w:rPr>
        <w:t>Hons</w:t>
      </w:r>
      <w:proofErr w:type="spellEnd"/>
      <w:r w:rsidR="00473C48">
        <w:rPr>
          <w:b/>
        </w:rPr>
        <w:t>.</w:t>
      </w:r>
      <w:r w:rsidRPr="006A7A36">
        <w:rPr>
          <w:b/>
        </w:rPr>
        <w:t xml:space="preserve">) </w:t>
      </w:r>
      <w:r w:rsidR="00794E66">
        <w:rPr>
          <w:b/>
        </w:rPr>
        <w:t>Software Engineering</w:t>
      </w:r>
    </w:p>
    <w:p w:rsidR="00472434" w:rsidRPr="006A7A36" w:rsidRDefault="00472434" w:rsidP="00722084">
      <w:pPr>
        <w:jc w:val="center"/>
        <w:rPr>
          <w:b/>
        </w:rPr>
      </w:pPr>
    </w:p>
    <w:p w:rsidR="00472434" w:rsidRPr="006A7A36" w:rsidRDefault="00472434" w:rsidP="00722084">
      <w:pPr>
        <w:jc w:val="center"/>
        <w:rPr>
          <w:b/>
        </w:rPr>
      </w:pPr>
    </w:p>
    <w:p w:rsidR="007D3BBB" w:rsidRPr="006A7A36" w:rsidRDefault="007D3BBB" w:rsidP="00722084">
      <w:pPr>
        <w:jc w:val="center"/>
        <w:rPr>
          <w:b/>
        </w:rPr>
      </w:pPr>
    </w:p>
    <w:p w:rsidR="007D3BBB" w:rsidRPr="006A7A36" w:rsidRDefault="007D3BBB" w:rsidP="00722084">
      <w:pPr>
        <w:jc w:val="center"/>
        <w:rPr>
          <w:b/>
        </w:rPr>
      </w:pPr>
    </w:p>
    <w:p w:rsidR="007D3BBB" w:rsidRPr="006A7A36" w:rsidRDefault="007D3BBB" w:rsidP="00722084">
      <w:pPr>
        <w:jc w:val="center"/>
        <w:rPr>
          <w:b/>
        </w:rPr>
      </w:pPr>
    </w:p>
    <w:p w:rsidR="00472434" w:rsidRPr="006A7A36" w:rsidRDefault="00524489" w:rsidP="00722084">
      <w:pPr>
        <w:jc w:val="center"/>
        <w:rPr>
          <w:b/>
        </w:rPr>
      </w:pPr>
      <w:r>
        <w:rPr>
          <w:b/>
        </w:rPr>
        <w:t xml:space="preserve">Lee Kong </w:t>
      </w:r>
      <w:proofErr w:type="spellStart"/>
      <w:r>
        <w:rPr>
          <w:b/>
        </w:rPr>
        <w:t>Chian</w:t>
      </w:r>
      <w:proofErr w:type="spellEnd"/>
      <w:r w:rsidR="00794E66">
        <w:rPr>
          <w:b/>
        </w:rPr>
        <w:t xml:space="preserve"> </w:t>
      </w:r>
      <w:r w:rsidR="00B37A3B" w:rsidRPr="006A7A36">
        <w:rPr>
          <w:b/>
        </w:rPr>
        <w:t xml:space="preserve">Faculty of Engineering </w:t>
      </w:r>
      <w:r w:rsidR="006B1A2E" w:rsidRPr="006A7A36">
        <w:rPr>
          <w:b/>
        </w:rPr>
        <w:t>a</w:t>
      </w:r>
      <w:r w:rsidR="00B37A3B" w:rsidRPr="006A7A36">
        <w:rPr>
          <w:b/>
        </w:rPr>
        <w:t>nd Science</w:t>
      </w:r>
    </w:p>
    <w:p w:rsidR="00472434" w:rsidRPr="006A7A36" w:rsidRDefault="00B37A3B" w:rsidP="00722084">
      <w:pPr>
        <w:jc w:val="center"/>
        <w:rPr>
          <w:b/>
        </w:rPr>
      </w:pPr>
      <w:proofErr w:type="spellStart"/>
      <w:r w:rsidRPr="006A7A36">
        <w:rPr>
          <w:b/>
        </w:rPr>
        <w:t>Universiti</w:t>
      </w:r>
      <w:proofErr w:type="spellEnd"/>
      <w:r w:rsidR="00794E66">
        <w:rPr>
          <w:b/>
        </w:rPr>
        <w:t xml:space="preserve"> </w:t>
      </w:r>
      <w:proofErr w:type="spellStart"/>
      <w:r w:rsidRPr="006A7A36">
        <w:rPr>
          <w:b/>
        </w:rPr>
        <w:t>Tunku</w:t>
      </w:r>
      <w:proofErr w:type="spellEnd"/>
      <w:r w:rsidRPr="006A7A36">
        <w:rPr>
          <w:b/>
        </w:rPr>
        <w:t xml:space="preserve"> Abdul Rahman</w:t>
      </w:r>
    </w:p>
    <w:p w:rsidR="00472434" w:rsidRPr="006A7A36" w:rsidRDefault="00472434" w:rsidP="00722084">
      <w:pPr>
        <w:jc w:val="center"/>
        <w:rPr>
          <w:b/>
        </w:rPr>
      </w:pPr>
    </w:p>
    <w:p w:rsidR="007D3BBB" w:rsidRPr="006A7A36" w:rsidRDefault="007D3BBB" w:rsidP="00722084">
      <w:pPr>
        <w:jc w:val="center"/>
        <w:rPr>
          <w:b/>
        </w:rPr>
      </w:pPr>
    </w:p>
    <w:p w:rsidR="00FD052F" w:rsidRDefault="00FD052F" w:rsidP="007C4628">
      <w:pPr>
        <w:jc w:val="center"/>
        <w:rPr>
          <w:b/>
        </w:rPr>
      </w:pPr>
      <w:r>
        <w:rPr>
          <w:b/>
        </w:rPr>
        <w:t>APRIL 2019</w:t>
      </w:r>
      <w:r>
        <w:rPr>
          <w:b/>
        </w:rPr>
        <w:br w:type="page"/>
      </w:r>
    </w:p>
    <w:p w:rsidR="00B37A3B" w:rsidRDefault="00B37A3B" w:rsidP="007C4628">
      <w:pPr>
        <w:jc w:val="center"/>
        <w:rPr>
          <w:b/>
        </w:rPr>
      </w:pPr>
    </w:p>
    <w:p w:rsidR="00FD052F" w:rsidRPr="006A7A36" w:rsidRDefault="00FD052F" w:rsidP="00FD052F">
      <w:pPr>
        <w:pStyle w:val="Heading9"/>
      </w:pPr>
      <w:bookmarkStart w:id="0" w:name="_Toc471476836"/>
      <w:bookmarkStart w:id="1" w:name="_Toc6531943"/>
      <w:r w:rsidRPr="006A7A36">
        <w:t>DECLARATION</w:t>
      </w:r>
      <w:bookmarkEnd w:id="0"/>
      <w:bookmarkEnd w:id="1"/>
    </w:p>
    <w:p w:rsidR="00FD052F" w:rsidRPr="006A7A36" w:rsidRDefault="00FD052F" w:rsidP="00FD052F">
      <w:pPr>
        <w:jc w:val="center"/>
      </w:pPr>
    </w:p>
    <w:p w:rsidR="00FD052F" w:rsidRPr="006A7A36" w:rsidRDefault="00FD052F" w:rsidP="00FD052F">
      <w:pPr>
        <w:jc w:val="center"/>
      </w:pPr>
    </w:p>
    <w:p w:rsidR="00FD052F" w:rsidRPr="006A7A36" w:rsidRDefault="00FD052F" w:rsidP="00FD052F">
      <w:pPr>
        <w:jc w:val="center"/>
      </w:pPr>
    </w:p>
    <w:p w:rsidR="00FD052F" w:rsidRPr="006A7A36" w:rsidRDefault="00FD052F" w:rsidP="00FD052F">
      <w:pPr>
        <w:jc w:val="center"/>
      </w:pPr>
    </w:p>
    <w:p w:rsidR="00FD052F" w:rsidRPr="006A7A36" w:rsidRDefault="00FD052F" w:rsidP="00FD052F">
      <w:pPr>
        <w:jc w:val="center"/>
      </w:pPr>
    </w:p>
    <w:p w:rsidR="00FD052F" w:rsidRDefault="00FD052F" w:rsidP="00FD052F">
      <w:r w:rsidRPr="006A7A36">
        <w:t>I hereby declare that this project report is based on my original work except for citations and quotations which have been duly acknowledged.  I also declare that it has not been previously and concurrently submitted for any other degree or award at UTAR or other institutions.</w:t>
      </w:r>
    </w:p>
    <w:p w:rsidR="00FD052F" w:rsidRPr="006A7A36" w:rsidRDefault="00FD052F" w:rsidP="00FD052F"/>
    <w:p w:rsidR="00FD052F" w:rsidRPr="006A7A36" w:rsidRDefault="00FD052F" w:rsidP="00FD052F"/>
    <w:p w:rsidR="00FD052F" w:rsidRPr="006A7A36" w:rsidRDefault="00FD052F" w:rsidP="00FD052F"/>
    <w:p w:rsidR="00FD052F" w:rsidRPr="006A7A36" w:rsidRDefault="00FD052F" w:rsidP="00FD052F"/>
    <w:tbl>
      <w:tblPr>
        <w:tblStyle w:val="TableGrid"/>
        <w:tblW w:w="0" w:type="auto"/>
        <w:tblCellMar>
          <w:top w:w="432" w:type="dxa"/>
          <w:left w:w="115" w:type="dxa"/>
          <w:bottom w:w="72" w:type="dxa"/>
          <w:right w:w="115" w:type="dxa"/>
        </w:tblCellMar>
        <w:tblLook w:val="04A0" w:firstRow="1" w:lastRow="0" w:firstColumn="1" w:lastColumn="0" w:noHBand="0" w:noVBand="1"/>
      </w:tblPr>
      <w:tblGrid>
        <w:gridCol w:w="1285"/>
        <w:gridCol w:w="297"/>
        <w:gridCol w:w="4383"/>
      </w:tblGrid>
      <w:tr w:rsidR="00FD052F" w:rsidTr="000A1580">
        <w:tc>
          <w:tcPr>
            <w:tcW w:w="1285" w:type="dxa"/>
            <w:tcBorders>
              <w:top w:val="nil"/>
              <w:left w:val="nil"/>
              <w:bottom w:val="nil"/>
              <w:right w:val="nil"/>
            </w:tcBorders>
          </w:tcPr>
          <w:p w:rsidR="00FD052F" w:rsidRDefault="00FD052F" w:rsidP="000A1580">
            <w:pPr>
              <w:spacing w:line="240" w:lineRule="auto"/>
            </w:pPr>
            <w:r>
              <w:t>Signature</w:t>
            </w:r>
          </w:p>
        </w:tc>
        <w:tc>
          <w:tcPr>
            <w:tcW w:w="297" w:type="dxa"/>
            <w:tcBorders>
              <w:top w:val="nil"/>
              <w:left w:val="nil"/>
              <w:bottom w:val="nil"/>
              <w:right w:val="nil"/>
            </w:tcBorders>
          </w:tcPr>
          <w:p w:rsidR="00FD052F" w:rsidRDefault="00FD052F" w:rsidP="000A1580">
            <w:pPr>
              <w:spacing w:line="240" w:lineRule="auto"/>
            </w:pPr>
            <w:r>
              <w:t>:</w:t>
            </w:r>
          </w:p>
        </w:tc>
        <w:tc>
          <w:tcPr>
            <w:tcW w:w="4383" w:type="dxa"/>
            <w:tcBorders>
              <w:top w:val="nil"/>
              <w:left w:val="nil"/>
              <w:right w:val="nil"/>
            </w:tcBorders>
          </w:tcPr>
          <w:p w:rsidR="00FD052F" w:rsidRDefault="00FD052F" w:rsidP="000A1580">
            <w:pPr>
              <w:spacing w:line="240" w:lineRule="auto"/>
            </w:pPr>
          </w:p>
        </w:tc>
      </w:tr>
      <w:tr w:rsidR="00FD052F" w:rsidTr="000A1580">
        <w:tc>
          <w:tcPr>
            <w:tcW w:w="1285" w:type="dxa"/>
            <w:tcBorders>
              <w:top w:val="nil"/>
              <w:left w:val="nil"/>
              <w:bottom w:val="nil"/>
              <w:right w:val="nil"/>
            </w:tcBorders>
          </w:tcPr>
          <w:p w:rsidR="00FD052F" w:rsidRDefault="00FD052F" w:rsidP="000A1580">
            <w:pPr>
              <w:spacing w:line="240" w:lineRule="auto"/>
            </w:pPr>
            <w:r>
              <w:t>Name</w:t>
            </w:r>
          </w:p>
        </w:tc>
        <w:tc>
          <w:tcPr>
            <w:tcW w:w="297" w:type="dxa"/>
            <w:tcBorders>
              <w:top w:val="nil"/>
              <w:left w:val="nil"/>
              <w:bottom w:val="nil"/>
              <w:right w:val="nil"/>
            </w:tcBorders>
          </w:tcPr>
          <w:p w:rsidR="00FD052F" w:rsidRDefault="00FD052F" w:rsidP="000A1580">
            <w:pPr>
              <w:spacing w:line="240" w:lineRule="auto"/>
            </w:pPr>
            <w:r>
              <w:t>:</w:t>
            </w:r>
          </w:p>
        </w:tc>
        <w:tc>
          <w:tcPr>
            <w:tcW w:w="4383" w:type="dxa"/>
            <w:tcBorders>
              <w:left w:val="nil"/>
              <w:right w:val="nil"/>
            </w:tcBorders>
          </w:tcPr>
          <w:p w:rsidR="00FD052F" w:rsidRDefault="00FD052F" w:rsidP="000A1580">
            <w:pPr>
              <w:spacing w:line="240" w:lineRule="auto"/>
            </w:pPr>
          </w:p>
        </w:tc>
      </w:tr>
      <w:tr w:rsidR="00FD052F" w:rsidTr="000A1580">
        <w:tc>
          <w:tcPr>
            <w:tcW w:w="1285" w:type="dxa"/>
            <w:tcBorders>
              <w:top w:val="nil"/>
              <w:left w:val="nil"/>
              <w:bottom w:val="nil"/>
              <w:right w:val="nil"/>
            </w:tcBorders>
          </w:tcPr>
          <w:p w:rsidR="00FD052F" w:rsidRDefault="00FD052F" w:rsidP="000A1580">
            <w:pPr>
              <w:spacing w:line="240" w:lineRule="auto"/>
            </w:pPr>
            <w:r>
              <w:t>ID No.</w:t>
            </w:r>
          </w:p>
        </w:tc>
        <w:tc>
          <w:tcPr>
            <w:tcW w:w="297" w:type="dxa"/>
            <w:tcBorders>
              <w:top w:val="nil"/>
              <w:left w:val="nil"/>
              <w:bottom w:val="nil"/>
              <w:right w:val="nil"/>
            </w:tcBorders>
          </w:tcPr>
          <w:p w:rsidR="00FD052F" w:rsidRDefault="00FD052F" w:rsidP="000A1580">
            <w:pPr>
              <w:spacing w:line="240" w:lineRule="auto"/>
            </w:pPr>
            <w:r>
              <w:t>:</w:t>
            </w:r>
          </w:p>
        </w:tc>
        <w:tc>
          <w:tcPr>
            <w:tcW w:w="4383" w:type="dxa"/>
            <w:tcBorders>
              <w:left w:val="nil"/>
              <w:right w:val="nil"/>
            </w:tcBorders>
          </w:tcPr>
          <w:p w:rsidR="00FD052F" w:rsidRDefault="00FD052F" w:rsidP="000A1580">
            <w:pPr>
              <w:spacing w:line="240" w:lineRule="auto"/>
            </w:pPr>
          </w:p>
        </w:tc>
      </w:tr>
      <w:tr w:rsidR="00FD052F" w:rsidTr="000A1580">
        <w:tc>
          <w:tcPr>
            <w:tcW w:w="1285" w:type="dxa"/>
            <w:tcBorders>
              <w:top w:val="nil"/>
              <w:left w:val="nil"/>
              <w:bottom w:val="nil"/>
              <w:right w:val="nil"/>
            </w:tcBorders>
          </w:tcPr>
          <w:p w:rsidR="00FD052F" w:rsidRDefault="00FD052F" w:rsidP="000A1580">
            <w:pPr>
              <w:spacing w:line="240" w:lineRule="auto"/>
            </w:pPr>
            <w:r>
              <w:t>Date</w:t>
            </w:r>
          </w:p>
        </w:tc>
        <w:tc>
          <w:tcPr>
            <w:tcW w:w="297" w:type="dxa"/>
            <w:tcBorders>
              <w:top w:val="nil"/>
              <w:left w:val="nil"/>
              <w:bottom w:val="nil"/>
              <w:right w:val="nil"/>
            </w:tcBorders>
          </w:tcPr>
          <w:p w:rsidR="00FD052F" w:rsidRDefault="00FD052F" w:rsidP="000A1580">
            <w:pPr>
              <w:spacing w:line="240" w:lineRule="auto"/>
            </w:pPr>
            <w:r>
              <w:t>:</w:t>
            </w:r>
          </w:p>
        </w:tc>
        <w:tc>
          <w:tcPr>
            <w:tcW w:w="4383" w:type="dxa"/>
            <w:tcBorders>
              <w:left w:val="nil"/>
              <w:right w:val="nil"/>
            </w:tcBorders>
          </w:tcPr>
          <w:p w:rsidR="00FD052F" w:rsidRDefault="00FD052F" w:rsidP="000A1580">
            <w:pPr>
              <w:spacing w:line="240" w:lineRule="auto"/>
            </w:pPr>
          </w:p>
        </w:tc>
      </w:tr>
    </w:tbl>
    <w:p w:rsidR="00FD052F" w:rsidRPr="006A7A36" w:rsidRDefault="00FD052F" w:rsidP="00FD052F"/>
    <w:p w:rsidR="00FD052F" w:rsidRPr="006A7A36" w:rsidRDefault="00FD052F" w:rsidP="00FD052F">
      <w:pPr>
        <w:jc w:val="center"/>
      </w:pPr>
      <w:r w:rsidRPr="006A7A36">
        <w:br w:type="page"/>
      </w:r>
    </w:p>
    <w:p w:rsidR="00FD052F" w:rsidRPr="006A7A36" w:rsidRDefault="00FD052F" w:rsidP="00FD052F">
      <w:pPr>
        <w:pStyle w:val="Heading9"/>
      </w:pPr>
      <w:bookmarkStart w:id="2" w:name="_Toc471476837"/>
      <w:bookmarkStart w:id="3" w:name="_Toc6531944"/>
      <w:r w:rsidRPr="006A7A36">
        <w:lastRenderedPageBreak/>
        <w:t xml:space="preserve">APPROVAL </w:t>
      </w:r>
      <w:r>
        <w:t>FOR SUBMISSION</w:t>
      </w:r>
      <w:bookmarkEnd w:id="2"/>
      <w:bookmarkEnd w:id="3"/>
    </w:p>
    <w:p w:rsidR="00FD052F" w:rsidRDefault="00FD052F" w:rsidP="00FD052F">
      <w:pPr>
        <w:jc w:val="center"/>
      </w:pPr>
    </w:p>
    <w:p w:rsidR="00FD052F" w:rsidRDefault="00FD052F" w:rsidP="00FD052F">
      <w:pPr>
        <w:jc w:val="center"/>
      </w:pPr>
    </w:p>
    <w:p w:rsidR="00FD052F" w:rsidRDefault="00FD052F" w:rsidP="00FD052F">
      <w:pPr>
        <w:jc w:val="center"/>
      </w:pPr>
    </w:p>
    <w:p w:rsidR="00FD052F" w:rsidRDefault="00FD052F" w:rsidP="00FD052F">
      <w:pPr>
        <w:jc w:val="center"/>
      </w:pPr>
    </w:p>
    <w:p w:rsidR="00FD052F" w:rsidRPr="006A7A36" w:rsidRDefault="00FD052F" w:rsidP="00FD052F">
      <w:pPr>
        <w:jc w:val="center"/>
      </w:pPr>
    </w:p>
    <w:p w:rsidR="00FD052F" w:rsidRPr="006A7A36" w:rsidRDefault="00FD052F" w:rsidP="00FD052F">
      <w:r w:rsidRPr="006A7A36">
        <w:t xml:space="preserve">I certify that this project report entitled </w:t>
      </w:r>
      <w:r w:rsidRPr="006A7A36">
        <w:rPr>
          <w:b/>
        </w:rPr>
        <w:t>“</w:t>
      </w:r>
      <w:r w:rsidR="008C4B35">
        <w:rPr>
          <w:b/>
        </w:rPr>
        <w:t xml:space="preserve">K-MEANS CLUSTERING </w:t>
      </w:r>
      <w:r w:rsidR="00CD75D6">
        <w:rPr>
          <w:b/>
        </w:rPr>
        <w:t>FOR IDENTIFICATION OF TRENDING SKILL SETS ON JOB ADVERTISEMENT WEBSITES</w:t>
      </w:r>
      <w:r w:rsidRPr="00223237">
        <w:rPr>
          <w:b/>
        </w:rPr>
        <w:t>”</w:t>
      </w:r>
      <w:r w:rsidRPr="00223237">
        <w:t xml:space="preserve"> was prepared by </w:t>
      </w:r>
      <w:r w:rsidR="00CD75D6">
        <w:rPr>
          <w:b/>
        </w:rPr>
        <w:t>WONG TUCK YEW</w:t>
      </w:r>
      <w:r>
        <w:rPr>
          <w:b/>
        </w:rPr>
        <w:t xml:space="preserve"> </w:t>
      </w:r>
      <w:r>
        <w:t>has met the required standard for submission</w:t>
      </w:r>
      <w:r w:rsidRPr="00223237">
        <w:t xml:space="preserve"> in partial fulfilment of the requirements for the award of Bachelor</w:t>
      </w:r>
      <w:r>
        <w:t xml:space="preserve"> of </w:t>
      </w:r>
      <w:r w:rsidR="00CD75D6">
        <w:t>Science</w:t>
      </w:r>
      <w:r>
        <w:t xml:space="preserve"> (</w:t>
      </w:r>
      <w:proofErr w:type="spellStart"/>
      <w:r>
        <w:t>Hons</w:t>
      </w:r>
      <w:proofErr w:type="spellEnd"/>
      <w:r>
        <w:t xml:space="preserve">.) </w:t>
      </w:r>
      <w:r w:rsidR="00CD75D6">
        <w:t>in Software Engineering</w:t>
      </w:r>
      <w:r w:rsidRPr="00223237">
        <w:t xml:space="preserve"> at </w:t>
      </w:r>
      <w:proofErr w:type="spellStart"/>
      <w:r w:rsidRPr="00223237">
        <w:t>Universiti</w:t>
      </w:r>
      <w:proofErr w:type="spellEnd"/>
      <w:r>
        <w:t xml:space="preserve"> </w:t>
      </w:r>
      <w:proofErr w:type="spellStart"/>
      <w:r w:rsidRPr="00223237">
        <w:t>Tunku</w:t>
      </w:r>
      <w:proofErr w:type="spellEnd"/>
      <w:r w:rsidRPr="00223237">
        <w:t xml:space="preserve"> Abdul Rahman.</w:t>
      </w:r>
    </w:p>
    <w:p w:rsidR="00FD052F" w:rsidRPr="006A7A36" w:rsidRDefault="00FD052F" w:rsidP="00FD052F"/>
    <w:p w:rsidR="00FD052F" w:rsidRPr="006A7A36" w:rsidRDefault="00FD052F" w:rsidP="00FD052F"/>
    <w:p w:rsidR="00FD052F" w:rsidRPr="006A7A36" w:rsidRDefault="00FD052F" w:rsidP="00FD052F"/>
    <w:p w:rsidR="00FD052F" w:rsidRPr="006A7A36" w:rsidRDefault="00FD052F" w:rsidP="00FD052F">
      <w:r w:rsidRPr="006A7A36">
        <w:t>Approved by,</w:t>
      </w:r>
    </w:p>
    <w:p w:rsidR="00FD052F" w:rsidRDefault="00FD052F" w:rsidP="00FD052F"/>
    <w:p w:rsidR="00FD052F" w:rsidRDefault="00FD052F" w:rsidP="00FD052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2" w:type="dxa"/>
          <w:left w:w="115" w:type="dxa"/>
          <w:bottom w:w="72" w:type="dxa"/>
          <w:right w:w="115" w:type="dxa"/>
        </w:tblCellMar>
        <w:tblLook w:val="04A0" w:firstRow="1" w:lastRow="0" w:firstColumn="1" w:lastColumn="0" w:noHBand="0" w:noVBand="1"/>
      </w:tblPr>
      <w:tblGrid>
        <w:gridCol w:w="1645"/>
        <w:gridCol w:w="810"/>
        <w:gridCol w:w="4383"/>
      </w:tblGrid>
      <w:tr w:rsidR="00FD052F" w:rsidTr="000A1580">
        <w:tc>
          <w:tcPr>
            <w:tcW w:w="1645" w:type="dxa"/>
          </w:tcPr>
          <w:p w:rsidR="00FD052F" w:rsidRDefault="00FD052F" w:rsidP="000A1580">
            <w:r>
              <w:t>Signature</w:t>
            </w:r>
          </w:p>
        </w:tc>
        <w:tc>
          <w:tcPr>
            <w:tcW w:w="810" w:type="dxa"/>
          </w:tcPr>
          <w:p w:rsidR="00FD052F" w:rsidRDefault="00FD052F" w:rsidP="000A1580">
            <w:r>
              <w:t>:</w:t>
            </w:r>
          </w:p>
        </w:tc>
        <w:tc>
          <w:tcPr>
            <w:tcW w:w="4383" w:type="dxa"/>
            <w:tcBorders>
              <w:bottom w:val="single" w:sz="4" w:space="0" w:color="auto"/>
            </w:tcBorders>
          </w:tcPr>
          <w:p w:rsidR="00FD052F" w:rsidRDefault="00FD052F" w:rsidP="000A1580"/>
        </w:tc>
      </w:tr>
      <w:tr w:rsidR="00FD052F" w:rsidTr="000A1580">
        <w:tc>
          <w:tcPr>
            <w:tcW w:w="1645" w:type="dxa"/>
          </w:tcPr>
          <w:p w:rsidR="00FD052F" w:rsidRDefault="00FD052F" w:rsidP="000A1580">
            <w:pPr>
              <w:spacing w:line="240" w:lineRule="auto"/>
            </w:pPr>
            <w:r>
              <w:t>Supervisor</w:t>
            </w:r>
          </w:p>
        </w:tc>
        <w:tc>
          <w:tcPr>
            <w:tcW w:w="810" w:type="dxa"/>
          </w:tcPr>
          <w:p w:rsidR="00FD052F" w:rsidRDefault="00FD052F" w:rsidP="000A1580">
            <w:pPr>
              <w:spacing w:line="240" w:lineRule="auto"/>
            </w:pPr>
            <w:r>
              <w:t>:</w:t>
            </w:r>
          </w:p>
        </w:tc>
        <w:tc>
          <w:tcPr>
            <w:tcW w:w="4383" w:type="dxa"/>
            <w:tcBorders>
              <w:top w:val="single" w:sz="4" w:space="0" w:color="auto"/>
              <w:bottom w:val="single" w:sz="4" w:space="0" w:color="auto"/>
            </w:tcBorders>
          </w:tcPr>
          <w:p w:rsidR="00FD052F" w:rsidRDefault="00FD052F" w:rsidP="000A1580">
            <w:pPr>
              <w:spacing w:line="240" w:lineRule="auto"/>
            </w:pPr>
          </w:p>
        </w:tc>
      </w:tr>
      <w:tr w:rsidR="00FD052F" w:rsidTr="000A1580">
        <w:tc>
          <w:tcPr>
            <w:tcW w:w="1645" w:type="dxa"/>
          </w:tcPr>
          <w:p w:rsidR="00FD052F" w:rsidRDefault="00FD052F" w:rsidP="000A1580">
            <w:pPr>
              <w:spacing w:line="240" w:lineRule="auto"/>
            </w:pPr>
            <w:r>
              <w:t>Date</w:t>
            </w:r>
          </w:p>
        </w:tc>
        <w:tc>
          <w:tcPr>
            <w:tcW w:w="810" w:type="dxa"/>
          </w:tcPr>
          <w:p w:rsidR="00FD052F" w:rsidRDefault="00FD052F" w:rsidP="000A1580">
            <w:pPr>
              <w:spacing w:line="240" w:lineRule="auto"/>
            </w:pPr>
            <w:r>
              <w:t>:</w:t>
            </w:r>
          </w:p>
        </w:tc>
        <w:tc>
          <w:tcPr>
            <w:tcW w:w="4383" w:type="dxa"/>
            <w:tcBorders>
              <w:top w:val="single" w:sz="4" w:space="0" w:color="auto"/>
              <w:bottom w:val="single" w:sz="4" w:space="0" w:color="auto"/>
            </w:tcBorders>
          </w:tcPr>
          <w:p w:rsidR="00FD052F" w:rsidRDefault="00FD052F" w:rsidP="000A1580">
            <w:pPr>
              <w:spacing w:line="240" w:lineRule="auto"/>
            </w:pPr>
          </w:p>
        </w:tc>
      </w:tr>
    </w:tbl>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Default="00FD052F" w:rsidP="00FD052F"/>
    <w:p w:rsidR="00FD052F" w:rsidRPr="006A7A36" w:rsidRDefault="00FD052F" w:rsidP="00FD052F"/>
    <w:p w:rsidR="00FD052F" w:rsidRDefault="00FD052F" w:rsidP="00FD052F">
      <w:pPr>
        <w:ind w:firstLine="720"/>
      </w:pPr>
      <w:r w:rsidRPr="00AB6ECD">
        <w:t xml:space="preserve">The copyright of this report belongs to the author under the terms of the copyright Act 1987 as qualified by Intellectual Property Policy of </w:t>
      </w:r>
      <w:proofErr w:type="spellStart"/>
      <w:r w:rsidRPr="00AB6ECD">
        <w:t>Universit</w:t>
      </w:r>
      <w:r>
        <w:t>i</w:t>
      </w:r>
      <w:proofErr w:type="spellEnd"/>
      <w:r>
        <w:t xml:space="preserve"> </w:t>
      </w:r>
      <w:proofErr w:type="spellStart"/>
      <w:r w:rsidRPr="00AB6ECD">
        <w:t>Tunku</w:t>
      </w:r>
      <w:proofErr w:type="spellEnd"/>
      <w:r w:rsidRPr="00AB6ECD">
        <w:t xml:space="preserve"> Abdul Rahman. Due acknowledgement shall always be made of the use of any material contained in, or derived from, this report.</w:t>
      </w:r>
    </w:p>
    <w:p w:rsidR="00FD052F" w:rsidRDefault="00FD052F" w:rsidP="00FD052F"/>
    <w:p w:rsidR="00FD052F" w:rsidRDefault="00FD052F" w:rsidP="00FD052F"/>
    <w:p w:rsidR="00FD052F" w:rsidRPr="006A7A36" w:rsidRDefault="00FD052F" w:rsidP="00FD052F">
      <w:pPr>
        <w:ind w:firstLine="720"/>
      </w:pPr>
      <w:r>
        <w:t xml:space="preserve">© </w:t>
      </w:r>
      <w:r w:rsidR="00573FE2">
        <w:t>2019</w:t>
      </w:r>
      <w:r>
        <w:t xml:space="preserve">, </w:t>
      </w:r>
      <w:r w:rsidR="00573FE2">
        <w:t>Wong Tuck Yew</w:t>
      </w:r>
      <w:r>
        <w:t>. All right reserved.</w:t>
      </w:r>
    </w:p>
    <w:p w:rsidR="00FD052F" w:rsidRPr="006A7A36" w:rsidRDefault="00FD052F" w:rsidP="00FD052F">
      <w:r w:rsidRPr="006A7A36">
        <w:br w:type="page"/>
      </w:r>
    </w:p>
    <w:p w:rsidR="00FD052F" w:rsidRPr="006A7A36" w:rsidRDefault="00FD052F" w:rsidP="00FD052F">
      <w:pPr>
        <w:pStyle w:val="Heading9"/>
      </w:pPr>
      <w:bookmarkStart w:id="4" w:name="_Toc471476838"/>
      <w:bookmarkStart w:id="5" w:name="_Toc6531945"/>
      <w:r w:rsidRPr="006A7A36">
        <w:lastRenderedPageBreak/>
        <w:t>ACKNOWLEDGEMENTS</w:t>
      </w:r>
      <w:bookmarkEnd w:id="4"/>
      <w:bookmarkEnd w:id="5"/>
    </w:p>
    <w:p w:rsidR="00FD052F" w:rsidRDefault="00FD052F" w:rsidP="00FD052F">
      <w:pPr>
        <w:jc w:val="center"/>
      </w:pPr>
    </w:p>
    <w:p w:rsidR="00FD052F" w:rsidRDefault="00FD052F" w:rsidP="00FD052F">
      <w:pPr>
        <w:jc w:val="center"/>
      </w:pPr>
    </w:p>
    <w:p w:rsidR="00FD052F" w:rsidRDefault="00FD052F" w:rsidP="00FD052F">
      <w:pPr>
        <w:jc w:val="center"/>
      </w:pPr>
    </w:p>
    <w:p w:rsidR="00FD052F" w:rsidRDefault="00FD052F" w:rsidP="00FD052F">
      <w:pPr>
        <w:jc w:val="center"/>
      </w:pPr>
    </w:p>
    <w:p w:rsidR="00FD052F" w:rsidRPr="006A7A36" w:rsidRDefault="00FD052F" w:rsidP="00FD052F">
      <w:pPr>
        <w:jc w:val="center"/>
      </w:pPr>
    </w:p>
    <w:p w:rsidR="00FD052F" w:rsidRDefault="00FD052F" w:rsidP="00FD052F">
      <w:r w:rsidRPr="006A7A36">
        <w:t xml:space="preserve">I would like to thank everyone who had contributed to the successful completion of this project. I would like to express my gratitude to my research supervisor, </w:t>
      </w:r>
      <w:proofErr w:type="spellStart"/>
      <w:r w:rsidRPr="006A7A36">
        <w:t>Dr.</w:t>
      </w:r>
      <w:proofErr w:type="spellEnd"/>
      <w:r w:rsidRPr="006A7A36">
        <w:t xml:space="preserve"> </w:t>
      </w:r>
      <w:r w:rsidR="00FD5832">
        <w:t xml:space="preserve">Simon </w:t>
      </w:r>
      <w:r w:rsidR="00693064">
        <w:t xml:space="preserve">Lau </w:t>
      </w:r>
      <w:proofErr w:type="spellStart"/>
      <w:r w:rsidR="00693064">
        <w:t>Boung</w:t>
      </w:r>
      <w:proofErr w:type="spellEnd"/>
      <w:r w:rsidR="00693064">
        <w:t xml:space="preserve"> Yew </w:t>
      </w:r>
      <w:r w:rsidR="00FD5832">
        <w:t xml:space="preserve">and </w:t>
      </w:r>
      <w:proofErr w:type="spellStart"/>
      <w:r w:rsidR="00FD5832">
        <w:t>Dr.</w:t>
      </w:r>
      <w:proofErr w:type="spellEnd"/>
      <w:r w:rsidR="00693064">
        <w:t xml:space="preserve"> </w:t>
      </w:r>
      <w:r w:rsidR="00FD5832">
        <w:t xml:space="preserve">Victor </w:t>
      </w:r>
      <w:r w:rsidR="00693064">
        <w:t xml:space="preserve">Tan Hock Kim </w:t>
      </w:r>
      <w:r w:rsidR="00FD5832">
        <w:t>for their</w:t>
      </w:r>
      <w:r w:rsidRPr="006A7A36">
        <w:t xml:space="preserve"> invaluable advice, guidance and </w:t>
      </w:r>
      <w:r w:rsidR="00FD5832">
        <w:t xml:space="preserve">their </w:t>
      </w:r>
      <w:r w:rsidRPr="006A7A36">
        <w:t>enormous patience throughout the development of the research.</w:t>
      </w:r>
    </w:p>
    <w:p w:rsidR="00FD052F" w:rsidRDefault="00FD052F" w:rsidP="00FD052F"/>
    <w:p w:rsidR="00FD052F" w:rsidRPr="006A7A36" w:rsidRDefault="0095322D" w:rsidP="00FD5832">
      <w:pPr>
        <w:ind w:firstLine="720"/>
      </w:pPr>
      <w:r>
        <w:t>Lastly,</w:t>
      </w:r>
      <w:r w:rsidR="00FD052F" w:rsidRPr="006A7A36">
        <w:t xml:space="preserve"> I would also like to express my gratitude to my loving parent</w:t>
      </w:r>
      <w:r w:rsidR="00FD052F">
        <w:t>s</w:t>
      </w:r>
      <w:r w:rsidR="00FD052F" w:rsidRPr="006A7A36">
        <w:t xml:space="preserve"> and friends who had helped and given me encouragement </w:t>
      </w:r>
      <w:r w:rsidR="00FD5832">
        <w:t>in this project.</w:t>
      </w:r>
    </w:p>
    <w:p w:rsidR="00FD052F" w:rsidRPr="006A7A36" w:rsidRDefault="00FD052F" w:rsidP="00FD052F"/>
    <w:p w:rsidR="00FD052F" w:rsidRPr="006A7A36" w:rsidRDefault="0095322D" w:rsidP="00FD052F">
      <w:r>
        <w:tab/>
      </w:r>
    </w:p>
    <w:p w:rsidR="00FD052F" w:rsidRPr="006A7A36" w:rsidRDefault="00FD052F" w:rsidP="00FD052F">
      <w:pPr>
        <w:jc w:val="center"/>
      </w:pPr>
      <w:r w:rsidRPr="006A7A36">
        <w:br w:type="page"/>
      </w:r>
    </w:p>
    <w:p w:rsidR="00FD052F" w:rsidRPr="006A7A36" w:rsidRDefault="00FD052F" w:rsidP="00FD052F">
      <w:pPr>
        <w:pStyle w:val="Heading9"/>
      </w:pPr>
      <w:bookmarkStart w:id="6" w:name="_Toc471476839"/>
      <w:bookmarkStart w:id="7" w:name="_Toc6531946"/>
      <w:r w:rsidRPr="006A7A36">
        <w:lastRenderedPageBreak/>
        <w:t>ABSTRACT</w:t>
      </w:r>
      <w:bookmarkEnd w:id="6"/>
      <w:bookmarkEnd w:id="7"/>
    </w:p>
    <w:p w:rsidR="00FD052F" w:rsidRPr="006A7A36" w:rsidRDefault="00FD052F" w:rsidP="00FD052F"/>
    <w:p w:rsidR="000F4BCC" w:rsidRPr="009E540F" w:rsidRDefault="000A1580" w:rsidP="000F4BCC">
      <w:pPr>
        <w:rPr>
          <w:color w:val="000000" w:themeColor="text1"/>
          <w:shd w:val="clear" w:color="auto" w:fill="FFFFFF"/>
        </w:rPr>
      </w:pPr>
      <w:r>
        <w:rPr>
          <w:color w:val="000000" w:themeColor="text1"/>
          <w:shd w:val="clear" w:color="auto" w:fill="FFFFFF"/>
        </w:rPr>
        <w:tab/>
        <w:t xml:space="preserve">Nowadays, online job advertisement websites such as indeed.com.my, monster.com and jobstreet.com.my have become the effective pipeline for employers to hire the employees that having the desired skill sets in worldwide social media. However, the job seekers are not able to track the trending skill sets that are required in the market by using job advertisement websites. This is an underlying issue that job seekers also do not know what skill sets that are needed to be acquired in the specific location. The project mainly aims to develop </w:t>
      </w:r>
      <w:proofErr w:type="gramStart"/>
      <w:r>
        <w:rPr>
          <w:color w:val="000000" w:themeColor="text1"/>
          <w:shd w:val="clear" w:color="auto" w:fill="FFFFFF"/>
        </w:rPr>
        <w:t>an</w:t>
      </w:r>
      <w:proofErr w:type="gramEnd"/>
      <w:r>
        <w:rPr>
          <w:color w:val="000000" w:themeColor="text1"/>
          <w:shd w:val="clear" w:color="auto" w:fill="FFFFFF"/>
        </w:rPr>
        <w:t xml:space="preserve"> </w:t>
      </w:r>
      <w:r w:rsidR="00CA345D">
        <w:rPr>
          <w:color w:val="000000" w:themeColor="text1"/>
          <w:shd w:val="clear" w:color="auto" w:fill="FFFFFF"/>
        </w:rPr>
        <w:t xml:space="preserve">K-means text clustering </w:t>
      </w:r>
      <w:r w:rsidR="008305C4">
        <w:rPr>
          <w:color w:val="000000" w:themeColor="text1"/>
          <w:shd w:val="clear" w:color="auto" w:fill="FFFFFF"/>
        </w:rPr>
        <w:t xml:space="preserve">model to identify the trending skill sets </w:t>
      </w:r>
      <w:r w:rsidR="008E7898">
        <w:rPr>
          <w:color w:val="000000" w:themeColor="text1"/>
          <w:shd w:val="clear" w:color="auto" w:fill="FFFFFF"/>
        </w:rPr>
        <w:t>on</w:t>
      </w:r>
      <w:r w:rsidR="008305C4">
        <w:rPr>
          <w:color w:val="000000" w:themeColor="text1"/>
          <w:shd w:val="clear" w:color="auto" w:fill="FFFFFF"/>
        </w:rPr>
        <w:t xml:space="preserve"> job advertisement websites.</w:t>
      </w:r>
      <w:r w:rsidR="008154CE">
        <w:rPr>
          <w:color w:val="000000" w:themeColor="text1"/>
          <w:shd w:val="clear" w:color="auto" w:fill="FFFFFF"/>
        </w:rPr>
        <w:t xml:space="preserve"> Unimportant</w:t>
      </w:r>
      <w:r w:rsidR="008305C4">
        <w:rPr>
          <w:color w:val="000000" w:themeColor="text1"/>
          <w:shd w:val="clear" w:color="auto" w:fill="FFFFFF"/>
        </w:rPr>
        <w:t xml:space="preserve"> </w:t>
      </w:r>
      <w:r w:rsidR="008154CE">
        <w:rPr>
          <w:color w:val="000000" w:themeColor="text1"/>
          <w:shd w:val="clear" w:color="auto" w:fill="FFFFFF"/>
        </w:rPr>
        <w:t xml:space="preserve">texts filtering and </w:t>
      </w:r>
      <w:r w:rsidR="008305C4">
        <w:rPr>
          <w:color w:val="000000" w:themeColor="text1"/>
          <w:shd w:val="clear" w:color="auto" w:fill="FFFFFF"/>
        </w:rPr>
        <w:t>TF-IDF technique is used to measure the weight score of each important terms before perform K-Means text clustering algorithm. T</w:t>
      </w:r>
      <w:r w:rsidR="00841E1C">
        <w:rPr>
          <w:color w:val="000000" w:themeColor="text1"/>
          <w:shd w:val="clear" w:color="auto" w:fill="FFFFFF"/>
        </w:rPr>
        <w:t>he keywords</w:t>
      </w:r>
      <w:r w:rsidR="008305C4">
        <w:rPr>
          <w:color w:val="000000" w:themeColor="text1"/>
          <w:shd w:val="clear" w:color="auto" w:fill="FFFFFF"/>
        </w:rPr>
        <w:t xml:space="preserve"> are clustered into 8 clusters and </w:t>
      </w:r>
      <w:r w:rsidR="00841E1C">
        <w:rPr>
          <w:color w:val="000000" w:themeColor="text1"/>
          <w:shd w:val="clear" w:color="auto" w:fill="FFFFFF"/>
        </w:rPr>
        <w:t xml:space="preserve">around 5000 </w:t>
      </w:r>
      <w:r w:rsidR="008305C4">
        <w:rPr>
          <w:color w:val="000000" w:themeColor="text1"/>
          <w:shd w:val="clear" w:color="auto" w:fill="FFFFFF"/>
        </w:rPr>
        <w:t xml:space="preserve">job titles are </w:t>
      </w:r>
      <w:r w:rsidR="00841E1C">
        <w:rPr>
          <w:color w:val="000000" w:themeColor="text1"/>
          <w:shd w:val="clear" w:color="auto" w:fill="FFFFFF"/>
        </w:rPr>
        <w:t>distributed</w:t>
      </w:r>
      <w:r w:rsidR="008305C4">
        <w:rPr>
          <w:color w:val="000000" w:themeColor="text1"/>
          <w:shd w:val="clear" w:color="auto" w:fill="FFFFFF"/>
        </w:rPr>
        <w:t xml:space="preserve"> into these 8 clusters.</w:t>
      </w:r>
      <w:r w:rsidR="00841E1C">
        <w:rPr>
          <w:color w:val="000000" w:themeColor="text1"/>
          <w:shd w:val="clear" w:color="auto" w:fill="FFFFFF"/>
        </w:rPr>
        <w:t xml:space="preserve"> </w:t>
      </w:r>
      <w:r w:rsidR="008305C4">
        <w:rPr>
          <w:color w:val="000000" w:themeColor="text1"/>
          <w:shd w:val="clear" w:color="auto" w:fill="FFFFFF"/>
        </w:rPr>
        <w:t xml:space="preserve">By visualizing the results generated by the </w:t>
      </w:r>
      <w:r w:rsidR="00841E1C">
        <w:rPr>
          <w:color w:val="000000" w:themeColor="text1"/>
          <w:shd w:val="clear" w:color="auto" w:fill="FFFFFF"/>
        </w:rPr>
        <w:t>K-Means clustering</w:t>
      </w:r>
      <w:r w:rsidR="008305C4">
        <w:rPr>
          <w:color w:val="000000" w:themeColor="text1"/>
          <w:shd w:val="clear" w:color="auto" w:fill="FFFFFF"/>
        </w:rPr>
        <w:t xml:space="preserve"> model, employers or job seekers can perform analysis to identify the most desired skill sets in area of Singapore and Malaysia in year 2019.</w:t>
      </w:r>
      <w:r w:rsidR="00841E1C">
        <w:rPr>
          <w:color w:val="000000" w:themeColor="text1"/>
          <w:shd w:val="clear" w:color="auto" w:fill="FFFFFF"/>
        </w:rPr>
        <w:t xml:space="preserve"> In this project, the trending skill sets in area of Singapore and Malaysia in 2019 are identified which includes </w:t>
      </w:r>
      <w:r w:rsidR="008154CE">
        <w:rPr>
          <w:color w:val="000000" w:themeColor="text1"/>
          <w:shd w:val="clear" w:color="auto" w:fill="FFFFFF"/>
        </w:rPr>
        <w:t>2485</w:t>
      </w:r>
      <w:r w:rsidR="00841E1C">
        <w:rPr>
          <w:color w:val="000000" w:themeColor="text1"/>
          <w:shd w:val="clear" w:color="auto" w:fill="FFFFFF"/>
        </w:rPr>
        <w:t xml:space="preserve"> job</w:t>
      </w:r>
      <w:r w:rsidR="008154CE">
        <w:rPr>
          <w:color w:val="000000" w:themeColor="text1"/>
          <w:shd w:val="clear" w:color="auto" w:fill="FFFFFF"/>
        </w:rPr>
        <w:t>s</w:t>
      </w:r>
      <w:r w:rsidR="00841E1C">
        <w:rPr>
          <w:color w:val="000000" w:themeColor="text1"/>
          <w:shd w:val="clear" w:color="auto" w:fill="FFFFFF"/>
        </w:rPr>
        <w:t xml:space="preserve"> are required business project management skills, </w:t>
      </w:r>
      <w:r w:rsidR="008154CE">
        <w:rPr>
          <w:color w:val="000000" w:themeColor="text1"/>
          <w:shd w:val="clear" w:color="auto" w:fill="FFFFFF"/>
        </w:rPr>
        <w:t xml:space="preserve">719 jobs are required </w:t>
      </w:r>
      <w:r w:rsidR="008039B8">
        <w:rPr>
          <w:color w:val="000000" w:themeColor="text1"/>
          <w:shd w:val="clear" w:color="auto" w:fill="FFFFFF"/>
        </w:rPr>
        <w:t>technical support</w:t>
      </w:r>
      <w:r w:rsidR="00C3452D">
        <w:rPr>
          <w:color w:val="000000" w:themeColor="text1"/>
          <w:shd w:val="clear" w:color="auto" w:fill="FFFFFF"/>
        </w:rPr>
        <w:t xml:space="preserve"> skills</w:t>
      </w:r>
      <w:r w:rsidR="008154CE">
        <w:rPr>
          <w:color w:val="000000" w:themeColor="text1"/>
          <w:shd w:val="clear" w:color="auto" w:fill="FFFFFF"/>
        </w:rPr>
        <w:t xml:space="preserve">, 708 jobs are required web development skills, 696 jobs are required </w:t>
      </w:r>
      <w:r w:rsidR="00DF1F85">
        <w:rPr>
          <w:color w:val="000000" w:themeColor="text1"/>
          <w:shd w:val="clear" w:color="auto" w:fill="FFFFFF"/>
        </w:rPr>
        <w:t xml:space="preserve">software testing skills, and 90 jobs are required </w:t>
      </w:r>
      <w:r w:rsidR="00DF1F85" w:rsidRPr="00DF1F85">
        <w:rPr>
          <w:color w:val="000000" w:themeColor="text1"/>
          <w:shd w:val="clear" w:color="auto" w:fill="FFFFFF"/>
        </w:rPr>
        <w:t>cyber security consultation skills</w:t>
      </w:r>
      <w:r w:rsidR="00DF1F85">
        <w:rPr>
          <w:color w:val="000000" w:themeColor="text1"/>
          <w:shd w:val="clear" w:color="auto" w:fill="FFFFFF"/>
        </w:rPr>
        <w:t>.</w:t>
      </w:r>
      <w:r w:rsidR="00077056">
        <w:rPr>
          <w:color w:val="000000" w:themeColor="text1"/>
          <w:shd w:val="clear" w:color="auto" w:fill="FFFFFF"/>
        </w:rPr>
        <w:t xml:space="preserve"> As a conclusion, this research project are able to help the job seekers to understand the trending skill sets in today’s market, which they will have the higher opportunity and chance to get hired if they acquire the welcomed skill sets.</w:t>
      </w:r>
    </w:p>
    <w:p w:rsidR="000F4BCC" w:rsidRDefault="000F4BCC" w:rsidP="000F4BCC">
      <w:pPr>
        <w:rPr>
          <w:color w:val="000000" w:themeColor="text1"/>
        </w:rPr>
      </w:pPr>
    </w:p>
    <w:p w:rsidR="000F4BCC" w:rsidRPr="000F4BCC" w:rsidRDefault="000F4BCC" w:rsidP="000F4BCC">
      <w:pPr>
        <w:rPr>
          <w:b/>
          <w:color w:val="000000" w:themeColor="text1"/>
        </w:rPr>
        <w:sectPr w:rsidR="000F4BCC" w:rsidRPr="000F4BCC" w:rsidSect="00472434">
          <w:pgSz w:w="11909" w:h="16834" w:code="9"/>
          <w:pgMar w:top="1418" w:right="1418" w:bottom="1418" w:left="2268" w:header="851" w:footer="851" w:gutter="0"/>
          <w:cols w:space="720"/>
          <w:docGrid w:linePitch="360"/>
        </w:sectPr>
      </w:pPr>
    </w:p>
    <w:p w:rsidR="00472434" w:rsidRPr="006A7A36" w:rsidRDefault="00ED4293" w:rsidP="00BC073A">
      <w:pPr>
        <w:pStyle w:val="Heading9"/>
      </w:pPr>
      <w:bookmarkStart w:id="8" w:name="_Toc6531947"/>
      <w:r w:rsidRPr="006A7A36">
        <w:lastRenderedPageBreak/>
        <w:t>TABLE OF CONTENTS</w:t>
      </w:r>
      <w:bookmarkEnd w:id="8"/>
    </w:p>
    <w:p w:rsidR="00472434" w:rsidRPr="006A7A36" w:rsidRDefault="00472434" w:rsidP="0097625A">
      <w:pPr>
        <w:jc w:val="center"/>
      </w:pPr>
    </w:p>
    <w:p w:rsidR="00CA345D" w:rsidRDefault="00EF1451">
      <w:pPr>
        <w:pStyle w:val="TOC9"/>
        <w:rPr>
          <w:rFonts w:asciiTheme="minorHAnsi" w:eastAsiaTheme="minorEastAsia" w:hAnsiTheme="minorHAnsi" w:cstheme="minorBidi"/>
          <w:b w:val="0"/>
          <w:noProof/>
          <w:sz w:val="22"/>
          <w:szCs w:val="22"/>
          <w:lang w:val="en-US"/>
        </w:rPr>
      </w:pPr>
      <w:r w:rsidRPr="006A7A36">
        <w:rPr>
          <w:b w:val="0"/>
        </w:rPr>
        <w:fldChar w:fldCharType="begin"/>
      </w:r>
      <w:r w:rsidR="00705E4D" w:rsidRPr="006A7A36">
        <w:rPr>
          <w:b w:val="0"/>
        </w:rPr>
        <w:instrText xml:space="preserve"> TOC \o "9-9" \h \z </w:instrText>
      </w:r>
      <w:r w:rsidRPr="006A7A36">
        <w:rPr>
          <w:b w:val="0"/>
        </w:rPr>
        <w:fldChar w:fldCharType="separate"/>
      </w:r>
      <w:hyperlink w:anchor="_Toc6531943" w:history="1">
        <w:r w:rsidR="00CA345D" w:rsidRPr="00BA0F4C">
          <w:rPr>
            <w:rStyle w:val="Hyperlink"/>
            <w:noProof/>
          </w:rPr>
          <w:t>DECLARATION</w:t>
        </w:r>
        <w:r w:rsidR="00CA345D">
          <w:rPr>
            <w:noProof/>
            <w:webHidden/>
          </w:rPr>
          <w:tab/>
        </w:r>
        <w:r w:rsidR="00CA345D">
          <w:rPr>
            <w:noProof/>
            <w:webHidden/>
          </w:rPr>
          <w:fldChar w:fldCharType="begin"/>
        </w:r>
        <w:r w:rsidR="00CA345D">
          <w:rPr>
            <w:noProof/>
            <w:webHidden/>
          </w:rPr>
          <w:instrText xml:space="preserve"> PAGEREF _Toc6531943 \h </w:instrText>
        </w:r>
        <w:r w:rsidR="00CA345D">
          <w:rPr>
            <w:noProof/>
            <w:webHidden/>
          </w:rPr>
        </w:r>
        <w:r w:rsidR="00CA345D">
          <w:rPr>
            <w:noProof/>
            <w:webHidden/>
          </w:rPr>
          <w:fldChar w:fldCharType="separate"/>
        </w:r>
        <w:r w:rsidR="00CA345D">
          <w:rPr>
            <w:noProof/>
            <w:webHidden/>
          </w:rPr>
          <w:t>2</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4" w:history="1">
        <w:r w:rsidR="00CA345D" w:rsidRPr="00BA0F4C">
          <w:rPr>
            <w:rStyle w:val="Hyperlink"/>
            <w:noProof/>
          </w:rPr>
          <w:t>APPROVAL FOR SUBMISSION</w:t>
        </w:r>
        <w:r w:rsidR="00CA345D">
          <w:rPr>
            <w:noProof/>
            <w:webHidden/>
          </w:rPr>
          <w:tab/>
        </w:r>
        <w:r w:rsidR="00CA345D">
          <w:rPr>
            <w:noProof/>
            <w:webHidden/>
          </w:rPr>
          <w:fldChar w:fldCharType="begin"/>
        </w:r>
        <w:r w:rsidR="00CA345D">
          <w:rPr>
            <w:noProof/>
            <w:webHidden/>
          </w:rPr>
          <w:instrText xml:space="preserve"> PAGEREF _Toc6531944 \h </w:instrText>
        </w:r>
        <w:r w:rsidR="00CA345D">
          <w:rPr>
            <w:noProof/>
            <w:webHidden/>
          </w:rPr>
        </w:r>
        <w:r w:rsidR="00CA345D">
          <w:rPr>
            <w:noProof/>
            <w:webHidden/>
          </w:rPr>
          <w:fldChar w:fldCharType="separate"/>
        </w:r>
        <w:r w:rsidR="00CA345D">
          <w:rPr>
            <w:noProof/>
            <w:webHidden/>
          </w:rPr>
          <w:t>3</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5" w:history="1">
        <w:r w:rsidR="00CA345D" w:rsidRPr="00BA0F4C">
          <w:rPr>
            <w:rStyle w:val="Hyperlink"/>
            <w:noProof/>
          </w:rPr>
          <w:t>ACKNOWLEDGEMENTS</w:t>
        </w:r>
        <w:r w:rsidR="00CA345D">
          <w:rPr>
            <w:noProof/>
            <w:webHidden/>
          </w:rPr>
          <w:tab/>
        </w:r>
        <w:r w:rsidR="00CA345D">
          <w:rPr>
            <w:noProof/>
            <w:webHidden/>
          </w:rPr>
          <w:fldChar w:fldCharType="begin"/>
        </w:r>
        <w:r w:rsidR="00CA345D">
          <w:rPr>
            <w:noProof/>
            <w:webHidden/>
          </w:rPr>
          <w:instrText xml:space="preserve"> PAGEREF _Toc6531945 \h </w:instrText>
        </w:r>
        <w:r w:rsidR="00CA345D">
          <w:rPr>
            <w:noProof/>
            <w:webHidden/>
          </w:rPr>
        </w:r>
        <w:r w:rsidR="00CA345D">
          <w:rPr>
            <w:noProof/>
            <w:webHidden/>
          </w:rPr>
          <w:fldChar w:fldCharType="separate"/>
        </w:r>
        <w:r w:rsidR="00CA345D">
          <w:rPr>
            <w:noProof/>
            <w:webHidden/>
          </w:rPr>
          <w:t>5</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6" w:history="1">
        <w:r w:rsidR="00CA345D" w:rsidRPr="00BA0F4C">
          <w:rPr>
            <w:rStyle w:val="Hyperlink"/>
            <w:noProof/>
          </w:rPr>
          <w:t>ABSTRACT</w:t>
        </w:r>
        <w:r w:rsidR="00CA345D">
          <w:rPr>
            <w:noProof/>
            <w:webHidden/>
          </w:rPr>
          <w:tab/>
        </w:r>
        <w:r w:rsidR="00CA345D">
          <w:rPr>
            <w:noProof/>
            <w:webHidden/>
          </w:rPr>
          <w:fldChar w:fldCharType="begin"/>
        </w:r>
        <w:r w:rsidR="00CA345D">
          <w:rPr>
            <w:noProof/>
            <w:webHidden/>
          </w:rPr>
          <w:instrText xml:space="preserve"> PAGEREF _Toc6531946 \h </w:instrText>
        </w:r>
        <w:r w:rsidR="00CA345D">
          <w:rPr>
            <w:noProof/>
            <w:webHidden/>
          </w:rPr>
        </w:r>
        <w:r w:rsidR="00CA345D">
          <w:rPr>
            <w:noProof/>
            <w:webHidden/>
          </w:rPr>
          <w:fldChar w:fldCharType="separate"/>
        </w:r>
        <w:r w:rsidR="00CA345D">
          <w:rPr>
            <w:noProof/>
            <w:webHidden/>
          </w:rPr>
          <w:t>6</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7" w:history="1">
        <w:r w:rsidR="00CA345D" w:rsidRPr="00BA0F4C">
          <w:rPr>
            <w:rStyle w:val="Hyperlink"/>
            <w:noProof/>
          </w:rPr>
          <w:t>TABLE OF CONTENTS</w:t>
        </w:r>
        <w:r w:rsidR="00CA345D">
          <w:rPr>
            <w:noProof/>
            <w:webHidden/>
          </w:rPr>
          <w:tab/>
        </w:r>
        <w:r w:rsidR="00CA345D">
          <w:rPr>
            <w:noProof/>
            <w:webHidden/>
          </w:rPr>
          <w:fldChar w:fldCharType="begin"/>
        </w:r>
        <w:r w:rsidR="00CA345D">
          <w:rPr>
            <w:noProof/>
            <w:webHidden/>
          </w:rPr>
          <w:instrText xml:space="preserve"> PAGEREF _Toc6531947 \h </w:instrText>
        </w:r>
        <w:r w:rsidR="00CA345D">
          <w:rPr>
            <w:noProof/>
            <w:webHidden/>
          </w:rPr>
        </w:r>
        <w:r w:rsidR="00CA345D">
          <w:rPr>
            <w:noProof/>
            <w:webHidden/>
          </w:rPr>
          <w:fldChar w:fldCharType="separate"/>
        </w:r>
        <w:r w:rsidR="00CA345D">
          <w:rPr>
            <w:noProof/>
            <w:webHidden/>
          </w:rPr>
          <w:t>vii</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8" w:history="1">
        <w:r w:rsidR="00CA345D" w:rsidRPr="00BA0F4C">
          <w:rPr>
            <w:rStyle w:val="Hyperlink"/>
            <w:noProof/>
          </w:rPr>
          <w:t>LIST OF TABLES</w:t>
        </w:r>
        <w:r w:rsidR="00CA345D">
          <w:rPr>
            <w:noProof/>
            <w:webHidden/>
          </w:rPr>
          <w:tab/>
        </w:r>
        <w:r w:rsidR="00CA345D">
          <w:rPr>
            <w:noProof/>
            <w:webHidden/>
          </w:rPr>
          <w:fldChar w:fldCharType="begin"/>
        </w:r>
        <w:r w:rsidR="00CA345D">
          <w:rPr>
            <w:noProof/>
            <w:webHidden/>
          </w:rPr>
          <w:instrText xml:space="preserve"> PAGEREF _Toc6531948 \h </w:instrText>
        </w:r>
        <w:r w:rsidR="00CA345D">
          <w:rPr>
            <w:noProof/>
            <w:webHidden/>
          </w:rPr>
        </w:r>
        <w:r w:rsidR="00CA345D">
          <w:rPr>
            <w:noProof/>
            <w:webHidden/>
          </w:rPr>
          <w:fldChar w:fldCharType="separate"/>
        </w:r>
        <w:r w:rsidR="00CA345D">
          <w:rPr>
            <w:noProof/>
            <w:webHidden/>
          </w:rPr>
          <w:t>x</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49" w:history="1">
        <w:r w:rsidR="00CA345D" w:rsidRPr="00BA0F4C">
          <w:rPr>
            <w:rStyle w:val="Hyperlink"/>
            <w:noProof/>
          </w:rPr>
          <w:t>LIST OF FIGURES</w:t>
        </w:r>
        <w:r w:rsidR="00CA345D">
          <w:rPr>
            <w:noProof/>
            <w:webHidden/>
          </w:rPr>
          <w:tab/>
        </w:r>
        <w:r w:rsidR="00CA345D">
          <w:rPr>
            <w:noProof/>
            <w:webHidden/>
          </w:rPr>
          <w:fldChar w:fldCharType="begin"/>
        </w:r>
        <w:r w:rsidR="00CA345D">
          <w:rPr>
            <w:noProof/>
            <w:webHidden/>
          </w:rPr>
          <w:instrText xml:space="preserve"> PAGEREF _Toc6531949 \h </w:instrText>
        </w:r>
        <w:r w:rsidR="00CA345D">
          <w:rPr>
            <w:noProof/>
            <w:webHidden/>
          </w:rPr>
        </w:r>
        <w:r w:rsidR="00CA345D">
          <w:rPr>
            <w:noProof/>
            <w:webHidden/>
          </w:rPr>
          <w:fldChar w:fldCharType="separate"/>
        </w:r>
        <w:r w:rsidR="00CA345D">
          <w:rPr>
            <w:noProof/>
            <w:webHidden/>
          </w:rPr>
          <w:t>xi</w:t>
        </w:r>
        <w:r w:rsidR="00CA345D">
          <w:rPr>
            <w:noProof/>
            <w:webHidden/>
          </w:rPr>
          <w:fldChar w:fldCharType="end"/>
        </w:r>
      </w:hyperlink>
    </w:p>
    <w:p w:rsidR="00CA345D" w:rsidRDefault="006E4B25">
      <w:pPr>
        <w:pStyle w:val="TOC9"/>
        <w:rPr>
          <w:rFonts w:asciiTheme="minorHAnsi" w:eastAsiaTheme="minorEastAsia" w:hAnsiTheme="minorHAnsi" w:cstheme="minorBidi"/>
          <w:b w:val="0"/>
          <w:noProof/>
          <w:sz w:val="22"/>
          <w:szCs w:val="22"/>
          <w:lang w:val="en-US"/>
        </w:rPr>
      </w:pPr>
      <w:hyperlink w:anchor="_Toc6531950" w:history="1">
        <w:r w:rsidR="00CA345D" w:rsidRPr="00BA0F4C">
          <w:rPr>
            <w:rStyle w:val="Hyperlink"/>
            <w:noProof/>
          </w:rPr>
          <w:t>LIST OF SYMBOLS / ABBREVIATIONS</w:t>
        </w:r>
        <w:r w:rsidR="00CA345D">
          <w:rPr>
            <w:noProof/>
            <w:webHidden/>
          </w:rPr>
          <w:tab/>
        </w:r>
        <w:r w:rsidR="00CA345D">
          <w:rPr>
            <w:noProof/>
            <w:webHidden/>
          </w:rPr>
          <w:fldChar w:fldCharType="begin"/>
        </w:r>
        <w:r w:rsidR="00CA345D">
          <w:rPr>
            <w:noProof/>
            <w:webHidden/>
          </w:rPr>
          <w:instrText xml:space="preserve"> PAGEREF _Toc6531950 \h </w:instrText>
        </w:r>
        <w:r w:rsidR="00CA345D">
          <w:rPr>
            <w:noProof/>
            <w:webHidden/>
          </w:rPr>
        </w:r>
        <w:r w:rsidR="00CA345D">
          <w:rPr>
            <w:noProof/>
            <w:webHidden/>
          </w:rPr>
          <w:fldChar w:fldCharType="separate"/>
        </w:r>
        <w:r w:rsidR="00CA345D">
          <w:rPr>
            <w:noProof/>
            <w:webHidden/>
          </w:rPr>
          <w:t>xii</w:t>
        </w:r>
        <w:r w:rsidR="00CA345D">
          <w:rPr>
            <w:noProof/>
            <w:webHidden/>
          </w:rPr>
          <w:fldChar w:fldCharType="end"/>
        </w:r>
      </w:hyperlink>
    </w:p>
    <w:p w:rsidR="00472434" w:rsidRPr="006A7A36" w:rsidRDefault="00EF1451" w:rsidP="00722084">
      <w:pPr>
        <w:rPr>
          <w:b/>
        </w:rPr>
      </w:pPr>
      <w:r w:rsidRPr="006A7A36">
        <w:rPr>
          <w:b/>
        </w:rPr>
        <w:fldChar w:fldCharType="end"/>
      </w:r>
    </w:p>
    <w:p w:rsidR="00F93520" w:rsidRPr="006A7A36" w:rsidRDefault="00F93520" w:rsidP="00722084">
      <w:pPr>
        <w:rPr>
          <w:b/>
        </w:rPr>
      </w:pPr>
    </w:p>
    <w:p w:rsidR="00765B1C" w:rsidRPr="006A7A36" w:rsidRDefault="00551524" w:rsidP="00722084">
      <w:pPr>
        <w:rPr>
          <w:b/>
        </w:rPr>
      </w:pPr>
      <w:r w:rsidRPr="006A7A36">
        <w:rPr>
          <w:b/>
        </w:rPr>
        <w:t>CHAPTER</w:t>
      </w:r>
    </w:p>
    <w:p w:rsidR="000D65CF" w:rsidRDefault="00EF1451">
      <w:pPr>
        <w:pStyle w:val="TOC2"/>
        <w:rPr>
          <w:rFonts w:asciiTheme="minorHAnsi" w:eastAsiaTheme="minorEastAsia" w:hAnsiTheme="minorHAnsi" w:cstheme="minorBidi"/>
          <w:b w:val="0"/>
          <w:noProof/>
          <w:sz w:val="22"/>
          <w:szCs w:val="22"/>
          <w:lang w:val="en-US"/>
        </w:rPr>
      </w:pPr>
      <w:r w:rsidRPr="006A7A36">
        <w:fldChar w:fldCharType="begin"/>
      </w:r>
      <w:r w:rsidR="00EC42F1" w:rsidRPr="006A7A36">
        <w:instrText xml:space="preserve"> TOC \o "2-4" \h \z \u </w:instrText>
      </w:r>
      <w:r w:rsidRPr="006A7A36">
        <w:fldChar w:fldCharType="separate"/>
      </w:r>
      <w:hyperlink w:anchor="_Toc6618931" w:history="1">
        <w:r w:rsidR="000D65CF" w:rsidRPr="00D31D16">
          <w:rPr>
            <w:rStyle w:val="Hyperlink"/>
            <w:noProof/>
          </w:rPr>
          <w:t>1</w:t>
        </w:r>
        <w:r w:rsidR="000D65CF">
          <w:rPr>
            <w:rFonts w:asciiTheme="minorHAnsi" w:eastAsiaTheme="minorEastAsia" w:hAnsiTheme="minorHAnsi" w:cstheme="minorBidi"/>
            <w:b w:val="0"/>
            <w:noProof/>
            <w:sz w:val="22"/>
            <w:szCs w:val="22"/>
            <w:lang w:val="en-US"/>
          </w:rPr>
          <w:tab/>
        </w:r>
        <w:r w:rsidR="000D65CF" w:rsidRPr="00D31D16">
          <w:rPr>
            <w:rStyle w:val="Hyperlink"/>
            <w:noProof/>
          </w:rPr>
          <w:t>INTRODUCTION</w:t>
        </w:r>
        <w:r w:rsidR="000D65CF">
          <w:rPr>
            <w:noProof/>
            <w:webHidden/>
          </w:rPr>
          <w:tab/>
        </w:r>
        <w:r w:rsidR="000D65CF">
          <w:rPr>
            <w:noProof/>
            <w:webHidden/>
          </w:rPr>
          <w:fldChar w:fldCharType="begin"/>
        </w:r>
        <w:r w:rsidR="000D65CF">
          <w:rPr>
            <w:noProof/>
            <w:webHidden/>
          </w:rPr>
          <w:instrText xml:space="preserve"> PAGEREF _Toc6618931 \h </w:instrText>
        </w:r>
        <w:r w:rsidR="000D65CF">
          <w:rPr>
            <w:noProof/>
            <w:webHidden/>
          </w:rPr>
        </w:r>
        <w:r w:rsidR="000D65CF">
          <w:rPr>
            <w:noProof/>
            <w:webHidden/>
          </w:rPr>
          <w:fldChar w:fldCharType="separate"/>
        </w:r>
        <w:r w:rsidR="000D65CF">
          <w:rPr>
            <w:noProof/>
            <w:webHidden/>
          </w:rPr>
          <w:t>13</w:t>
        </w:r>
        <w:r w:rsidR="000D65CF">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32" w:history="1">
        <w:r w:rsidRPr="00D31D16">
          <w:rPr>
            <w:rStyle w:val="Hyperlink"/>
            <w:noProof/>
          </w:rPr>
          <w:t>1.1</w:t>
        </w:r>
        <w:r>
          <w:rPr>
            <w:rFonts w:asciiTheme="minorHAnsi" w:eastAsiaTheme="minorEastAsia" w:hAnsiTheme="minorHAnsi" w:cstheme="minorBidi"/>
            <w:noProof/>
            <w:sz w:val="22"/>
            <w:szCs w:val="22"/>
            <w:lang w:val="en-US"/>
          </w:rPr>
          <w:tab/>
        </w:r>
        <w:r w:rsidRPr="00D31D16">
          <w:rPr>
            <w:rStyle w:val="Hyperlink"/>
            <w:noProof/>
          </w:rPr>
          <w:t>Background</w:t>
        </w:r>
        <w:r>
          <w:rPr>
            <w:noProof/>
            <w:webHidden/>
          </w:rPr>
          <w:tab/>
        </w:r>
        <w:r>
          <w:rPr>
            <w:noProof/>
            <w:webHidden/>
          </w:rPr>
          <w:fldChar w:fldCharType="begin"/>
        </w:r>
        <w:r>
          <w:rPr>
            <w:noProof/>
            <w:webHidden/>
          </w:rPr>
          <w:instrText xml:space="preserve"> PAGEREF _Toc6618932 \h </w:instrText>
        </w:r>
        <w:r>
          <w:rPr>
            <w:noProof/>
            <w:webHidden/>
          </w:rPr>
        </w:r>
        <w:r>
          <w:rPr>
            <w:noProof/>
            <w:webHidden/>
          </w:rPr>
          <w:fldChar w:fldCharType="separate"/>
        </w:r>
        <w:r>
          <w:rPr>
            <w:noProof/>
            <w:webHidden/>
          </w:rPr>
          <w:t>13</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33" w:history="1">
        <w:r w:rsidRPr="00D31D16">
          <w:rPr>
            <w:rStyle w:val="Hyperlink"/>
            <w:noProof/>
          </w:rPr>
          <w:t>1.2</w:t>
        </w:r>
        <w:r>
          <w:rPr>
            <w:rFonts w:asciiTheme="minorHAnsi" w:eastAsiaTheme="minorEastAsia" w:hAnsiTheme="minorHAnsi" w:cstheme="minorBidi"/>
            <w:noProof/>
            <w:sz w:val="22"/>
            <w:szCs w:val="22"/>
            <w:lang w:val="en-US"/>
          </w:rPr>
          <w:tab/>
        </w:r>
        <w:r w:rsidRPr="00D31D16">
          <w:rPr>
            <w:rStyle w:val="Hyperlink"/>
            <w:noProof/>
          </w:rPr>
          <w:t>Problem Statement</w:t>
        </w:r>
        <w:r>
          <w:rPr>
            <w:noProof/>
            <w:webHidden/>
          </w:rPr>
          <w:tab/>
        </w:r>
        <w:r>
          <w:rPr>
            <w:noProof/>
            <w:webHidden/>
          </w:rPr>
          <w:fldChar w:fldCharType="begin"/>
        </w:r>
        <w:r>
          <w:rPr>
            <w:noProof/>
            <w:webHidden/>
          </w:rPr>
          <w:instrText xml:space="preserve"> PAGEREF _Toc6618933 \h </w:instrText>
        </w:r>
        <w:r>
          <w:rPr>
            <w:noProof/>
            <w:webHidden/>
          </w:rPr>
        </w:r>
        <w:r>
          <w:rPr>
            <w:noProof/>
            <w:webHidden/>
          </w:rPr>
          <w:fldChar w:fldCharType="separate"/>
        </w:r>
        <w:r>
          <w:rPr>
            <w:noProof/>
            <w:webHidden/>
          </w:rPr>
          <w:t>14</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34" w:history="1">
        <w:r w:rsidRPr="00D31D16">
          <w:rPr>
            <w:rStyle w:val="Hyperlink"/>
            <w:noProof/>
          </w:rPr>
          <w:t>1.2.1</w:t>
        </w:r>
        <w:r>
          <w:rPr>
            <w:rFonts w:asciiTheme="minorHAnsi" w:eastAsiaTheme="minorEastAsia" w:hAnsiTheme="minorHAnsi" w:cstheme="minorBidi"/>
            <w:noProof/>
            <w:sz w:val="22"/>
            <w:szCs w:val="22"/>
            <w:lang w:val="en-US"/>
          </w:rPr>
          <w:tab/>
        </w:r>
        <w:r w:rsidRPr="00D31D16">
          <w:rPr>
            <w:rStyle w:val="Hyperlink"/>
            <w:noProof/>
          </w:rPr>
          <w:t>Universities or colleges provide outdated courses in education plan</w:t>
        </w:r>
        <w:r>
          <w:rPr>
            <w:noProof/>
            <w:webHidden/>
          </w:rPr>
          <w:tab/>
        </w:r>
        <w:r>
          <w:rPr>
            <w:noProof/>
            <w:webHidden/>
          </w:rPr>
          <w:fldChar w:fldCharType="begin"/>
        </w:r>
        <w:r>
          <w:rPr>
            <w:noProof/>
            <w:webHidden/>
          </w:rPr>
          <w:instrText xml:space="preserve"> PAGEREF _Toc6618934 \h </w:instrText>
        </w:r>
        <w:r>
          <w:rPr>
            <w:noProof/>
            <w:webHidden/>
          </w:rPr>
        </w:r>
        <w:r>
          <w:rPr>
            <w:noProof/>
            <w:webHidden/>
          </w:rPr>
          <w:fldChar w:fldCharType="separate"/>
        </w:r>
        <w:r>
          <w:rPr>
            <w:noProof/>
            <w:webHidden/>
          </w:rPr>
          <w:t>14</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35" w:history="1">
        <w:r w:rsidRPr="00D31D16">
          <w:rPr>
            <w:rStyle w:val="Hyperlink"/>
            <w:noProof/>
          </w:rPr>
          <w:t>1.2.2</w:t>
        </w:r>
        <w:r>
          <w:rPr>
            <w:rFonts w:asciiTheme="minorHAnsi" w:eastAsiaTheme="minorEastAsia" w:hAnsiTheme="minorHAnsi" w:cstheme="minorBidi"/>
            <w:noProof/>
            <w:sz w:val="22"/>
            <w:szCs w:val="22"/>
            <w:lang w:val="en-US"/>
          </w:rPr>
          <w:tab/>
        </w:r>
        <w:r w:rsidRPr="00D31D16">
          <w:rPr>
            <w:rStyle w:val="Hyperlink"/>
            <w:noProof/>
          </w:rPr>
          <w:t>Market research is expensive</w:t>
        </w:r>
        <w:r>
          <w:rPr>
            <w:noProof/>
            <w:webHidden/>
          </w:rPr>
          <w:tab/>
        </w:r>
        <w:r>
          <w:rPr>
            <w:noProof/>
            <w:webHidden/>
          </w:rPr>
          <w:fldChar w:fldCharType="begin"/>
        </w:r>
        <w:r>
          <w:rPr>
            <w:noProof/>
            <w:webHidden/>
          </w:rPr>
          <w:instrText xml:space="preserve"> PAGEREF _Toc6618935 \h </w:instrText>
        </w:r>
        <w:r>
          <w:rPr>
            <w:noProof/>
            <w:webHidden/>
          </w:rPr>
        </w:r>
        <w:r>
          <w:rPr>
            <w:noProof/>
            <w:webHidden/>
          </w:rPr>
          <w:fldChar w:fldCharType="separate"/>
        </w:r>
        <w:r>
          <w:rPr>
            <w:noProof/>
            <w:webHidden/>
          </w:rPr>
          <w:t>14</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36" w:history="1">
        <w:r w:rsidRPr="00D31D16">
          <w:rPr>
            <w:rStyle w:val="Hyperlink"/>
            <w:noProof/>
          </w:rPr>
          <w:t>1.2.3</w:t>
        </w:r>
        <w:r>
          <w:rPr>
            <w:rFonts w:asciiTheme="minorHAnsi" w:eastAsiaTheme="minorEastAsia" w:hAnsiTheme="minorHAnsi" w:cstheme="minorBidi"/>
            <w:noProof/>
            <w:sz w:val="22"/>
            <w:szCs w:val="22"/>
            <w:lang w:val="en-US"/>
          </w:rPr>
          <w:tab/>
        </w:r>
        <w:r w:rsidRPr="00D31D16">
          <w:rPr>
            <w:rStyle w:val="Hyperlink"/>
            <w:noProof/>
          </w:rPr>
          <w:t>Job seeker do not or do not know which expert skill set should be acquired</w:t>
        </w:r>
        <w:r>
          <w:rPr>
            <w:noProof/>
            <w:webHidden/>
          </w:rPr>
          <w:tab/>
        </w:r>
        <w:r>
          <w:rPr>
            <w:noProof/>
            <w:webHidden/>
          </w:rPr>
          <w:fldChar w:fldCharType="begin"/>
        </w:r>
        <w:r>
          <w:rPr>
            <w:noProof/>
            <w:webHidden/>
          </w:rPr>
          <w:instrText xml:space="preserve"> PAGEREF _Toc6618936 \h </w:instrText>
        </w:r>
        <w:r>
          <w:rPr>
            <w:noProof/>
            <w:webHidden/>
          </w:rPr>
        </w:r>
        <w:r>
          <w:rPr>
            <w:noProof/>
            <w:webHidden/>
          </w:rPr>
          <w:fldChar w:fldCharType="separate"/>
        </w:r>
        <w:r>
          <w:rPr>
            <w:noProof/>
            <w:webHidden/>
          </w:rPr>
          <w:t>14</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37" w:history="1">
        <w:r w:rsidRPr="00D31D16">
          <w:rPr>
            <w:rStyle w:val="Hyperlink"/>
            <w:noProof/>
          </w:rPr>
          <w:t>1.3</w:t>
        </w:r>
        <w:r>
          <w:rPr>
            <w:rFonts w:asciiTheme="minorHAnsi" w:eastAsiaTheme="minorEastAsia" w:hAnsiTheme="minorHAnsi" w:cstheme="minorBidi"/>
            <w:noProof/>
            <w:sz w:val="22"/>
            <w:szCs w:val="22"/>
            <w:lang w:val="en-US"/>
          </w:rPr>
          <w:tab/>
        </w:r>
        <w:r w:rsidRPr="00D31D16">
          <w:rPr>
            <w:rStyle w:val="Hyperlink"/>
            <w:noProof/>
            <w:lang w:val="en-US"/>
          </w:rPr>
          <w:t>Project Objectives</w:t>
        </w:r>
        <w:r>
          <w:rPr>
            <w:noProof/>
            <w:webHidden/>
          </w:rPr>
          <w:tab/>
        </w:r>
        <w:r>
          <w:rPr>
            <w:noProof/>
            <w:webHidden/>
          </w:rPr>
          <w:fldChar w:fldCharType="begin"/>
        </w:r>
        <w:r>
          <w:rPr>
            <w:noProof/>
            <w:webHidden/>
          </w:rPr>
          <w:instrText xml:space="preserve"> PAGEREF _Toc6618937 \h </w:instrText>
        </w:r>
        <w:r>
          <w:rPr>
            <w:noProof/>
            <w:webHidden/>
          </w:rPr>
        </w:r>
        <w:r>
          <w:rPr>
            <w:noProof/>
            <w:webHidden/>
          </w:rPr>
          <w:fldChar w:fldCharType="separate"/>
        </w:r>
        <w:r>
          <w:rPr>
            <w:noProof/>
            <w:webHidden/>
          </w:rPr>
          <w:t>15</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38" w:history="1">
        <w:r w:rsidRPr="00D31D16">
          <w:rPr>
            <w:rStyle w:val="Hyperlink"/>
            <w:noProof/>
            <w:lang w:val="en-US"/>
          </w:rPr>
          <w:t>1.4</w:t>
        </w:r>
        <w:r>
          <w:rPr>
            <w:rFonts w:asciiTheme="minorHAnsi" w:eastAsiaTheme="minorEastAsia" w:hAnsiTheme="minorHAnsi" w:cstheme="minorBidi"/>
            <w:noProof/>
            <w:sz w:val="22"/>
            <w:szCs w:val="22"/>
            <w:lang w:val="en-US"/>
          </w:rPr>
          <w:tab/>
        </w:r>
        <w:r w:rsidRPr="00D31D16">
          <w:rPr>
            <w:rStyle w:val="Hyperlink"/>
            <w:noProof/>
            <w:lang w:val="en-US"/>
          </w:rPr>
          <w:t>Project Solution</w:t>
        </w:r>
        <w:r>
          <w:rPr>
            <w:noProof/>
            <w:webHidden/>
          </w:rPr>
          <w:tab/>
        </w:r>
        <w:r>
          <w:rPr>
            <w:noProof/>
            <w:webHidden/>
          </w:rPr>
          <w:fldChar w:fldCharType="begin"/>
        </w:r>
        <w:r>
          <w:rPr>
            <w:noProof/>
            <w:webHidden/>
          </w:rPr>
          <w:instrText xml:space="preserve"> PAGEREF _Toc6618938 \h </w:instrText>
        </w:r>
        <w:r>
          <w:rPr>
            <w:noProof/>
            <w:webHidden/>
          </w:rPr>
        </w:r>
        <w:r>
          <w:rPr>
            <w:noProof/>
            <w:webHidden/>
          </w:rPr>
          <w:fldChar w:fldCharType="separate"/>
        </w:r>
        <w:r>
          <w:rPr>
            <w:noProof/>
            <w:webHidden/>
          </w:rPr>
          <w:t>15</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39" w:history="1">
        <w:r w:rsidRPr="00D31D16">
          <w:rPr>
            <w:rStyle w:val="Hyperlink"/>
            <w:noProof/>
            <w:lang w:val="en-US"/>
          </w:rPr>
          <w:t>1.4.1</w:t>
        </w:r>
        <w:r>
          <w:rPr>
            <w:rFonts w:asciiTheme="minorHAnsi" w:eastAsiaTheme="minorEastAsia" w:hAnsiTheme="minorHAnsi" w:cstheme="minorBidi"/>
            <w:noProof/>
            <w:sz w:val="22"/>
            <w:szCs w:val="22"/>
            <w:lang w:val="en-US"/>
          </w:rPr>
          <w:tab/>
        </w:r>
        <w:r w:rsidRPr="00D31D16">
          <w:rPr>
            <w:rStyle w:val="Hyperlink"/>
            <w:noProof/>
            <w:lang w:val="en-US"/>
          </w:rPr>
          <w:t>Explore, gather and filter job advertisement websites</w:t>
        </w:r>
        <w:r>
          <w:rPr>
            <w:noProof/>
            <w:webHidden/>
          </w:rPr>
          <w:tab/>
        </w:r>
        <w:r>
          <w:rPr>
            <w:noProof/>
            <w:webHidden/>
          </w:rPr>
          <w:fldChar w:fldCharType="begin"/>
        </w:r>
        <w:r>
          <w:rPr>
            <w:noProof/>
            <w:webHidden/>
          </w:rPr>
          <w:instrText xml:space="preserve"> PAGEREF _Toc6618939 \h </w:instrText>
        </w:r>
        <w:r>
          <w:rPr>
            <w:noProof/>
            <w:webHidden/>
          </w:rPr>
        </w:r>
        <w:r>
          <w:rPr>
            <w:noProof/>
            <w:webHidden/>
          </w:rPr>
          <w:fldChar w:fldCharType="separate"/>
        </w:r>
        <w:r>
          <w:rPr>
            <w:noProof/>
            <w:webHidden/>
          </w:rPr>
          <w:t>15</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0" w:history="1">
        <w:r w:rsidRPr="00D31D16">
          <w:rPr>
            <w:rStyle w:val="Hyperlink"/>
            <w:noProof/>
            <w:lang w:val="en-US"/>
          </w:rPr>
          <w:t>1.4.2</w:t>
        </w:r>
        <w:r>
          <w:rPr>
            <w:rFonts w:asciiTheme="minorHAnsi" w:eastAsiaTheme="minorEastAsia" w:hAnsiTheme="minorHAnsi" w:cstheme="minorBidi"/>
            <w:noProof/>
            <w:sz w:val="22"/>
            <w:szCs w:val="22"/>
            <w:lang w:val="en-US"/>
          </w:rPr>
          <w:tab/>
        </w:r>
        <w:r w:rsidRPr="00D31D16">
          <w:rPr>
            <w:rStyle w:val="Hyperlink"/>
            <w:noProof/>
            <w:lang w:val="en-US"/>
          </w:rPr>
          <w:t>Pull all the text data and remove irrelevant text data</w:t>
        </w:r>
        <w:r>
          <w:rPr>
            <w:noProof/>
            <w:webHidden/>
          </w:rPr>
          <w:tab/>
        </w:r>
        <w:r>
          <w:rPr>
            <w:noProof/>
            <w:webHidden/>
          </w:rPr>
          <w:fldChar w:fldCharType="begin"/>
        </w:r>
        <w:r>
          <w:rPr>
            <w:noProof/>
            <w:webHidden/>
          </w:rPr>
          <w:instrText xml:space="preserve"> PAGEREF _Toc6618940 \h </w:instrText>
        </w:r>
        <w:r>
          <w:rPr>
            <w:noProof/>
            <w:webHidden/>
          </w:rPr>
        </w:r>
        <w:r>
          <w:rPr>
            <w:noProof/>
            <w:webHidden/>
          </w:rPr>
          <w:fldChar w:fldCharType="separate"/>
        </w:r>
        <w:r>
          <w:rPr>
            <w:noProof/>
            <w:webHidden/>
          </w:rPr>
          <w:t>15</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1" w:history="1">
        <w:r w:rsidRPr="00D31D16">
          <w:rPr>
            <w:rStyle w:val="Hyperlink"/>
            <w:noProof/>
            <w:lang w:val="en-US"/>
          </w:rPr>
          <w:t>1.4.3</w:t>
        </w:r>
        <w:r>
          <w:rPr>
            <w:rFonts w:asciiTheme="minorHAnsi" w:eastAsiaTheme="minorEastAsia" w:hAnsiTheme="minorHAnsi" w:cstheme="minorBidi"/>
            <w:noProof/>
            <w:sz w:val="22"/>
            <w:szCs w:val="22"/>
            <w:lang w:val="en-US"/>
          </w:rPr>
          <w:tab/>
        </w:r>
        <w:r w:rsidRPr="00D31D16">
          <w:rPr>
            <w:rStyle w:val="Hyperlink"/>
            <w:noProof/>
            <w:lang w:val="en-US"/>
          </w:rPr>
          <w:t>Extract and store data into database</w:t>
        </w:r>
        <w:r>
          <w:rPr>
            <w:noProof/>
            <w:webHidden/>
          </w:rPr>
          <w:tab/>
        </w:r>
        <w:r>
          <w:rPr>
            <w:noProof/>
            <w:webHidden/>
          </w:rPr>
          <w:fldChar w:fldCharType="begin"/>
        </w:r>
        <w:r>
          <w:rPr>
            <w:noProof/>
            <w:webHidden/>
          </w:rPr>
          <w:instrText xml:space="preserve"> PAGEREF _Toc6618941 \h </w:instrText>
        </w:r>
        <w:r>
          <w:rPr>
            <w:noProof/>
            <w:webHidden/>
          </w:rPr>
        </w:r>
        <w:r>
          <w:rPr>
            <w:noProof/>
            <w:webHidden/>
          </w:rPr>
          <w:fldChar w:fldCharType="separate"/>
        </w:r>
        <w:r>
          <w:rPr>
            <w:noProof/>
            <w:webHidden/>
          </w:rPr>
          <w:t>16</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2" w:history="1">
        <w:r w:rsidRPr="00D31D16">
          <w:rPr>
            <w:rStyle w:val="Hyperlink"/>
            <w:noProof/>
            <w:lang w:val="en-US"/>
          </w:rPr>
          <w:t>1.4.4</w:t>
        </w:r>
        <w:r>
          <w:rPr>
            <w:rFonts w:asciiTheme="minorHAnsi" w:eastAsiaTheme="minorEastAsia" w:hAnsiTheme="minorHAnsi" w:cstheme="minorBidi"/>
            <w:noProof/>
            <w:sz w:val="22"/>
            <w:szCs w:val="22"/>
            <w:lang w:val="en-US"/>
          </w:rPr>
          <w:tab/>
        </w:r>
        <w:r w:rsidRPr="00D31D16">
          <w:rPr>
            <w:rStyle w:val="Hyperlink"/>
            <w:noProof/>
            <w:lang w:val="en-US"/>
          </w:rPr>
          <w:t>Perform k-means text clustering algorithm</w:t>
        </w:r>
        <w:r>
          <w:rPr>
            <w:noProof/>
            <w:webHidden/>
          </w:rPr>
          <w:tab/>
        </w:r>
        <w:r>
          <w:rPr>
            <w:noProof/>
            <w:webHidden/>
          </w:rPr>
          <w:fldChar w:fldCharType="begin"/>
        </w:r>
        <w:r>
          <w:rPr>
            <w:noProof/>
            <w:webHidden/>
          </w:rPr>
          <w:instrText xml:space="preserve"> PAGEREF _Toc6618942 \h </w:instrText>
        </w:r>
        <w:r>
          <w:rPr>
            <w:noProof/>
            <w:webHidden/>
          </w:rPr>
        </w:r>
        <w:r>
          <w:rPr>
            <w:noProof/>
            <w:webHidden/>
          </w:rPr>
          <w:fldChar w:fldCharType="separate"/>
        </w:r>
        <w:r>
          <w:rPr>
            <w:noProof/>
            <w:webHidden/>
          </w:rPr>
          <w:t>16</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3" w:history="1">
        <w:r w:rsidRPr="00D31D16">
          <w:rPr>
            <w:rStyle w:val="Hyperlink"/>
            <w:noProof/>
            <w:lang w:val="en-US"/>
          </w:rPr>
          <w:t>1.4.5</w:t>
        </w:r>
        <w:r>
          <w:rPr>
            <w:rFonts w:asciiTheme="minorHAnsi" w:eastAsiaTheme="minorEastAsia" w:hAnsiTheme="minorHAnsi" w:cstheme="minorBidi"/>
            <w:noProof/>
            <w:sz w:val="22"/>
            <w:szCs w:val="22"/>
            <w:lang w:val="en-US"/>
          </w:rPr>
          <w:tab/>
        </w:r>
        <w:r w:rsidRPr="00D31D16">
          <w:rPr>
            <w:rStyle w:val="Hyperlink"/>
            <w:noProof/>
            <w:lang w:val="en-US"/>
          </w:rPr>
          <w:t>Visualize the patterns of data</w:t>
        </w:r>
        <w:r>
          <w:rPr>
            <w:noProof/>
            <w:webHidden/>
          </w:rPr>
          <w:tab/>
        </w:r>
        <w:r>
          <w:rPr>
            <w:noProof/>
            <w:webHidden/>
          </w:rPr>
          <w:fldChar w:fldCharType="begin"/>
        </w:r>
        <w:r>
          <w:rPr>
            <w:noProof/>
            <w:webHidden/>
          </w:rPr>
          <w:instrText xml:space="preserve"> PAGEREF _Toc6618943 \h </w:instrText>
        </w:r>
        <w:r>
          <w:rPr>
            <w:noProof/>
            <w:webHidden/>
          </w:rPr>
        </w:r>
        <w:r>
          <w:rPr>
            <w:noProof/>
            <w:webHidden/>
          </w:rPr>
          <w:fldChar w:fldCharType="separate"/>
        </w:r>
        <w:r>
          <w:rPr>
            <w:noProof/>
            <w:webHidden/>
          </w:rPr>
          <w:t>16</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4" w:history="1">
        <w:r w:rsidRPr="00D31D16">
          <w:rPr>
            <w:rStyle w:val="Hyperlink"/>
            <w:noProof/>
            <w:lang w:val="en-US"/>
          </w:rPr>
          <w:t>1.4.6</w:t>
        </w:r>
        <w:r>
          <w:rPr>
            <w:rFonts w:asciiTheme="minorHAnsi" w:eastAsiaTheme="minorEastAsia" w:hAnsiTheme="minorHAnsi" w:cstheme="minorBidi"/>
            <w:noProof/>
            <w:sz w:val="22"/>
            <w:szCs w:val="22"/>
            <w:lang w:val="en-US"/>
          </w:rPr>
          <w:tab/>
        </w:r>
        <w:r w:rsidRPr="00D31D16">
          <w:rPr>
            <w:rStyle w:val="Hyperlink"/>
            <w:noProof/>
            <w:lang w:val="en-US"/>
          </w:rPr>
          <w:t>Analyze group patterns to obtain trending skill sets</w:t>
        </w:r>
        <w:r>
          <w:rPr>
            <w:noProof/>
            <w:webHidden/>
          </w:rPr>
          <w:tab/>
        </w:r>
        <w:r>
          <w:rPr>
            <w:noProof/>
            <w:webHidden/>
          </w:rPr>
          <w:fldChar w:fldCharType="begin"/>
        </w:r>
        <w:r>
          <w:rPr>
            <w:noProof/>
            <w:webHidden/>
          </w:rPr>
          <w:instrText xml:space="preserve"> PAGEREF _Toc6618944 \h </w:instrText>
        </w:r>
        <w:r>
          <w:rPr>
            <w:noProof/>
            <w:webHidden/>
          </w:rPr>
        </w:r>
        <w:r>
          <w:rPr>
            <w:noProof/>
            <w:webHidden/>
          </w:rPr>
          <w:fldChar w:fldCharType="separate"/>
        </w:r>
        <w:r>
          <w:rPr>
            <w:noProof/>
            <w:webHidden/>
          </w:rPr>
          <w:t>16</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45" w:history="1">
        <w:r w:rsidRPr="00D31D16">
          <w:rPr>
            <w:rStyle w:val="Hyperlink"/>
            <w:noProof/>
            <w:lang w:val="en-US"/>
          </w:rPr>
          <w:t>1.5</w:t>
        </w:r>
        <w:r>
          <w:rPr>
            <w:rFonts w:asciiTheme="minorHAnsi" w:eastAsiaTheme="minorEastAsia" w:hAnsiTheme="minorHAnsi" w:cstheme="minorBidi"/>
            <w:noProof/>
            <w:sz w:val="22"/>
            <w:szCs w:val="22"/>
            <w:lang w:val="en-US"/>
          </w:rPr>
          <w:tab/>
        </w:r>
        <w:r w:rsidRPr="00D31D16">
          <w:rPr>
            <w:rStyle w:val="Hyperlink"/>
            <w:noProof/>
            <w:lang w:val="en-US"/>
          </w:rPr>
          <w:t>Project Approach</w:t>
        </w:r>
        <w:r>
          <w:rPr>
            <w:noProof/>
            <w:webHidden/>
          </w:rPr>
          <w:tab/>
        </w:r>
        <w:r>
          <w:rPr>
            <w:noProof/>
            <w:webHidden/>
          </w:rPr>
          <w:fldChar w:fldCharType="begin"/>
        </w:r>
        <w:r>
          <w:rPr>
            <w:noProof/>
            <w:webHidden/>
          </w:rPr>
          <w:instrText xml:space="preserve"> PAGEREF _Toc6618945 \h </w:instrText>
        </w:r>
        <w:r>
          <w:rPr>
            <w:noProof/>
            <w:webHidden/>
          </w:rPr>
        </w:r>
        <w:r>
          <w:rPr>
            <w:noProof/>
            <w:webHidden/>
          </w:rPr>
          <w:fldChar w:fldCharType="separate"/>
        </w:r>
        <w:r>
          <w:rPr>
            <w:noProof/>
            <w:webHidden/>
          </w:rPr>
          <w:t>17</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46" w:history="1">
        <w:r w:rsidRPr="00D31D16">
          <w:rPr>
            <w:rStyle w:val="Hyperlink"/>
            <w:noProof/>
            <w:lang w:val="en-US"/>
          </w:rPr>
          <w:t>1.5.1</w:t>
        </w:r>
        <w:r>
          <w:rPr>
            <w:rFonts w:asciiTheme="minorHAnsi" w:eastAsiaTheme="minorEastAsia" w:hAnsiTheme="minorHAnsi" w:cstheme="minorBidi"/>
            <w:noProof/>
            <w:sz w:val="22"/>
            <w:szCs w:val="22"/>
            <w:lang w:val="en-US"/>
          </w:rPr>
          <w:tab/>
        </w:r>
        <w:r w:rsidRPr="00D31D16">
          <w:rPr>
            <w:rStyle w:val="Hyperlink"/>
            <w:noProof/>
            <w:lang w:val="en-US"/>
          </w:rPr>
          <w:t>Understanding the job advertisement websites</w:t>
        </w:r>
        <w:r>
          <w:rPr>
            <w:noProof/>
            <w:webHidden/>
          </w:rPr>
          <w:tab/>
        </w:r>
        <w:r>
          <w:rPr>
            <w:noProof/>
            <w:webHidden/>
          </w:rPr>
          <w:fldChar w:fldCharType="begin"/>
        </w:r>
        <w:r>
          <w:rPr>
            <w:noProof/>
            <w:webHidden/>
          </w:rPr>
          <w:instrText xml:space="preserve"> PAGEREF _Toc6618946 \h </w:instrText>
        </w:r>
        <w:r>
          <w:rPr>
            <w:noProof/>
            <w:webHidden/>
          </w:rPr>
        </w:r>
        <w:r>
          <w:rPr>
            <w:noProof/>
            <w:webHidden/>
          </w:rPr>
          <w:fldChar w:fldCharType="separate"/>
        </w:r>
        <w:r>
          <w:rPr>
            <w:noProof/>
            <w:webHidden/>
          </w:rPr>
          <w:t>17</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47" w:history="1">
        <w:r w:rsidRPr="00D31D16">
          <w:rPr>
            <w:rStyle w:val="Hyperlink"/>
            <w:noProof/>
          </w:rPr>
          <w:t>1.6</w:t>
        </w:r>
        <w:r>
          <w:rPr>
            <w:rFonts w:asciiTheme="minorHAnsi" w:eastAsiaTheme="minorEastAsia" w:hAnsiTheme="minorHAnsi" w:cstheme="minorBidi"/>
            <w:noProof/>
            <w:sz w:val="22"/>
            <w:szCs w:val="22"/>
            <w:lang w:val="en-US"/>
          </w:rPr>
          <w:tab/>
        </w:r>
        <w:r w:rsidRPr="00D31D16">
          <w:rPr>
            <w:rStyle w:val="Hyperlink"/>
            <w:noProof/>
          </w:rPr>
          <w:t>Scope of the Project</w:t>
        </w:r>
        <w:r>
          <w:rPr>
            <w:noProof/>
            <w:webHidden/>
          </w:rPr>
          <w:tab/>
        </w:r>
        <w:r>
          <w:rPr>
            <w:noProof/>
            <w:webHidden/>
          </w:rPr>
          <w:fldChar w:fldCharType="begin"/>
        </w:r>
        <w:r>
          <w:rPr>
            <w:noProof/>
            <w:webHidden/>
          </w:rPr>
          <w:instrText xml:space="preserve"> PAGEREF _Toc6618947 \h </w:instrText>
        </w:r>
        <w:r>
          <w:rPr>
            <w:noProof/>
            <w:webHidden/>
          </w:rPr>
        </w:r>
        <w:r>
          <w:rPr>
            <w:noProof/>
            <w:webHidden/>
          </w:rPr>
          <w:fldChar w:fldCharType="separate"/>
        </w:r>
        <w:r>
          <w:rPr>
            <w:noProof/>
            <w:webHidden/>
          </w:rPr>
          <w:t>17</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48" w:history="1">
        <w:r w:rsidRPr="00D31D16">
          <w:rPr>
            <w:rStyle w:val="Hyperlink"/>
            <w:noProof/>
          </w:rPr>
          <w:t>2</w:t>
        </w:r>
        <w:r>
          <w:rPr>
            <w:rFonts w:asciiTheme="minorHAnsi" w:eastAsiaTheme="minorEastAsia" w:hAnsiTheme="minorHAnsi" w:cstheme="minorBidi"/>
            <w:b w:val="0"/>
            <w:noProof/>
            <w:sz w:val="22"/>
            <w:szCs w:val="22"/>
            <w:lang w:val="en-US"/>
          </w:rPr>
          <w:tab/>
        </w:r>
        <w:r w:rsidRPr="00D31D16">
          <w:rPr>
            <w:rStyle w:val="Hyperlink"/>
            <w:noProof/>
          </w:rPr>
          <w:t>LITERATURE REVIEW</w:t>
        </w:r>
        <w:r>
          <w:rPr>
            <w:noProof/>
            <w:webHidden/>
          </w:rPr>
          <w:tab/>
        </w:r>
        <w:r>
          <w:rPr>
            <w:noProof/>
            <w:webHidden/>
          </w:rPr>
          <w:fldChar w:fldCharType="begin"/>
        </w:r>
        <w:r>
          <w:rPr>
            <w:noProof/>
            <w:webHidden/>
          </w:rPr>
          <w:instrText xml:space="preserve"> PAGEREF _Toc6618948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49" w:history="1">
        <w:r w:rsidRPr="00D31D16">
          <w:rPr>
            <w:rStyle w:val="Hyperlink"/>
            <w:noProof/>
          </w:rPr>
          <w:t>2.1</w:t>
        </w:r>
        <w:r>
          <w:rPr>
            <w:rFonts w:asciiTheme="minorHAnsi" w:eastAsiaTheme="minorEastAsia" w:hAnsiTheme="minorHAnsi" w:cstheme="minorBidi"/>
            <w:noProof/>
            <w:sz w:val="22"/>
            <w:szCs w:val="22"/>
            <w:lang w:val="en-US"/>
          </w:rPr>
          <w:tab/>
        </w:r>
        <w:r w:rsidRPr="00D31D16">
          <w:rPr>
            <w:rStyle w:val="Hyperlink"/>
            <w:noProof/>
          </w:rPr>
          <w:t>Data Pre-processing Techniques</w:t>
        </w:r>
        <w:r>
          <w:rPr>
            <w:noProof/>
            <w:webHidden/>
          </w:rPr>
          <w:tab/>
        </w:r>
        <w:r>
          <w:rPr>
            <w:noProof/>
            <w:webHidden/>
          </w:rPr>
          <w:fldChar w:fldCharType="begin"/>
        </w:r>
        <w:r>
          <w:rPr>
            <w:noProof/>
            <w:webHidden/>
          </w:rPr>
          <w:instrText xml:space="preserve"> PAGEREF _Toc6618949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0" w:history="1">
        <w:r w:rsidRPr="00D31D16">
          <w:rPr>
            <w:rStyle w:val="Hyperlink"/>
            <w:noProof/>
          </w:rPr>
          <w:t>1)</w:t>
        </w:r>
        <w:r>
          <w:rPr>
            <w:rFonts w:asciiTheme="minorHAnsi" w:eastAsiaTheme="minorEastAsia" w:hAnsiTheme="minorHAnsi" w:cstheme="minorBidi"/>
            <w:noProof/>
            <w:sz w:val="22"/>
            <w:szCs w:val="22"/>
            <w:lang w:val="en-US"/>
          </w:rPr>
          <w:tab/>
        </w:r>
        <w:r w:rsidRPr="00D31D16">
          <w:rPr>
            <w:rStyle w:val="Hyperlink"/>
            <w:noProof/>
          </w:rPr>
          <w:t>Convert all letters to lower/ upper case</w:t>
        </w:r>
        <w:r>
          <w:rPr>
            <w:noProof/>
            <w:webHidden/>
          </w:rPr>
          <w:tab/>
        </w:r>
        <w:r>
          <w:rPr>
            <w:noProof/>
            <w:webHidden/>
          </w:rPr>
          <w:fldChar w:fldCharType="begin"/>
        </w:r>
        <w:r>
          <w:rPr>
            <w:noProof/>
            <w:webHidden/>
          </w:rPr>
          <w:instrText xml:space="preserve"> PAGEREF _Toc6618950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1" w:history="1">
        <w:r w:rsidRPr="00D31D16">
          <w:rPr>
            <w:rStyle w:val="Hyperlink"/>
            <w:noProof/>
          </w:rPr>
          <w:t>2)</w:t>
        </w:r>
        <w:r>
          <w:rPr>
            <w:rFonts w:asciiTheme="minorHAnsi" w:eastAsiaTheme="minorEastAsia" w:hAnsiTheme="minorHAnsi" w:cstheme="minorBidi"/>
            <w:noProof/>
            <w:sz w:val="22"/>
            <w:szCs w:val="22"/>
            <w:lang w:val="en-US"/>
          </w:rPr>
          <w:tab/>
        </w:r>
        <w:r w:rsidRPr="00D31D16">
          <w:rPr>
            <w:rStyle w:val="Hyperlink"/>
            <w:noProof/>
          </w:rPr>
          <w:t>Remove numbers</w:t>
        </w:r>
        <w:r>
          <w:rPr>
            <w:noProof/>
            <w:webHidden/>
          </w:rPr>
          <w:tab/>
        </w:r>
        <w:r>
          <w:rPr>
            <w:noProof/>
            <w:webHidden/>
          </w:rPr>
          <w:fldChar w:fldCharType="begin"/>
        </w:r>
        <w:r>
          <w:rPr>
            <w:noProof/>
            <w:webHidden/>
          </w:rPr>
          <w:instrText xml:space="preserve"> PAGEREF _Toc6618951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2" w:history="1">
        <w:r w:rsidRPr="00D31D16">
          <w:rPr>
            <w:rStyle w:val="Hyperlink"/>
            <w:noProof/>
          </w:rPr>
          <w:t>3)</w:t>
        </w:r>
        <w:r>
          <w:rPr>
            <w:rFonts w:asciiTheme="minorHAnsi" w:eastAsiaTheme="minorEastAsia" w:hAnsiTheme="minorHAnsi" w:cstheme="minorBidi"/>
            <w:noProof/>
            <w:sz w:val="22"/>
            <w:szCs w:val="22"/>
            <w:lang w:val="en-US"/>
          </w:rPr>
          <w:tab/>
        </w:r>
        <w:r w:rsidRPr="00D31D16">
          <w:rPr>
            <w:rStyle w:val="Hyperlink"/>
            <w:noProof/>
          </w:rPr>
          <w:t>Remove punctuations</w:t>
        </w:r>
        <w:r>
          <w:rPr>
            <w:noProof/>
            <w:webHidden/>
          </w:rPr>
          <w:tab/>
        </w:r>
        <w:r>
          <w:rPr>
            <w:noProof/>
            <w:webHidden/>
          </w:rPr>
          <w:fldChar w:fldCharType="begin"/>
        </w:r>
        <w:r>
          <w:rPr>
            <w:noProof/>
            <w:webHidden/>
          </w:rPr>
          <w:instrText xml:space="preserve"> PAGEREF _Toc6618952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3" w:history="1">
        <w:r w:rsidRPr="00D31D16">
          <w:rPr>
            <w:rStyle w:val="Hyperlink"/>
            <w:noProof/>
          </w:rPr>
          <w:t>4)</w:t>
        </w:r>
        <w:r>
          <w:rPr>
            <w:rFonts w:asciiTheme="minorHAnsi" w:eastAsiaTheme="minorEastAsia" w:hAnsiTheme="minorHAnsi" w:cstheme="minorBidi"/>
            <w:noProof/>
            <w:sz w:val="22"/>
            <w:szCs w:val="22"/>
            <w:lang w:val="en-US"/>
          </w:rPr>
          <w:tab/>
        </w:r>
        <w:r w:rsidRPr="00D31D16">
          <w:rPr>
            <w:rStyle w:val="Hyperlink"/>
            <w:noProof/>
          </w:rPr>
          <w:t>Remove stop words</w:t>
        </w:r>
        <w:r>
          <w:rPr>
            <w:noProof/>
            <w:webHidden/>
          </w:rPr>
          <w:tab/>
        </w:r>
        <w:r>
          <w:rPr>
            <w:noProof/>
            <w:webHidden/>
          </w:rPr>
          <w:fldChar w:fldCharType="begin"/>
        </w:r>
        <w:r>
          <w:rPr>
            <w:noProof/>
            <w:webHidden/>
          </w:rPr>
          <w:instrText xml:space="preserve"> PAGEREF _Toc6618953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4" w:history="1">
        <w:r w:rsidRPr="00D31D16">
          <w:rPr>
            <w:rStyle w:val="Hyperlink"/>
            <w:noProof/>
          </w:rPr>
          <w:t>5)</w:t>
        </w:r>
        <w:r>
          <w:rPr>
            <w:rFonts w:asciiTheme="minorHAnsi" w:eastAsiaTheme="minorEastAsia" w:hAnsiTheme="minorHAnsi" w:cstheme="minorBidi"/>
            <w:noProof/>
            <w:sz w:val="22"/>
            <w:szCs w:val="22"/>
            <w:lang w:val="en-US"/>
          </w:rPr>
          <w:tab/>
        </w:r>
        <w:r w:rsidRPr="00D31D16">
          <w:rPr>
            <w:rStyle w:val="Hyperlink"/>
            <w:noProof/>
          </w:rPr>
          <w:t>Stemming and Lemmatization</w:t>
        </w:r>
        <w:r>
          <w:rPr>
            <w:noProof/>
            <w:webHidden/>
          </w:rPr>
          <w:tab/>
        </w:r>
        <w:r>
          <w:rPr>
            <w:noProof/>
            <w:webHidden/>
          </w:rPr>
          <w:fldChar w:fldCharType="begin"/>
        </w:r>
        <w:r>
          <w:rPr>
            <w:noProof/>
            <w:webHidden/>
          </w:rPr>
          <w:instrText xml:space="preserve"> PAGEREF _Toc6618954 \h </w:instrText>
        </w:r>
        <w:r>
          <w:rPr>
            <w:noProof/>
            <w:webHidden/>
          </w:rPr>
        </w:r>
        <w:r>
          <w:rPr>
            <w:noProof/>
            <w:webHidden/>
          </w:rPr>
          <w:fldChar w:fldCharType="separate"/>
        </w:r>
        <w:r>
          <w:rPr>
            <w:noProof/>
            <w:webHidden/>
          </w:rPr>
          <w:t>18</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55" w:history="1">
        <w:r w:rsidRPr="00D31D16">
          <w:rPr>
            <w:rStyle w:val="Hyperlink"/>
            <w:noProof/>
          </w:rPr>
          <w:t>2.2</w:t>
        </w:r>
        <w:r>
          <w:rPr>
            <w:rFonts w:asciiTheme="minorHAnsi" w:eastAsiaTheme="minorEastAsia" w:hAnsiTheme="minorHAnsi" w:cstheme="minorBidi"/>
            <w:noProof/>
            <w:sz w:val="22"/>
            <w:szCs w:val="22"/>
            <w:lang w:val="en-US"/>
          </w:rPr>
          <w:tab/>
        </w:r>
        <w:r w:rsidRPr="00D31D16">
          <w:rPr>
            <w:rStyle w:val="Hyperlink"/>
            <w:noProof/>
          </w:rPr>
          <w:t>Feature Extraction</w:t>
        </w:r>
        <w:r>
          <w:rPr>
            <w:noProof/>
            <w:webHidden/>
          </w:rPr>
          <w:tab/>
        </w:r>
        <w:r>
          <w:rPr>
            <w:noProof/>
            <w:webHidden/>
          </w:rPr>
          <w:fldChar w:fldCharType="begin"/>
        </w:r>
        <w:r>
          <w:rPr>
            <w:noProof/>
            <w:webHidden/>
          </w:rPr>
          <w:instrText xml:space="preserve"> PAGEREF _Toc6618955 \h </w:instrText>
        </w:r>
        <w:r>
          <w:rPr>
            <w:noProof/>
            <w:webHidden/>
          </w:rPr>
        </w:r>
        <w:r>
          <w:rPr>
            <w:noProof/>
            <w:webHidden/>
          </w:rPr>
          <w:fldChar w:fldCharType="separate"/>
        </w:r>
        <w:r>
          <w:rPr>
            <w:noProof/>
            <w:webHidden/>
          </w:rPr>
          <w:t>19</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56" w:history="1">
        <w:r w:rsidRPr="00D31D16">
          <w:rPr>
            <w:rStyle w:val="Hyperlink"/>
            <w:noProof/>
          </w:rPr>
          <w:t>2.3</w:t>
        </w:r>
        <w:r>
          <w:rPr>
            <w:rFonts w:asciiTheme="minorHAnsi" w:eastAsiaTheme="minorEastAsia" w:hAnsiTheme="minorHAnsi" w:cstheme="minorBidi"/>
            <w:noProof/>
            <w:sz w:val="22"/>
            <w:szCs w:val="22"/>
            <w:lang w:val="en-US"/>
          </w:rPr>
          <w:tab/>
        </w:r>
        <w:r w:rsidRPr="00D31D16">
          <w:rPr>
            <w:rStyle w:val="Hyperlink"/>
            <w:noProof/>
          </w:rPr>
          <w:t>Machine Learning Algorithms</w:t>
        </w:r>
        <w:r>
          <w:rPr>
            <w:noProof/>
            <w:webHidden/>
          </w:rPr>
          <w:tab/>
        </w:r>
        <w:r>
          <w:rPr>
            <w:noProof/>
            <w:webHidden/>
          </w:rPr>
          <w:fldChar w:fldCharType="begin"/>
        </w:r>
        <w:r>
          <w:rPr>
            <w:noProof/>
            <w:webHidden/>
          </w:rPr>
          <w:instrText xml:space="preserve"> PAGEREF _Toc6618956 \h </w:instrText>
        </w:r>
        <w:r>
          <w:rPr>
            <w:noProof/>
            <w:webHidden/>
          </w:rPr>
        </w:r>
        <w:r>
          <w:rPr>
            <w:noProof/>
            <w:webHidden/>
          </w:rPr>
          <w:fldChar w:fldCharType="separate"/>
        </w:r>
        <w:r>
          <w:rPr>
            <w:noProof/>
            <w:webHidden/>
          </w:rPr>
          <w:t>21</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57" w:history="1">
        <w:r w:rsidRPr="00D31D16">
          <w:rPr>
            <w:rStyle w:val="Hyperlink"/>
            <w:noProof/>
          </w:rPr>
          <w:t>2.4</w:t>
        </w:r>
        <w:r>
          <w:rPr>
            <w:rFonts w:asciiTheme="minorHAnsi" w:eastAsiaTheme="minorEastAsia" w:hAnsiTheme="minorHAnsi" w:cstheme="minorBidi"/>
            <w:noProof/>
            <w:sz w:val="22"/>
            <w:szCs w:val="22"/>
            <w:lang w:val="en-US"/>
          </w:rPr>
          <w:tab/>
        </w:r>
        <w:r w:rsidRPr="00D31D16">
          <w:rPr>
            <w:rStyle w:val="Hyperlink"/>
            <w:noProof/>
          </w:rPr>
          <w:t>Clustering Technique</w:t>
        </w:r>
        <w:r>
          <w:rPr>
            <w:noProof/>
            <w:webHidden/>
          </w:rPr>
          <w:tab/>
        </w:r>
        <w:r>
          <w:rPr>
            <w:noProof/>
            <w:webHidden/>
          </w:rPr>
          <w:fldChar w:fldCharType="begin"/>
        </w:r>
        <w:r>
          <w:rPr>
            <w:noProof/>
            <w:webHidden/>
          </w:rPr>
          <w:instrText xml:space="preserve"> PAGEREF _Toc6618957 \h </w:instrText>
        </w:r>
        <w:r>
          <w:rPr>
            <w:noProof/>
            <w:webHidden/>
          </w:rPr>
        </w:r>
        <w:r>
          <w:rPr>
            <w:noProof/>
            <w:webHidden/>
          </w:rPr>
          <w:fldChar w:fldCharType="separate"/>
        </w:r>
        <w:r>
          <w:rPr>
            <w:noProof/>
            <w:webHidden/>
          </w:rPr>
          <w:t>21</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8" w:history="1">
        <w:r w:rsidRPr="00D31D16">
          <w:rPr>
            <w:rStyle w:val="Hyperlink"/>
            <w:noProof/>
          </w:rPr>
          <w:t>2.4.1</w:t>
        </w:r>
        <w:r>
          <w:rPr>
            <w:rFonts w:asciiTheme="minorHAnsi" w:eastAsiaTheme="minorEastAsia" w:hAnsiTheme="minorHAnsi" w:cstheme="minorBidi"/>
            <w:noProof/>
            <w:sz w:val="22"/>
            <w:szCs w:val="22"/>
            <w:lang w:val="en-US"/>
          </w:rPr>
          <w:tab/>
        </w:r>
        <w:r w:rsidRPr="00D31D16">
          <w:rPr>
            <w:rStyle w:val="Hyperlink"/>
            <w:noProof/>
          </w:rPr>
          <w:t>Unsupervised Learning Algorithms</w:t>
        </w:r>
        <w:r>
          <w:rPr>
            <w:noProof/>
            <w:webHidden/>
          </w:rPr>
          <w:tab/>
        </w:r>
        <w:r>
          <w:rPr>
            <w:noProof/>
            <w:webHidden/>
          </w:rPr>
          <w:fldChar w:fldCharType="begin"/>
        </w:r>
        <w:r>
          <w:rPr>
            <w:noProof/>
            <w:webHidden/>
          </w:rPr>
          <w:instrText xml:space="preserve"> PAGEREF _Toc6618958 \h </w:instrText>
        </w:r>
        <w:r>
          <w:rPr>
            <w:noProof/>
            <w:webHidden/>
          </w:rPr>
        </w:r>
        <w:r>
          <w:rPr>
            <w:noProof/>
            <w:webHidden/>
          </w:rPr>
          <w:fldChar w:fldCharType="separate"/>
        </w:r>
        <w:r>
          <w:rPr>
            <w:noProof/>
            <w:webHidden/>
          </w:rPr>
          <w:t>21</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59" w:history="1">
        <w:r w:rsidRPr="00D31D16">
          <w:rPr>
            <w:rStyle w:val="Hyperlink"/>
            <w:noProof/>
          </w:rPr>
          <w:t>2.4.2</w:t>
        </w:r>
        <w:r>
          <w:rPr>
            <w:rFonts w:asciiTheme="minorHAnsi" w:eastAsiaTheme="minorEastAsia" w:hAnsiTheme="minorHAnsi" w:cstheme="minorBidi"/>
            <w:noProof/>
            <w:sz w:val="22"/>
            <w:szCs w:val="22"/>
            <w:lang w:val="en-US"/>
          </w:rPr>
          <w:tab/>
        </w:r>
        <w:r w:rsidRPr="00D31D16">
          <w:rPr>
            <w:rStyle w:val="Hyperlink"/>
            <w:noProof/>
          </w:rPr>
          <w:t>Text data mining</w:t>
        </w:r>
        <w:r>
          <w:rPr>
            <w:noProof/>
            <w:webHidden/>
          </w:rPr>
          <w:tab/>
        </w:r>
        <w:r>
          <w:rPr>
            <w:noProof/>
            <w:webHidden/>
          </w:rPr>
          <w:fldChar w:fldCharType="begin"/>
        </w:r>
        <w:r>
          <w:rPr>
            <w:noProof/>
            <w:webHidden/>
          </w:rPr>
          <w:instrText xml:space="preserve"> PAGEREF _Toc6618959 \h </w:instrText>
        </w:r>
        <w:r>
          <w:rPr>
            <w:noProof/>
            <w:webHidden/>
          </w:rPr>
        </w:r>
        <w:r>
          <w:rPr>
            <w:noProof/>
            <w:webHidden/>
          </w:rPr>
          <w:fldChar w:fldCharType="separate"/>
        </w:r>
        <w:r>
          <w:rPr>
            <w:noProof/>
            <w:webHidden/>
          </w:rPr>
          <w:t>26</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60" w:history="1">
        <w:r w:rsidRPr="00D31D16">
          <w:rPr>
            <w:rStyle w:val="Hyperlink"/>
            <w:noProof/>
          </w:rPr>
          <w:t>2.5</w:t>
        </w:r>
        <w:r>
          <w:rPr>
            <w:rFonts w:asciiTheme="minorHAnsi" w:eastAsiaTheme="minorEastAsia" w:hAnsiTheme="minorHAnsi" w:cstheme="minorBidi"/>
            <w:noProof/>
            <w:sz w:val="22"/>
            <w:szCs w:val="22"/>
            <w:lang w:val="en-US"/>
          </w:rPr>
          <w:tab/>
        </w:r>
        <w:r w:rsidRPr="00D31D16">
          <w:rPr>
            <w:rStyle w:val="Hyperlink"/>
            <w:noProof/>
          </w:rPr>
          <w:t>Trending Skill Sets in Job Advert Websites</w:t>
        </w:r>
        <w:r>
          <w:rPr>
            <w:noProof/>
            <w:webHidden/>
          </w:rPr>
          <w:tab/>
        </w:r>
        <w:r>
          <w:rPr>
            <w:noProof/>
            <w:webHidden/>
          </w:rPr>
          <w:fldChar w:fldCharType="begin"/>
        </w:r>
        <w:r>
          <w:rPr>
            <w:noProof/>
            <w:webHidden/>
          </w:rPr>
          <w:instrText xml:space="preserve"> PAGEREF _Toc6618960 \h </w:instrText>
        </w:r>
        <w:r>
          <w:rPr>
            <w:noProof/>
            <w:webHidden/>
          </w:rPr>
        </w:r>
        <w:r>
          <w:rPr>
            <w:noProof/>
            <w:webHidden/>
          </w:rPr>
          <w:fldChar w:fldCharType="separate"/>
        </w:r>
        <w:r>
          <w:rPr>
            <w:noProof/>
            <w:webHidden/>
          </w:rPr>
          <w:t>26</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61" w:history="1">
        <w:r w:rsidRPr="00D31D16">
          <w:rPr>
            <w:rStyle w:val="Hyperlink"/>
            <w:noProof/>
          </w:rPr>
          <w:t>2.6</w:t>
        </w:r>
        <w:r>
          <w:rPr>
            <w:rFonts w:asciiTheme="minorHAnsi" w:eastAsiaTheme="minorEastAsia" w:hAnsiTheme="minorHAnsi" w:cstheme="minorBidi"/>
            <w:noProof/>
            <w:sz w:val="22"/>
            <w:szCs w:val="22"/>
            <w:lang w:val="en-US"/>
          </w:rPr>
          <w:tab/>
        </w:r>
        <w:r w:rsidRPr="00D31D16">
          <w:rPr>
            <w:rStyle w:val="Hyperlink"/>
            <w:noProof/>
          </w:rPr>
          <w:t>Visualizing techniques</w:t>
        </w:r>
        <w:r>
          <w:rPr>
            <w:noProof/>
            <w:webHidden/>
          </w:rPr>
          <w:tab/>
        </w:r>
        <w:r>
          <w:rPr>
            <w:noProof/>
            <w:webHidden/>
          </w:rPr>
          <w:fldChar w:fldCharType="begin"/>
        </w:r>
        <w:r>
          <w:rPr>
            <w:noProof/>
            <w:webHidden/>
          </w:rPr>
          <w:instrText xml:space="preserve"> PAGEREF _Toc6618961 \h </w:instrText>
        </w:r>
        <w:r>
          <w:rPr>
            <w:noProof/>
            <w:webHidden/>
          </w:rPr>
        </w:r>
        <w:r>
          <w:rPr>
            <w:noProof/>
            <w:webHidden/>
          </w:rPr>
          <w:fldChar w:fldCharType="separate"/>
        </w:r>
        <w:r>
          <w:rPr>
            <w:noProof/>
            <w:webHidden/>
          </w:rPr>
          <w:t>27</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62" w:history="1">
        <w:r w:rsidRPr="00D31D16">
          <w:rPr>
            <w:rStyle w:val="Hyperlink"/>
            <w:noProof/>
          </w:rPr>
          <w:t>3</w:t>
        </w:r>
        <w:r>
          <w:rPr>
            <w:rFonts w:asciiTheme="minorHAnsi" w:eastAsiaTheme="minorEastAsia" w:hAnsiTheme="minorHAnsi" w:cstheme="minorBidi"/>
            <w:b w:val="0"/>
            <w:noProof/>
            <w:sz w:val="22"/>
            <w:szCs w:val="22"/>
            <w:lang w:val="en-US"/>
          </w:rPr>
          <w:tab/>
        </w:r>
        <w:r w:rsidRPr="00D31D16">
          <w:rPr>
            <w:rStyle w:val="Hyperlink"/>
            <w:noProof/>
          </w:rPr>
          <w:t>METHODOLOGY AND WORK PLAN</w:t>
        </w:r>
        <w:r>
          <w:rPr>
            <w:noProof/>
            <w:webHidden/>
          </w:rPr>
          <w:tab/>
        </w:r>
        <w:r>
          <w:rPr>
            <w:noProof/>
            <w:webHidden/>
          </w:rPr>
          <w:fldChar w:fldCharType="begin"/>
        </w:r>
        <w:r>
          <w:rPr>
            <w:noProof/>
            <w:webHidden/>
          </w:rPr>
          <w:instrText xml:space="preserve"> PAGEREF _Toc6618962 \h </w:instrText>
        </w:r>
        <w:r>
          <w:rPr>
            <w:noProof/>
            <w:webHidden/>
          </w:rPr>
        </w:r>
        <w:r>
          <w:rPr>
            <w:noProof/>
            <w:webHidden/>
          </w:rPr>
          <w:fldChar w:fldCharType="separate"/>
        </w:r>
        <w:r>
          <w:rPr>
            <w:noProof/>
            <w:webHidden/>
          </w:rPr>
          <w:t>29</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63" w:history="1">
        <w:r w:rsidRPr="00D31D16">
          <w:rPr>
            <w:rStyle w:val="Hyperlink"/>
            <w:noProof/>
          </w:rPr>
          <w:t>3.1</w:t>
        </w:r>
        <w:r>
          <w:rPr>
            <w:rFonts w:asciiTheme="minorHAnsi" w:eastAsiaTheme="minorEastAsia" w:hAnsiTheme="minorHAnsi" w:cstheme="minorBidi"/>
            <w:noProof/>
            <w:sz w:val="22"/>
            <w:szCs w:val="22"/>
            <w:lang w:val="en-US"/>
          </w:rPr>
          <w:tab/>
        </w:r>
        <w:r w:rsidRPr="00D31D16">
          <w:rPr>
            <w:rStyle w:val="Hyperlink"/>
            <w:noProof/>
          </w:rPr>
          <w:t>Introduction</w:t>
        </w:r>
        <w:r>
          <w:rPr>
            <w:noProof/>
            <w:webHidden/>
          </w:rPr>
          <w:tab/>
        </w:r>
        <w:r>
          <w:rPr>
            <w:noProof/>
            <w:webHidden/>
          </w:rPr>
          <w:fldChar w:fldCharType="begin"/>
        </w:r>
        <w:r>
          <w:rPr>
            <w:noProof/>
            <w:webHidden/>
          </w:rPr>
          <w:instrText xml:space="preserve"> PAGEREF _Toc6618963 \h </w:instrText>
        </w:r>
        <w:r>
          <w:rPr>
            <w:noProof/>
            <w:webHidden/>
          </w:rPr>
        </w:r>
        <w:r>
          <w:rPr>
            <w:noProof/>
            <w:webHidden/>
          </w:rPr>
          <w:fldChar w:fldCharType="separate"/>
        </w:r>
        <w:r>
          <w:rPr>
            <w:noProof/>
            <w:webHidden/>
          </w:rPr>
          <w:t>2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64" w:history="1">
        <w:r w:rsidRPr="00D31D16">
          <w:rPr>
            <w:rStyle w:val="Hyperlink"/>
            <w:noProof/>
          </w:rPr>
          <w:t>3.1.1</w:t>
        </w:r>
        <w:r>
          <w:rPr>
            <w:rFonts w:asciiTheme="minorHAnsi" w:eastAsiaTheme="minorEastAsia" w:hAnsiTheme="minorHAnsi" w:cstheme="minorBidi"/>
            <w:noProof/>
            <w:sz w:val="22"/>
            <w:szCs w:val="22"/>
            <w:lang w:val="en-US"/>
          </w:rPr>
          <w:tab/>
        </w:r>
        <w:r w:rsidRPr="00D31D16">
          <w:rPr>
            <w:rStyle w:val="Hyperlink"/>
            <w:noProof/>
          </w:rPr>
          <w:t>Implementing web scraping module</w:t>
        </w:r>
        <w:r>
          <w:rPr>
            <w:noProof/>
            <w:webHidden/>
          </w:rPr>
          <w:tab/>
        </w:r>
        <w:r>
          <w:rPr>
            <w:noProof/>
            <w:webHidden/>
          </w:rPr>
          <w:fldChar w:fldCharType="begin"/>
        </w:r>
        <w:r>
          <w:rPr>
            <w:noProof/>
            <w:webHidden/>
          </w:rPr>
          <w:instrText xml:space="preserve"> PAGEREF _Toc6618964 \h </w:instrText>
        </w:r>
        <w:r>
          <w:rPr>
            <w:noProof/>
            <w:webHidden/>
          </w:rPr>
        </w:r>
        <w:r>
          <w:rPr>
            <w:noProof/>
            <w:webHidden/>
          </w:rPr>
          <w:fldChar w:fldCharType="separate"/>
        </w:r>
        <w:r>
          <w:rPr>
            <w:noProof/>
            <w:webHidden/>
          </w:rPr>
          <w:t>2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65" w:history="1">
        <w:r w:rsidRPr="00D31D16">
          <w:rPr>
            <w:rStyle w:val="Hyperlink"/>
            <w:noProof/>
          </w:rPr>
          <w:t>3.1.2</w:t>
        </w:r>
        <w:r>
          <w:rPr>
            <w:rFonts w:asciiTheme="minorHAnsi" w:eastAsiaTheme="minorEastAsia" w:hAnsiTheme="minorHAnsi" w:cstheme="minorBidi"/>
            <w:noProof/>
            <w:sz w:val="22"/>
            <w:szCs w:val="22"/>
            <w:lang w:val="en-US"/>
          </w:rPr>
          <w:tab/>
        </w:r>
        <w:r w:rsidRPr="00D31D16">
          <w:rPr>
            <w:rStyle w:val="Hyperlink"/>
            <w:noProof/>
          </w:rPr>
          <w:t>Implementing clustering module</w:t>
        </w:r>
        <w:r>
          <w:rPr>
            <w:noProof/>
            <w:webHidden/>
          </w:rPr>
          <w:tab/>
        </w:r>
        <w:r>
          <w:rPr>
            <w:noProof/>
            <w:webHidden/>
          </w:rPr>
          <w:fldChar w:fldCharType="begin"/>
        </w:r>
        <w:r>
          <w:rPr>
            <w:noProof/>
            <w:webHidden/>
          </w:rPr>
          <w:instrText xml:space="preserve"> PAGEREF _Toc6618965 \h </w:instrText>
        </w:r>
        <w:r>
          <w:rPr>
            <w:noProof/>
            <w:webHidden/>
          </w:rPr>
        </w:r>
        <w:r>
          <w:rPr>
            <w:noProof/>
            <w:webHidden/>
          </w:rPr>
          <w:fldChar w:fldCharType="separate"/>
        </w:r>
        <w:r>
          <w:rPr>
            <w:noProof/>
            <w:webHidden/>
          </w:rPr>
          <w:t>2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66" w:history="1">
        <w:r w:rsidRPr="00D31D16">
          <w:rPr>
            <w:rStyle w:val="Hyperlink"/>
            <w:noProof/>
          </w:rPr>
          <w:t>3.1.3</w:t>
        </w:r>
        <w:r>
          <w:rPr>
            <w:rFonts w:asciiTheme="minorHAnsi" w:eastAsiaTheme="minorEastAsia" w:hAnsiTheme="minorHAnsi" w:cstheme="minorBidi"/>
            <w:noProof/>
            <w:sz w:val="22"/>
            <w:szCs w:val="22"/>
            <w:lang w:val="en-US"/>
          </w:rPr>
          <w:tab/>
        </w:r>
        <w:r w:rsidRPr="00D31D16">
          <w:rPr>
            <w:rStyle w:val="Hyperlink"/>
            <w:noProof/>
          </w:rPr>
          <w:t>Implementing visualizing module</w:t>
        </w:r>
        <w:r>
          <w:rPr>
            <w:noProof/>
            <w:webHidden/>
          </w:rPr>
          <w:tab/>
        </w:r>
        <w:r>
          <w:rPr>
            <w:noProof/>
            <w:webHidden/>
          </w:rPr>
          <w:fldChar w:fldCharType="begin"/>
        </w:r>
        <w:r>
          <w:rPr>
            <w:noProof/>
            <w:webHidden/>
          </w:rPr>
          <w:instrText xml:space="preserve"> PAGEREF _Toc6618966 \h </w:instrText>
        </w:r>
        <w:r>
          <w:rPr>
            <w:noProof/>
            <w:webHidden/>
          </w:rPr>
        </w:r>
        <w:r>
          <w:rPr>
            <w:noProof/>
            <w:webHidden/>
          </w:rPr>
          <w:fldChar w:fldCharType="separate"/>
        </w:r>
        <w:r>
          <w:rPr>
            <w:noProof/>
            <w:webHidden/>
          </w:rPr>
          <w:t>30</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67" w:history="1">
        <w:r w:rsidRPr="00D31D16">
          <w:rPr>
            <w:rStyle w:val="Hyperlink"/>
            <w:noProof/>
          </w:rPr>
          <w:t>3.1.4</w:t>
        </w:r>
        <w:r>
          <w:rPr>
            <w:rFonts w:asciiTheme="minorHAnsi" w:eastAsiaTheme="minorEastAsia" w:hAnsiTheme="minorHAnsi" w:cstheme="minorBidi"/>
            <w:noProof/>
            <w:sz w:val="22"/>
            <w:szCs w:val="22"/>
            <w:lang w:val="en-US"/>
          </w:rPr>
          <w:tab/>
        </w:r>
        <w:r w:rsidRPr="00D31D16">
          <w:rPr>
            <w:rStyle w:val="Hyperlink"/>
            <w:noProof/>
          </w:rPr>
          <w:t>Combining the modules</w:t>
        </w:r>
        <w:r>
          <w:rPr>
            <w:noProof/>
            <w:webHidden/>
          </w:rPr>
          <w:tab/>
        </w:r>
        <w:r>
          <w:rPr>
            <w:noProof/>
            <w:webHidden/>
          </w:rPr>
          <w:fldChar w:fldCharType="begin"/>
        </w:r>
        <w:r>
          <w:rPr>
            <w:noProof/>
            <w:webHidden/>
          </w:rPr>
          <w:instrText xml:space="preserve"> PAGEREF _Toc6618967 \h </w:instrText>
        </w:r>
        <w:r>
          <w:rPr>
            <w:noProof/>
            <w:webHidden/>
          </w:rPr>
        </w:r>
        <w:r>
          <w:rPr>
            <w:noProof/>
            <w:webHidden/>
          </w:rPr>
          <w:fldChar w:fldCharType="separate"/>
        </w:r>
        <w:r>
          <w:rPr>
            <w:noProof/>
            <w:webHidden/>
          </w:rPr>
          <w:t>30</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68" w:history="1">
        <w:r w:rsidRPr="00D31D16">
          <w:rPr>
            <w:rStyle w:val="Hyperlink"/>
            <w:noProof/>
          </w:rPr>
          <w:t>3.2</w:t>
        </w:r>
        <w:r>
          <w:rPr>
            <w:rFonts w:asciiTheme="minorHAnsi" w:eastAsiaTheme="minorEastAsia" w:hAnsiTheme="minorHAnsi" w:cstheme="minorBidi"/>
            <w:noProof/>
            <w:sz w:val="22"/>
            <w:szCs w:val="22"/>
            <w:lang w:val="en-US"/>
          </w:rPr>
          <w:tab/>
        </w:r>
        <w:r w:rsidRPr="00D31D16">
          <w:rPr>
            <w:rStyle w:val="Hyperlink"/>
            <w:noProof/>
          </w:rPr>
          <w:t>Tools and techniques</w:t>
        </w:r>
        <w:r>
          <w:rPr>
            <w:noProof/>
            <w:webHidden/>
          </w:rPr>
          <w:tab/>
        </w:r>
        <w:r>
          <w:rPr>
            <w:noProof/>
            <w:webHidden/>
          </w:rPr>
          <w:fldChar w:fldCharType="begin"/>
        </w:r>
        <w:r>
          <w:rPr>
            <w:noProof/>
            <w:webHidden/>
          </w:rPr>
          <w:instrText xml:space="preserve"> PAGEREF _Toc6618968 \h </w:instrText>
        </w:r>
        <w:r>
          <w:rPr>
            <w:noProof/>
            <w:webHidden/>
          </w:rPr>
        </w:r>
        <w:r>
          <w:rPr>
            <w:noProof/>
            <w:webHidden/>
          </w:rPr>
          <w:fldChar w:fldCharType="separate"/>
        </w:r>
        <w:r>
          <w:rPr>
            <w:noProof/>
            <w:webHidden/>
          </w:rPr>
          <w:t>30</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69" w:history="1">
        <w:r w:rsidRPr="00D31D16">
          <w:rPr>
            <w:rStyle w:val="Hyperlink"/>
            <w:noProof/>
          </w:rPr>
          <w:t>4</w:t>
        </w:r>
        <w:r>
          <w:rPr>
            <w:rFonts w:asciiTheme="minorHAnsi" w:eastAsiaTheme="minorEastAsia" w:hAnsiTheme="minorHAnsi" w:cstheme="minorBidi"/>
            <w:b w:val="0"/>
            <w:noProof/>
            <w:sz w:val="22"/>
            <w:szCs w:val="22"/>
            <w:lang w:val="en-US"/>
          </w:rPr>
          <w:tab/>
        </w:r>
        <w:r w:rsidRPr="00D31D16">
          <w:rPr>
            <w:rStyle w:val="Hyperlink"/>
            <w:noProof/>
          </w:rPr>
          <w:t>PROJECT INITIAL SPECIFICATION</w:t>
        </w:r>
        <w:r>
          <w:rPr>
            <w:noProof/>
            <w:webHidden/>
          </w:rPr>
          <w:tab/>
        </w:r>
        <w:r>
          <w:rPr>
            <w:noProof/>
            <w:webHidden/>
          </w:rPr>
          <w:fldChar w:fldCharType="begin"/>
        </w:r>
        <w:r>
          <w:rPr>
            <w:noProof/>
            <w:webHidden/>
          </w:rPr>
          <w:instrText xml:space="preserve"> PAGEREF _Toc6618969 \h </w:instrText>
        </w:r>
        <w:r>
          <w:rPr>
            <w:noProof/>
            <w:webHidden/>
          </w:rPr>
        </w:r>
        <w:r>
          <w:rPr>
            <w:noProof/>
            <w:webHidden/>
          </w:rPr>
          <w:fldChar w:fldCharType="separate"/>
        </w:r>
        <w:r>
          <w:rPr>
            <w:noProof/>
            <w:webHidden/>
          </w:rPr>
          <w:t>33</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0" w:history="1">
        <w:r w:rsidRPr="00D31D16">
          <w:rPr>
            <w:rStyle w:val="Hyperlink"/>
            <w:noProof/>
          </w:rPr>
          <w:t>4.1</w:t>
        </w:r>
        <w:r>
          <w:rPr>
            <w:rFonts w:asciiTheme="minorHAnsi" w:eastAsiaTheme="minorEastAsia" w:hAnsiTheme="minorHAnsi" w:cstheme="minorBidi"/>
            <w:noProof/>
            <w:sz w:val="22"/>
            <w:szCs w:val="22"/>
            <w:lang w:val="en-US"/>
          </w:rPr>
          <w:tab/>
        </w:r>
        <w:r w:rsidRPr="00D31D16">
          <w:rPr>
            <w:rStyle w:val="Hyperlink"/>
            <w:noProof/>
          </w:rPr>
          <w:t>Introduction</w:t>
        </w:r>
        <w:r>
          <w:rPr>
            <w:noProof/>
            <w:webHidden/>
          </w:rPr>
          <w:tab/>
        </w:r>
        <w:r>
          <w:rPr>
            <w:noProof/>
            <w:webHidden/>
          </w:rPr>
          <w:fldChar w:fldCharType="begin"/>
        </w:r>
        <w:r>
          <w:rPr>
            <w:noProof/>
            <w:webHidden/>
          </w:rPr>
          <w:instrText xml:space="preserve"> PAGEREF _Toc6618970 \h </w:instrText>
        </w:r>
        <w:r>
          <w:rPr>
            <w:noProof/>
            <w:webHidden/>
          </w:rPr>
        </w:r>
        <w:r>
          <w:rPr>
            <w:noProof/>
            <w:webHidden/>
          </w:rPr>
          <w:fldChar w:fldCharType="separate"/>
        </w:r>
        <w:r>
          <w:rPr>
            <w:noProof/>
            <w:webHidden/>
          </w:rPr>
          <w:t>33</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1" w:history="1">
        <w:r w:rsidRPr="00D31D16">
          <w:rPr>
            <w:rStyle w:val="Hyperlink"/>
            <w:noProof/>
          </w:rPr>
          <w:t>4.2</w:t>
        </w:r>
        <w:r>
          <w:rPr>
            <w:rFonts w:asciiTheme="minorHAnsi" w:eastAsiaTheme="minorEastAsia" w:hAnsiTheme="minorHAnsi" w:cstheme="minorBidi"/>
            <w:noProof/>
            <w:sz w:val="22"/>
            <w:szCs w:val="22"/>
            <w:lang w:val="en-US"/>
          </w:rPr>
          <w:tab/>
        </w:r>
        <w:r w:rsidRPr="00D31D16">
          <w:rPr>
            <w:rStyle w:val="Hyperlink"/>
            <w:noProof/>
          </w:rPr>
          <w:t>Functional requirements</w:t>
        </w:r>
        <w:r>
          <w:rPr>
            <w:noProof/>
            <w:webHidden/>
          </w:rPr>
          <w:tab/>
        </w:r>
        <w:r>
          <w:rPr>
            <w:noProof/>
            <w:webHidden/>
          </w:rPr>
          <w:fldChar w:fldCharType="begin"/>
        </w:r>
        <w:r>
          <w:rPr>
            <w:noProof/>
            <w:webHidden/>
          </w:rPr>
          <w:instrText xml:space="preserve"> PAGEREF _Toc6618971 \h </w:instrText>
        </w:r>
        <w:r>
          <w:rPr>
            <w:noProof/>
            <w:webHidden/>
          </w:rPr>
        </w:r>
        <w:r>
          <w:rPr>
            <w:noProof/>
            <w:webHidden/>
          </w:rPr>
          <w:fldChar w:fldCharType="separate"/>
        </w:r>
        <w:r>
          <w:rPr>
            <w:noProof/>
            <w:webHidden/>
          </w:rPr>
          <w:t>33</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2" w:history="1">
        <w:r w:rsidRPr="00D31D16">
          <w:rPr>
            <w:rStyle w:val="Hyperlink"/>
            <w:noProof/>
          </w:rPr>
          <w:t>4.3</w:t>
        </w:r>
        <w:r>
          <w:rPr>
            <w:rFonts w:asciiTheme="minorHAnsi" w:eastAsiaTheme="minorEastAsia" w:hAnsiTheme="minorHAnsi" w:cstheme="minorBidi"/>
            <w:noProof/>
            <w:sz w:val="22"/>
            <w:szCs w:val="22"/>
            <w:lang w:val="en-US"/>
          </w:rPr>
          <w:tab/>
        </w:r>
        <w:r w:rsidRPr="00D31D16">
          <w:rPr>
            <w:rStyle w:val="Hyperlink"/>
            <w:noProof/>
          </w:rPr>
          <w:t>Non-functional requirements</w:t>
        </w:r>
        <w:r>
          <w:rPr>
            <w:noProof/>
            <w:webHidden/>
          </w:rPr>
          <w:tab/>
        </w:r>
        <w:r>
          <w:rPr>
            <w:noProof/>
            <w:webHidden/>
          </w:rPr>
          <w:fldChar w:fldCharType="begin"/>
        </w:r>
        <w:r>
          <w:rPr>
            <w:noProof/>
            <w:webHidden/>
          </w:rPr>
          <w:instrText xml:space="preserve"> PAGEREF _Toc6618972 \h </w:instrText>
        </w:r>
        <w:r>
          <w:rPr>
            <w:noProof/>
            <w:webHidden/>
          </w:rPr>
        </w:r>
        <w:r>
          <w:rPr>
            <w:noProof/>
            <w:webHidden/>
          </w:rPr>
          <w:fldChar w:fldCharType="separate"/>
        </w:r>
        <w:r>
          <w:rPr>
            <w:noProof/>
            <w:webHidden/>
          </w:rPr>
          <w:t>34</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3" w:history="1">
        <w:r w:rsidRPr="00D31D16">
          <w:rPr>
            <w:rStyle w:val="Hyperlink"/>
            <w:noProof/>
          </w:rPr>
          <w:t>4.4</w:t>
        </w:r>
        <w:r>
          <w:rPr>
            <w:rFonts w:asciiTheme="minorHAnsi" w:eastAsiaTheme="minorEastAsia" w:hAnsiTheme="minorHAnsi" w:cstheme="minorBidi"/>
            <w:noProof/>
            <w:sz w:val="22"/>
            <w:szCs w:val="22"/>
            <w:lang w:val="en-US"/>
          </w:rPr>
          <w:tab/>
        </w:r>
        <w:r w:rsidRPr="00D31D16">
          <w:rPr>
            <w:rStyle w:val="Hyperlink"/>
            <w:noProof/>
          </w:rPr>
          <w:t>Data flow diagram (DFD)</w:t>
        </w:r>
        <w:r>
          <w:rPr>
            <w:noProof/>
            <w:webHidden/>
          </w:rPr>
          <w:tab/>
        </w:r>
        <w:r>
          <w:rPr>
            <w:noProof/>
            <w:webHidden/>
          </w:rPr>
          <w:fldChar w:fldCharType="begin"/>
        </w:r>
        <w:r>
          <w:rPr>
            <w:noProof/>
            <w:webHidden/>
          </w:rPr>
          <w:instrText xml:space="preserve"> PAGEREF _Toc6618973 \h </w:instrText>
        </w:r>
        <w:r>
          <w:rPr>
            <w:noProof/>
            <w:webHidden/>
          </w:rPr>
        </w:r>
        <w:r>
          <w:rPr>
            <w:noProof/>
            <w:webHidden/>
          </w:rPr>
          <w:fldChar w:fldCharType="separate"/>
        </w:r>
        <w:r>
          <w:rPr>
            <w:noProof/>
            <w:webHidden/>
          </w:rPr>
          <w:t>34</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4" w:history="1">
        <w:r w:rsidRPr="00D31D16">
          <w:rPr>
            <w:rStyle w:val="Hyperlink"/>
            <w:noProof/>
          </w:rPr>
          <w:t>4.5</w:t>
        </w:r>
        <w:r>
          <w:rPr>
            <w:rFonts w:asciiTheme="minorHAnsi" w:eastAsiaTheme="minorEastAsia" w:hAnsiTheme="minorHAnsi" w:cstheme="minorBidi"/>
            <w:noProof/>
            <w:sz w:val="22"/>
            <w:szCs w:val="22"/>
            <w:lang w:val="en-US"/>
          </w:rPr>
          <w:tab/>
        </w:r>
        <w:r w:rsidRPr="00D31D16">
          <w:rPr>
            <w:rStyle w:val="Hyperlink"/>
            <w:noProof/>
          </w:rPr>
          <w:t>Project Initiation</w:t>
        </w:r>
        <w:r>
          <w:rPr>
            <w:noProof/>
            <w:webHidden/>
          </w:rPr>
          <w:tab/>
        </w:r>
        <w:r>
          <w:rPr>
            <w:noProof/>
            <w:webHidden/>
          </w:rPr>
          <w:fldChar w:fldCharType="begin"/>
        </w:r>
        <w:r>
          <w:rPr>
            <w:noProof/>
            <w:webHidden/>
          </w:rPr>
          <w:instrText xml:space="preserve"> PAGEREF _Toc6618974 \h </w:instrText>
        </w:r>
        <w:r>
          <w:rPr>
            <w:noProof/>
            <w:webHidden/>
          </w:rPr>
        </w:r>
        <w:r>
          <w:rPr>
            <w:noProof/>
            <w:webHidden/>
          </w:rPr>
          <w:fldChar w:fldCharType="separate"/>
        </w:r>
        <w:r>
          <w:rPr>
            <w:noProof/>
            <w:webHidden/>
          </w:rPr>
          <w:t>34</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75" w:history="1">
        <w:r w:rsidRPr="00D31D16">
          <w:rPr>
            <w:rStyle w:val="Hyperlink"/>
            <w:noProof/>
          </w:rPr>
          <w:t>4.5.1</w:t>
        </w:r>
        <w:r>
          <w:rPr>
            <w:rFonts w:asciiTheme="minorHAnsi" w:eastAsiaTheme="minorEastAsia" w:hAnsiTheme="minorHAnsi" w:cstheme="minorBidi"/>
            <w:noProof/>
            <w:sz w:val="22"/>
            <w:szCs w:val="22"/>
            <w:lang w:val="en-US"/>
          </w:rPr>
          <w:tab/>
        </w:r>
        <w:r w:rsidRPr="00D31D16">
          <w:rPr>
            <w:rStyle w:val="Hyperlink"/>
            <w:noProof/>
          </w:rPr>
          <w:t>Investigation for several job advertisement sites</w:t>
        </w:r>
        <w:r>
          <w:rPr>
            <w:noProof/>
            <w:webHidden/>
          </w:rPr>
          <w:tab/>
        </w:r>
        <w:r>
          <w:rPr>
            <w:noProof/>
            <w:webHidden/>
          </w:rPr>
          <w:fldChar w:fldCharType="begin"/>
        </w:r>
        <w:r>
          <w:rPr>
            <w:noProof/>
            <w:webHidden/>
          </w:rPr>
          <w:instrText xml:space="preserve"> PAGEREF _Toc6618975 \h </w:instrText>
        </w:r>
        <w:r>
          <w:rPr>
            <w:noProof/>
            <w:webHidden/>
          </w:rPr>
        </w:r>
        <w:r>
          <w:rPr>
            <w:noProof/>
            <w:webHidden/>
          </w:rPr>
          <w:fldChar w:fldCharType="separate"/>
        </w:r>
        <w:r>
          <w:rPr>
            <w:noProof/>
            <w:webHidden/>
          </w:rPr>
          <w:t>34</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76" w:history="1">
        <w:r w:rsidRPr="00D31D16">
          <w:rPr>
            <w:rStyle w:val="Hyperlink"/>
            <w:noProof/>
          </w:rPr>
          <w:t>4.5.2</w:t>
        </w:r>
        <w:r>
          <w:rPr>
            <w:rFonts w:asciiTheme="minorHAnsi" w:eastAsiaTheme="minorEastAsia" w:hAnsiTheme="minorHAnsi" w:cstheme="minorBidi"/>
            <w:noProof/>
            <w:sz w:val="22"/>
            <w:szCs w:val="22"/>
            <w:lang w:val="en-US"/>
          </w:rPr>
          <w:tab/>
        </w:r>
        <w:r w:rsidRPr="00D31D16">
          <w:rPr>
            <w:rStyle w:val="Hyperlink"/>
            <w:noProof/>
          </w:rPr>
          <w:t>Prototyping</w:t>
        </w:r>
        <w:r>
          <w:rPr>
            <w:noProof/>
            <w:webHidden/>
          </w:rPr>
          <w:tab/>
        </w:r>
        <w:r>
          <w:rPr>
            <w:noProof/>
            <w:webHidden/>
          </w:rPr>
          <w:fldChar w:fldCharType="begin"/>
        </w:r>
        <w:r>
          <w:rPr>
            <w:noProof/>
            <w:webHidden/>
          </w:rPr>
          <w:instrText xml:space="preserve"> PAGEREF _Toc6618976 \h </w:instrText>
        </w:r>
        <w:r>
          <w:rPr>
            <w:noProof/>
            <w:webHidden/>
          </w:rPr>
        </w:r>
        <w:r>
          <w:rPr>
            <w:noProof/>
            <w:webHidden/>
          </w:rPr>
          <w:fldChar w:fldCharType="separate"/>
        </w:r>
        <w:r>
          <w:rPr>
            <w:noProof/>
            <w:webHidden/>
          </w:rPr>
          <w:t>35</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77" w:history="1">
        <w:r w:rsidRPr="00D31D16">
          <w:rPr>
            <w:rStyle w:val="Hyperlink"/>
            <w:noProof/>
          </w:rPr>
          <w:t>5</w:t>
        </w:r>
        <w:r>
          <w:rPr>
            <w:rFonts w:asciiTheme="minorHAnsi" w:eastAsiaTheme="minorEastAsia" w:hAnsiTheme="minorHAnsi" w:cstheme="minorBidi"/>
            <w:b w:val="0"/>
            <w:noProof/>
            <w:sz w:val="22"/>
            <w:szCs w:val="22"/>
            <w:lang w:val="en-US"/>
          </w:rPr>
          <w:tab/>
        </w:r>
        <w:r w:rsidRPr="00D31D16">
          <w:rPr>
            <w:rStyle w:val="Hyperlink"/>
            <w:noProof/>
          </w:rPr>
          <w:t>PROJECT IMPLEMENTATION</w:t>
        </w:r>
        <w:r>
          <w:rPr>
            <w:noProof/>
            <w:webHidden/>
          </w:rPr>
          <w:tab/>
        </w:r>
        <w:r>
          <w:rPr>
            <w:noProof/>
            <w:webHidden/>
          </w:rPr>
          <w:fldChar w:fldCharType="begin"/>
        </w:r>
        <w:r>
          <w:rPr>
            <w:noProof/>
            <w:webHidden/>
          </w:rPr>
          <w:instrText xml:space="preserve"> PAGEREF _Toc6618977 \h </w:instrText>
        </w:r>
        <w:r>
          <w:rPr>
            <w:noProof/>
            <w:webHidden/>
          </w:rPr>
        </w:r>
        <w:r>
          <w:rPr>
            <w:noProof/>
            <w:webHidden/>
          </w:rPr>
          <w:fldChar w:fldCharType="separate"/>
        </w:r>
        <w:r>
          <w:rPr>
            <w:noProof/>
            <w:webHidden/>
          </w:rPr>
          <w:t>38</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8" w:history="1">
        <w:r w:rsidRPr="00D31D16">
          <w:rPr>
            <w:rStyle w:val="Hyperlink"/>
            <w:noProof/>
          </w:rPr>
          <w:t>5.1</w:t>
        </w:r>
        <w:r>
          <w:rPr>
            <w:rFonts w:asciiTheme="minorHAnsi" w:eastAsiaTheme="minorEastAsia" w:hAnsiTheme="minorHAnsi" w:cstheme="minorBidi"/>
            <w:noProof/>
            <w:sz w:val="22"/>
            <w:szCs w:val="22"/>
            <w:lang w:val="en-US"/>
          </w:rPr>
          <w:tab/>
        </w:r>
        <w:r w:rsidRPr="00D31D16">
          <w:rPr>
            <w:rStyle w:val="Hyperlink"/>
            <w:noProof/>
          </w:rPr>
          <w:t>Introduction</w:t>
        </w:r>
        <w:r>
          <w:rPr>
            <w:noProof/>
            <w:webHidden/>
          </w:rPr>
          <w:tab/>
        </w:r>
        <w:r>
          <w:rPr>
            <w:noProof/>
            <w:webHidden/>
          </w:rPr>
          <w:fldChar w:fldCharType="begin"/>
        </w:r>
        <w:r>
          <w:rPr>
            <w:noProof/>
            <w:webHidden/>
          </w:rPr>
          <w:instrText xml:space="preserve"> PAGEREF _Toc6618978 \h </w:instrText>
        </w:r>
        <w:r>
          <w:rPr>
            <w:noProof/>
            <w:webHidden/>
          </w:rPr>
        </w:r>
        <w:r>
          <w:rPr>
            <w:noProof/>
            <w:webHidden/>
          </w:rPr>
          <w:fldChar w:fldCharType="separate"/>
        </w:r>
        <w:r>
          <w:rPr>
            <w:noProof/>
            <w:webHidden/>
          </w:rPr>
          <w:t>38</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79" w:history="1">
        <w:r w:rsidRPr="00D31D16">
          <w:rPr>
            <w:rStyle w:val="Hyperlink"/>
            <w:noProof/>
          </w:rPr>
          <w:t>5.2</w:t>
        </w:r>
        <w:r>
          <w:rPr>
            <w:rFonts w:asciiTheme="minorHAnsi" w:eastAsiaTheme="minorEastAsia" w:hAnsiTheme="minorHAnsi" w:cstheme="minorBidi"/>
            <w:noProof/>
            <w:sz w:val="22"/>
            <w:szCs w:val="22"/>
            <w:lang w:val="en-US"/>
          </w:rPr>
          <w:tab/>
        </w:r>
        <w:r w:rsidRPr="00D31D16">
          <w:rPr>
            <w:rStyle w:val="Hyperlink"/>
            <w:noProof/>
          </w:rPr>
          <w:t>Code implementation</w:t>
        </w:r>
        <w:r>
          <w:rPr>
            <w:noProof/>
            <w:webHidden/>
          </w:rPr>
          <w:tab/>
        </w:r>
        <w:r>
          <w:rPr>
            <w:noProof/>
            <w:webHidden/>
          </w:rPr>
          <w:fldChar w:fldCharType="begin"/>
        </w:r>
        <w:r>
          <w:rPr>
            <w:noProof/>
            <w:webHidden/>
          </w:rPr>
          <w:instrText xml:space="preserve"> PAGEREF _Toc6618979 \h </w:instrText>
        </w:r>
        <w:r>
          <w:rPr>
            <w:noProof/>
            <w:webHidden/>
          </w:rPr>
        </w:r>
        <w:r>
          <w:rPr>
            <w:noProof/>
            <w:webHidden/>
          </w:rPr>
          <w:fldChar w:fldCharType="separate"/>
        </w:r>
        <w:r>
          <w:rPr>
            <w:noProof/>
            <w:webHidden/>
          </w:rPr>
          <w:t>3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0" w:history="1">
        <w:r w:rsidRPr="00D31D16">
          <w:rPr>
            <w:rStyle w:val="Hyperlink"/>
            <w:noProof/>
          </w:rPr>
          <w:t>5.2.1</w:t>
        </w:r>
        <w:r>
          <w:rPr>
            <w:rFonts w:asciiTheme="minorHAnsi" w:eastAsiaTheme="minorEastAsia" w:hAnsiTheme="minorHAnsi" w:cstheme="minorBidi"/>
            <w:noProof/>
            <w:sz w:val="22"/>
            <w:szCs w:val="22"/>
            <w:lang w:val="en-US"/>
          </w:rPr>
          <w:tab/>
        </w:r>
        <w:r w:rsidRPr="00D31D16">
          <w:rPr>
            <w:rStyle w:val="Hyperlink"/>
            <w:noProof/>
          </w:rPr>
          <w:t>Web Scraping Module</w:t>
        </w:r>
        <w:r>
          <w:rPr>
            <w:noProof/>
            <w:webHidden/>
          </w:rPr>
          <w:tab/>
        </w:r>
        <w:r>
          <w:rPr>
            <w:noProof/>
            <w:webHidden/>
          </w:rPr>
          <w:fldChar w:fldCharType="begin"/>
        </w:r>
        <w:r>
          <w:rPr>
            <w:noProof/>
            <w:webHidden/>
          </w:rPr>
          <w:instrText xml:space="preserve"> PAGEREF _Toc6618980 \h </w:instrText>
        </w:r>
        <w:r>
          <w:rPr>
            <w:noProof/>
            <w:webHidden/>
          </w:rPr>
        </w:r>
        <w:r>
          <w:rPr>
            <w:noProof/>
            <w:webHidden/>
          </w:rPr>
          <w:fldChar w:fldCharType="separate"/>
        </w:r>
        <w:r>
          <w:rPr>
            <w:noProof/>
            <w:webHidden/>
          </w:rPr>
          <w:t>38</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1" w:history="1">
        <w:r w:rsidRPr="00D31D16">
          <w:rPr>
            <w:rStyle w:val="Hyperlink"/>
            <w:noProof/>
          </w:rPr>
          <w:t>5.2.2</w:t>
        </w:r>
        <w:r>
          <w:rPr>
            <w:rFonts w:asciiTheme="minorHAnsi" w:eastAsiaTheme="minorEastAsia" w:hAnsiTheme="minorHAnsi" w:cstheme="minorBidi"/>
            <w:noProof/>
            <w:sz w:val="22"/>
            <w:szCs w:val="22"/>
            <w:lang w:val="en-US"/>
          </w:rPr>
          <w:tab/>
        </w:r>
        <w:r w:rsidRPr="00D31D16">
          <w:rPr>
            <w:rStyle w:val="Hyperlink"/>
            <w:noProof/>
          </w:rPr>
          <w:t>Data Storage</w:t>
        </w:r>
        <w:r>
          <w:rPr>
            <w:noProof/>
            <w:webHidden/>
          </w:rPr>
          <w:tab/>
        </w:r>
        <w:r>
          <w:rPr>
            <w:noProof/>
            <w:webHidden/>
          </w:rPr>
          <w:fldChar w:fldCharType="begin"/>
        </w:r>
        <w:r>
          <w:rPr>
            <w:noProof/>
            <w:webHidden/>
          </w:rPr>
          <w:instrText xml:space="preserve"> PAGEREF _Toc6618981 \h </w:instrText>
        </w:r>
        <w:r>
          <w:rPr>
            <w:noProof/>
            <w:webHidden/>
          </w:rPr>
        </w:r>
        <w:r>
          <w:rPr>
            <w:noProof/>
            <w:webHidden/>
          </w:rPr>
          <w:fldChar w:fldCharType="separate"/>
        </w:r>
        <w:r>
          <w:rPr>
            <w:noProof/>
            <w:webHidden/>
          </w:rPr>
          <w:t>3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2" w:history="1">
        <w:r w:rsidRPr="00D31D16">
          <w:rPr>
            <w:rStyle w:val="Hyperlink"/>
            <w:noProof/>
          </w:rPr>
          <w:t>5.2.3</w:t>
        </w:r>
        <w:r>
          <w:rPr>
            <w:rFonts w:asciiTheme="minorHAnsi" w:eastAsiaTheme="minorEastAsia" w:hAnsiTheme="minorHAnsi" w:cstheme="minorBidi"/>
            <w:noProof/>
            <w:sz w:val="22"/>
            <w:szCs w:val="22"/>
            <w:lang w:val="en-US"/>
          </w:rPr>
          <w:tab/>
        </w:r>
        <w:r w:rsidRPr="00D31D16">
          <w:rPr>
            <w:rStyle w:val="Hyperlink"/>
            <w:noProof/>
          </w:rPr>
          <w:t>Data Processing Module</w:t>
        </w:r>
        <w:r>
          <w:rPr>
            <w:noProof/>
            <w:webHidden/>
          </w:rPr>
          <w:tab/>
        </w:r>
        <w:r>
          <w:rPr>
            <w:noProof/>
            <w:webHidden/>
          </w:rPr>
          <w:fldChar w:fldCharType="begin"/>
        </w:r>
        <w:r>
          <w:rPr>
            <w:noProof/>
            <w:webHidden/>
          </w:rPr>
          <w:instrText xml:space="preserve"> PAGEREF _Toc6618982 \h </w:instrText>
        </w:r>
        <w:r>
          <w:rPr>
            <w:noProof/>
            <w:webHidden/>
          </w:rPr>
        </w:r>
        <w:r>
          <w:rPr>
            <w:noProof/>
            <w:webHidden/>
          </w:rPr>
          <w:fldChar w:fldCharType="separate"/>
        </w:r>
        <w:r>
          <w:rPr>
            <w:noProof/>
            <w:webHidden/>
          </w:rPr>
          <w:t>41</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83" w:history="1">
        <w:r w:rsidRPr="00D31D16">
          <w:rPr>
            <w:rStyle w:val="Hyperlink"/>
            <w:noProof/>
          </w:rPr>
          <w:t>5.3</w:t>
        </w:r>
        <w:r>
          <w:rPr>
            <w:rFonts w:asciiTheme="minorHAnsi" w:eastAsiaTheme="minorEastAsia" w:hAnsiTheme="minorHAnsi" w:cstheme="minorBidi"/>
            <w:noProof/>
            <w:sz w:val="22"/>
            <w:szCs w:val="22"/>
            <w:lang w:val="en-US"/>
          </w:rPr>
          <w:tab/>
        </w:r>
        <w:r w:rsidRPr="00D31D16">
          <w:rPr>
            <w:rStyle w:val="Hyperlink"/>
            <w:noProof/>
          </w:rPr>
          <w:t>Result and discussion</w:t>
        </w:r>
        <w:r>
          <w:rPr>
            <w:noProof/>
            <w:webHidden/>
          </w:rPr>
          <w:tab/>
        </w:r>
        <w:r>
          <w:rPr>
            <w:noProof/>
            <w:webHidden/>
          </w:rPr>
          <w:fldChar w:fldCharType="begin"/>
        </w:r>
        <w:r>
          <w:rPr>
            <w:noProof/>
            <w:webHidden/>
          </w:rPr>
          <w:instrText xml:space="preserve"> PAGEREF _Toc6618983 \h </w:instrText>
        </w:r>
        <w:r>
          <w:rPr>
            <w:noProof/>
            <w:webHidden/>
          </w:rPr>
        </w:r>
        <w:r>
          <w:rPr>
            <w:noProof/>
            <w:webHidden/>
          </w:rPr>
          <w:fldChar w:fldCharType="separate"/>
        </w:r>
        <w:r>
          <w:rPr>
            <w:noProof/>
            <w:webHidden/>
          </w:rPr>
          <w:t>44</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84" w:history="1">
        <w:r w:rsidRPr="00D31D16">
          <w:rPr>
            <w:rStyle w:val="Hyperlink"/>
            <w:noProof/>
          </w:rPr>
          <w:t>6</w:t>
        </w:r>
        <w:r>
          <w:rPr>
            <w:rFonts w:asciiTheme="minorHAnsi" w:eastAsiaTheme="minorEastAsia" w:hAnsiTheme="minorHAnsi" w:cstheme="minorBidi"/>
            <w:b w:val="0"/>
            <w:noProof/>
            <w:sz w:val="22"/>
            <w:szCs w:val="22"/>
            <w:lang w:val="en-US"/>
          </w:rPr>
          <w:tab/>
        </w:r>
        <w:r w:rsidRPr="00D31D16">
          <w:rPr>
            <w:rStyle w:val="Hyperlink"/>
            <w:noProof/>
          </w:rPr>
          <w:t>CONCLUSION</w:t>
        </w:r>
        <w:r>
          <w:rPr>
            <w:noProof/>
            <w:webHidden/>
          </w:rPr>
          <w:tab/>
        </w:r>
        <w:r>
          <w:rPr>
            <w:noProof/>
            <w:webHidden/>
          </w:rPr>
          <w:fldChar w:fldCharType="begin"/>
        </w:r>
        <w:r>
          <w:rPr>
            <w:noProof/>
            <w:webHidden/>
          </w:rPr>
          <w:instrText xml:space="preserve"> PAGEREF _Toc6618984 \h </w:instrText>
        </w:r>
        <w:r>
          <w:rPr>
            <w:noProof/>
            <w:webHidden/>
          </w:rPr>
        </w:r>
        <w:r>
          <w:rPr>
            <w:noProof/>
            <w:webHidden/>
          </w:rPr>
          <w:fldChar w:fldCharType="separate"/>
        </w:r>
        <w:r>
          <w:rPr>
            <w:noProof/>
            <w:webHidden/>
          </w:rPr>
          <w:t>48</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85" w:history="1">
        <w:r w:rsidRPr="00D31D16">
          <w:rPr>
            <w:rStyle w:val="Hyperlink"/>
            <w:noProof/>
          </w:rPr>
          <w:t>6.1</w:t>
        </w:r>
        <w:r>
          <w:rPr>
            <w:rFonts w:asciiTheme="minorHAnsi" w:eastAsiaTheme="minorEastAsia" w:hAnsiTheme="minorHAnsi" w:cstheme="minorBidi"/>
            <w:noProof/>
            <w:sz w:val="22"/>
            <w:szCs w:val="22"/>
            <w:lang w:val="en-US"/>
          </w:rPr>
          <w:tab/>
        </w:r>
        <w:r w:rsidRPr="00D31D16">
          <w:rPr>
            <w:rStyle w:val="Hyperlink"/>
            <w:noProof/>
          </w:rPr>
          <w:t>Project Limitation</w:t>
        </w:r>
        <w:r>
          <w:rPr>
            <w:noProof/>
            <w:webHidden/>
          </w:rPr>
          <w:tab/>
        </w:r>
        <w:r>
          <w:rPr>
            <w:noProof/>
            <w:webHidden/>
          </w:rPr>
          <w:fldChar w:fldCharType="begin"/>
        </w:r>
        <w:r>
          <w:rPr>
            <w:noProof/>
            <w:webHidden/>
          </w:rPr>
          <w:instrText xml:space="preserve"> PAGEREF _Toc6618985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6" w:history="1">
        <w:r w:rsidRPr="00D31D16">
          <w:rPr>
            <w:rStyle w:val="Hyperlink"/>
            <w:noProof/>
          </w:rPr>
          <w:t>6.1.1</w:t>
        </w:r>
        <w:r>
          <w:rPr>
            <w:rFonts w:asciiTheme="minorHAnsi" w:eastAsiaTheme="minorEastAsia" w:hAnsiTheme="minorHAnsi" w:cstheme="minorBidi"/>
            <w:noProof/>
            <w:sz w:val="22"/>
            <w:szCs w:val="22"/>
            <w:lang w:val="en-US"/>
          </w:rPr>
          <w:tab/>
        </w:r>
        <w:r w:rsidRPr="00D31D16">
          <w:rPr>
            <w:rStyle w:val="Hyperlink"/>
            <w:noProof/>
          </w:rPr>
          <w:t>Request Clean and Structured Data</w:t>
        </w:r>
        <w:r>
          <w:rPr>
            <w:noProof/>
            <w:webHidden/>
          </w:rPr>
          <w:tab/>
        </w:r>
        <w:r>
          <w:rPr>
            <w:noProof/>
            <w:webHidden/>
          </w:rPr>
          <w:fldChar w:fldCharType="begin"/>
        </w:r>
        <w:r>
          <w:rPr>
            <w:noProof/>
            <w:webHidden/>
          </w:rPr>
          <w:instrText xml:space="preserve"> PAGEREF _Toc6618986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3"/>
        <w:rPr>
          <w:rFonts w:asciiTheme="minorHAnsi" w:eastAsiaTheme="minorEastAsia" w:hAnsiTheme="minorHAnsi" w:cstheme="minorBidi"/>
          <w:noProof/>
          <w:sz w:val="22"/>
          <w:szCs w:val="22"/>
          <w:lang w:val="en-US"/>
        </w:rPr>
      </w:pPr>
      <w:hyperlink w:anchor="_Toc6618987" w:history="1">
        <w:r w:rsidRPr="00D31D16">
          <w:rPr>
            <w:rStyle w:val="Hyperlink"/>
            <w:noProof/>
          </w:rPr>
          <w:t>6.2</w:t>
        </w:r>
        <w:r>
          <w:rPr>
            <w:rFonts w:asciiTheme="minorHAnsi" w:eastAsiaTheme="minorEastAsia" w:hAnsiTheme="minorHAnsi" w:cstheme="minorBidi"/>
            <w:noProof/>
            <w:sz w:val="22"/>
            <w:szCs w:val="22"/>
            <w:lang w:val="en-US"/>
          </w:rPr>
          <w:tab/>
        </w:r>
        <w:r w:rsidRPr="00D31D16">
          <w:rPr>
            <w:rStyle w:val="Hyperlink"/>
            <w:noProof/>
          </w:rPr>
          <w:t>Future Development</w:t>
        </w:r>
        <w:r>
          <w:rPr>
            <w:noProof/>
            <w:webHidden/>
          </w:rPr>
          <w:tab/>
        </w:r>
        <w:r>
          <w:rPr>
            <w:noProof/>
            <w:webHidden/>
          </w:rPr>
          <w:fldChar w:fldCharType="begin"/>
        </w:r>
        <w:r>
          <w:rPr>
            <w:noProof/>
            <w:webHidden/>
          </w:rPr>
          <w:instrText xml:space="preserve"> PAGEREF _Toc6618987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8" w:history="1">
        <w:r w:rsidRPr="00D31D16">
          <w:rPr>
            <w:rStyle w:val="Hyperlink"/>
            <w:noProof/>
          </w:rPr>
          <w:t>6.2.1</w:t>
        </w:r>
        <w:r>
          <w:rPr>
            <w:rFonts w:asciiTheme="minorHAnsi" w:eastAsiaTheme="minorEastAsia" w:hAnsiTheme="minorHAnsi" w:cstheme="minorBidi"/>
            <w:noProof/>
            <w:sz w:val="22"/>
            <w:szCs w:val="22"/>
            <w:lang w:val="en-US"/>
          </w:rPr>
          <w:tab/>
        </w:r>
        <w:r w:rsidRPr="00D31D16">
          <w:rPr>
            <w:rStyle w:val="Hyperlink"/>
            <w:noProof/>
          </w:rPr>
          <w:t>Data Complexity</w:t>
        </w:r>
        <w:r>
          <w:rPr>
            <w:noProof/>
            <w:webHidden/>
          </w:rPr>
          <w:tab/>
        </w:r>
        <w:r>
          <w:rPr>
            <w:noProof/>
            <w:webHidden/>
          </w:rPr>
          <w:fldChar w:fldCharType="begin"/>
        </w:r>
        <w:r>
          <w:rPr>
            <w:noProof/>
            <w:webHidden/>
          </w:rPr>
          <w:instrText xml:space="preserve"> PAGEREF _Toc6618988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89" w:history="1">
        <w:r w:rsidRPr="00D31D16">
          <w:rPr>
            <w:rStyle w:val="Hyperlink"/>
            <w:noProof/>
          </w:rPr>
          <w:t>6.2.2</w:t>
        </w:r>
        <w:r>
          <w:rPr>
            <w:rFonts w:asciiTheme="minorHAnsi" w:eastAsiaTheme="minorEastAsia" w:hAnsiTheme="minorHAnsi" w:cstheme="minorBidi"/>
            <w:noProof/>
            <w:sz w:val="22"/>
            <w:szCs w:val="22"/>
            <w:lang w:val="en-US"/>
          </w:rPr>
          <w:tab/>
        </w:r>
        <w:r w:rsidRPr="00D31D16">
          <w:rPr>
            <w:rStyle w:val="Hyperlink"/>
            <w:noProof/>
          </w:rPr>
          <w:t>Job Title Search Application</w:t>
        </w:r>
        <w:r>
          <w:rPr>
            <w:noProof/>
            <w:webHidden/>
          </w:rPr>
          <w:tab/>
        </w:r>
        <w:r>
          <w:rPr>
            <w:noProof/>
            <w:webHidden/>
          </w:rPr>
          <w:fldChar w:fldCharType="begin"/>
        </w:r>
        <w:r>
          <w:rPr>
            <w:noProof/>
            <w:webHidden/>
          </w:rPr>
          <w:instrText xml:space="preserve"> PAGEREF _Toc6618989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4"/>
        <w:rPr>
          <w:rFonts w:asciiTheme="minorHAnsi" w:eastAsiaTheme="minorEastAsia" w:hAnsiTheme="minorHAnsi" w:cstheme="minorBidi"/>
          <w:noProof/>
          <w:sz w:val="22"/>
          <w:szCs w:val="22"/>
          <w:lang w:val="en-US"/>
        </w:rPr>
      </w:pPr>
      <w:hyperlink w:anchor="_Toc6618990" w:history="1">
        <w:r w:rsidRPr="00D31D16">
          <w:rPr>
            <w:rStyle w:val="Hyperlink"/>
            <w:noProof/>
          </w:rPr>
          <w:t>6.2.3</w:t>
        </w:r>
        <w:r>
          <w:rPr>
            <w:rFonts w:asciiTheme="minorHAnsi" w:eastAsiaTheme="minorEastAsia" w:hAnsiTheme="minorHAnsi" w:cstheme="minorBidi"/>
            <w:noProof/>
            <w:sz w:val="22"/>
            <w:szCs w:val="22"/>
            <w:lang w:val="en-US"/>
          </w:rPr>
          <w:tab/>
        </w:r>
        <w:r w:rsidRPr="00D31D16">
          <w:rPr>
            <w:rStyle w:val="Hyperlink"/>
            <w:noProof/>
          </w:rPr>
          <w:t>Utilize Other Data Visualization Techniques</w:t>
        </w:r>
        <w:r>
          <w:rPr>
            <w:noProof/>
            <w:webHidden/>
          </w:rPr>
          <w:tab/>
        </w:r>
        <w:r>
          <w:rPr>
            <w:noProof/>
            <w:webHidden/>
          </w:rPr>
          <w:fldChar w:fldCharType="begin"/>
        </w:r>
        <w:r>
          <w:rPr>
            <w:noProof/>
            <w:webHidden/>
          </w:rPr>
          <w:instrText xml:space="preserve"> PAGEREF _Toc6618990 \h </w:instrText>
        </w:r>
        <w:r>
          <w:rPr>
            <w:noProof/>
            <w:webHidden/>
          </w:rPr>
        </w:r>
        <w:r>
          <w:rPr>
            <w:noProof/>
            <w:webHidden/>
          </w:rPr>
          <w:fldChar w:fldCharType="separate"/>
        </w:r>
        <w:r>
          <w:rPr>
            <w:noProof/>
            <w:webHidden/>
          </w:rPr>
          <w:t>49</w:t>
        </w:r>
        <w:r>
          <w:rPr>
            <w:noProof/>
            <w:webHidden/>
          </w:rPr>
          <w:fldChar w:fldCharType="end"/>
        </w:r>
      </w:hyperlink>
    </w:p>
    <w:p w:rsidR="000D65CF" w:rsidRDefault="000D65CF">
      <w:pPr>
        <w:pStyle w:val="TOC2"/>
        <w:rPr>
          <w:rFonts w:asciiTheme="minorHAnsi" w:eastAsiaTheme="minorEastAsia" w:hAnsiTheme="minorHAnsi" w:cstheme="minorBidi"/>
          <w:b w:val="0"/>
          <w:noProof/>
          <w:sz w:val="22"/>
          <w:szCs w:val="22"/>
          <w:lang w:val="en-US"/>
        </w:rPr>
      </w:pPr>
      <w:hyperlink w:anchor="_Toc6618991" w:history="1">
        <w:r w:rsidRPr="00D31D16">
          <w:rPr>
            <w:rStyle w:val="Hyperlink"/>
            <w:noProof/>
          </w:rPr>
          <w:t>REFERENCES</w:t>
        </w:r>
        <w:r>
          <w:rPr>
            <w:noProof/>
            <w:webHidden/>
          </w:rPr>
          <w:tab/>
        </w:r>
        <w:r>
          <w:rPr>
            <w:noProof/>
            <w:webHidden/>
          </w:rPr>
          <w:fldChar w:fldCharType="begin"/>
        </w:r>
        <w:r>
          <w:rPr>
            <w:noProof/>
            <w:webHidden/>
          </w:rPr>
          <w:instrText xml:space="preserve"> PAGEREF _Toc6618991 \h </w:instrText>
        </w:r>
        <w:r>
          <w:rPr>
            <w:noProof/>
            <w:webHidden/>
          </w:rPr>
        </w:r>
        <w:r>
          <w:rPr>
            <w:noProof/>
            <w:webHidden/>
          </w:rPr>
          <w:fldChar w:fldCharType="separate"/>
        </w:r>
        <w:r>
          <w:rPr>
            <w:noProof/>
            <w:webHidden/>
          </w:rPr>
          <w:t>50</w:t>
        </w:r>
        <w:r>
          <w:rPr>
            <w:noProof/>
            <w:webHidden/>
          </w:rPr>
          <w:fldChar w:fldCharType="end"/>
        </w:r>
      </w:hyperlink>
    </w:p>
    <w:p w:rsidR="0039059B" w:rsidRPr="006A7A36" w:rsidRDefault="00EF1451" w:rsidP="00722084">
      <w:r w:rsidRPr="006A7A36">
        <w:fldChar w:fldCharType="end"/>
      </w:r>
    </w:p>
    <w:p w:rsidR="00472434" w:rsidRPr="006A7A36" w:rsidRDefault="00472434" w:rsidP="00722084"/>
    <w:p w:rsidR="00472434" w:rsidRPr="006A7A36" w:rsidRDefault="00472434" w:rsidP="00722084"/>
    <w:p w:rsidR="0097625A" w:rsidRPr="006A7A36" w:rsidRDefault="0097625A" w:rsidP="00951EFA">
      <w:r w:rsidRPr="006A7A36">
        <w:br w:type="page"/>
      </w:r>
    </w:p>
    <w:p w:rsidR="0097625A" w:rsidRPr="006A7A36" w:rsidRDefault="0097625A" w:rsidP="00F827DE">
      <w:pPr>
        <w:pStyle w:val="Heading9"/>
      </w:pPr>
      <w:bookmarkStart w:id="9" w:name="_Toc6531948"/>
      <w:r w:rsidRPr="006A7A36">
        <w:lastRenderedPageBreak/>
        <w:t>LIST OF TABLES</w:t>
      </w:r>
      <w:bookmarkEnd w:id="9"/>
    </w:p>
    <w:p w:rsidR="00EC3407" w:rsidRPr="00887A3B" w:rsidRDefault="00EC3407" w:rsidP="00F827DE"/>
    <w:p w:rsidR="00F31884" w:rsidRPr="00BD1D7F" w:rsidRDefault="005E6C5B">
      <w:pPr>
        <w:pStyle w:val="TableofFigures"/>
        <w:tabs>
          <w:tab w:val="right" w:leader="dot" w:pos="8213"/>
        </w:tabs>
        <w:rPr>
          <w:rFonts w:ascii="Times New Roman" w:eastAsiaTheme="minorEastAsia" w:hAnsi="Times New Roman" w:cs="Times New Roman"/>
          <w:b w:val="0"/>
          <w:bCs w:val="0"/>
          <w:noProof/>
          <w:sz w:val="24"/>
          <w:szCs w:val="24"/>
          <w:lang w:val="en-US"/>
        </w:rPr>
      </w:pPr>
      <w:r w:rsidRPr="00BD1D7F">
        <w:rPr>
          <w:rFonts w:ascii="Times New Roman" w:hAnsi="Times New Roman" w:cs="Times New Roman"/>
          <w:b w:val="0"/>
          <w:sz w:val="24"/>
          <w:szCs w:val="24"/>
        </w:rPr>
        <w:fldChar w:fldCharType="begin"/>
      </w:r>
      <w:r w:rsidRPr="00BD1D7F">
        <w:rPr>
          <w:rFonts w:ascii="Times New Roman" w:hAnsi="Times New Roman" w:cs="Times New Roman"/>
          <w:b w:val="0"/>
          <w:sz w:val="24"/>
          <w:szCs w:val="24"/>
        </w:rPr>
        <w:instrText xml:space="preserve"> TOC \h \z \t "table,1" \c "Table" </w:instrText>
      </w:r>
      <w:r w:rsidRPr="00BD1D7F">
        <w:rPr>
          <w:rFonts w:ascii="Times New Roman" w:hAnsi="Times New Roman" w:cs="Times New Roman"/>
          <w:b w:val="0"/>
          <w:sz w:val="24"/>
          <w:szCs w:val="24"/>
        </w:rPr>
        <w:fldChar w:fldCharType="separate"/>
      </w:r>
      <w:hyperlink w:anchor="_Toc6619167" w:history="1">
        <w:r w:rsidR="00F31884" w:rsidRPr="00BD1D7F">
          <w:rPr>
            <w:rStyle w:val="Hyperlink"/>
            <w:rFonts w:ascii="Times New Roman" w:hAnsi="Times New Roman" w:cs="Times New Roman"/>
            <w:noProof/>
            <w:sz w:val="24"/>
            <w:szCs w:val="24"/>
          </w:rPr>
          <w:t>Table 1: Comparing Clustering Techniques</w:t>
        </w:r>
        <w:r w:rsidR="00F31884" w:rsidRPr="00BD1D7F">
          <w:rPr>
            <w:rFonts w:ascii="Times New Roman" w:hAnsi="Times New Roman" w:cs="Times New Roman"/>
            <w:noProof/>
            <w:webHidden/>
            <w:sz w:val="24"/>
            <w:szCs w:val="24"/>
          </w:rPr>
          <w:tab/>
        </w:r>
        <w:r w:rsidR="00F31884" w:rsidRPr="00BD1D7F">
          <w:rPr>
            <w:rFonts w:ascii="Times New Roman" w:hAnsi="Times New Roman" w:cs="Times New Roman"/>
            <w:noProof/>
            <w:webHidden/>
            <w:sz w:val="24"/>
            <w:szCs w:val="24"/>
          </w:rPr>
          <w:fldChar w:fldCharType="begin"/>
        </w:r>
        <w:r w:rsidR="00F31884" w:rsidRPr="00BD1D7F">
          <w:rPr>
            <w:rFonts w:ascii="Times New Roman" w:hAnsi="Times New Roman" w:cs="Times New Roman"/>
            <w:noProof/>
            <w:webHidden/>
            <w:sz w:val="24"/>
            <w:szCs w:val="24"/>
          </w:rPr>
          <w:instrText xml:space="preserve"> PAGEREF _Toc6619167 \h </w:instrText>
        </w:r>
        <w:r w:rsidR="00F31884" w:rsidRPr="00BD1D7F">
          <w:rPr>
            <w:rFonts w:ascii="Times New Roman" w:hAnsi="Times New Roman" w:cs="Times New Roman"/>
            <w:noProof/>
            <w:webHidden/>
            <w:sz w:val="24"/>
            <w:szCs w:val="24"/>
          </w:rPr>
        </w:r>
        <w:r w:rsidR="00F31884" w:rsidRPr="00BD1D7F">
          <w:rPr>
            <w:rFonts w:ascii="Times New Roman" w:hAnsi="Times New Roman" w:cs="Times New Roman"/>
            <w:noProof/>
            <w:webHidden/>
            <w:sz w:val="24"/>
            <w:szCs w:val="24"/>
          </w:rPr>
          <w:fldChar w:fldCharType="separate"/>
        </w:r>
        <w:r w:rsidR="00F31884" w:rsidRPr="00BD1D7F">
          <w:rPr>
            <w:rFonts w:ascii="Times New Roman" w:hAnsi="Times New Roman" w:cs="Times New Roman"/>
            <w:noProof/>
            <w:webHidden/>
            <w:sz w:val="24"/>
            <w:szCs w:val="24"/>
          </w:rPr>
          <w:t>23</w:t>
        </w:r>
        <w:r w:rsidR="00F31884" w:rsidRPr="00BD1D7F">
          <w:rPr>
            <w:rFonts w:ascii="Times New Roman" w:hAnsi="Times New Roman" w:cs="Times New Roman"/>
            <w:noProof/>
            <w:webHidden/>
            <w:sz w:val="24"/>
            <w:szCs w:val="24"/>
          </w:rPr>
          <w:fldChar w:fldCharType="end"/>
        </w:r>
      </w:hyperlink>
    </w:p>
    <w:p w:rsidR="00F31884" w:rsidRPr="00BD1D7F" w:rsidRDefault="00F31884">
      <w:pPr>
        <w:pStyle w:val="TableofFigures"/>
        <w:tabs>
          <w:tab w:val="right" w:leader="dot" w:pos="8213"/>
        </w:tabs>
        <w:rPr>
          <w:rFonts w:ascii="Times New Roman" w:eastAsiaTheme="minorEastAsia" w:hAnsi="Times New Roman" w:cs="Times New Roman"/>
          <w:b w:val="0"/>
          <w:bCs w:val="0"/>
          <w:noProof/>
          <w:sz w:val="24"/>
          <w:szCs w:val="24"/>
          <w:lang w:val="en-US"/>
        </w:rPr>
      </w:pPr>
      <w:hyperlink w:anchor="_Toc6619168" w:history="1">
        <w:r w:rsidRPr="00BD1D7F">
          <w:rPr>
            <w:rStyle w:val="Hyperlink"/>
            <w:rFonts w:ascii="Times New Roman" w:hAnsi="Times New Roman" w:cs="Times New Roman"/>
            <w:noProof/>
            <w:sz w:val="24"/>
            <w:szCs w:val="24"/>
          </w:rPr>
          <w:t>Table 2: Clusters with keyword and job title clustered</w:t>
        </w:r>
        <w:r w:rsidRPr="00BD1D7F">
          <w:rPr>
            <w:rFonts w:ascii="Times New Roman" w:hAnsi="Times New Roman" w:cs="Times New Roman"/>
            <w:noProof/>
            <w:webHidden/>
            <w:sz w:val="24"/>
            <w:szCs w:val="24"/>
          </w:rPr>
          <w:tab/>
        </w:r>
        <w:r w:rsidRPr="00BD1D7F">
          <w:rPr>
            <w:rFonts w:ascii="Times New Roman" w:hAnsi="Times New Roman" w:cs="Times New Roman"/>
            <w:noProof/>
            <w:webHidden/>
            <w:sz w:val="24"/>
            <w:szCs w:val="24"/>
          </w:rPr>
          <w:fldChar w:fldCharType="begin"/>
        </w:r>
        <w:r w:rsidRPr="00BD1D7F">
          <w:rPr>
            <w:rFonts w:ascii="Times New Roman" w:hAnsi="Times New Roman" w:cs="Times New Roman"/>
            <w:noProof/>
            <w:webHidden/>
            <w:sz w:val="24"/>
            <w:szCs w:val="24"/>
          </w:rPr>
          <w:instrText xml:space="preserve"> PAGEREF _Toc6619168 \h </w:instrText>
        </w:r>
        <w:r w:rsidRPr="00BD1D7F">
          <w:rPr>
            <w:rFonts w:ascii="Times New Roman" w:hAnsi="Times New Roman" w:cs="Times New Roman"/>
            <w:noProof/>
            <w:webHidden/>
            <w:sz w:val="24"/>
            <w:szCs w:val="24"/>
          </w:rPr>
        </w:r>
        <w:r w:rsidRPr="00BD1D7F">
          <w:rPr>
            <w:rFonts w:ascii="Times New Roman" w:hAnsi="Times New Roman" w:cs="Times New Roman"/>
            <w:noProof/>
            <w:webHidden/>
            <w:sz w:val="24"/>
            <w:szCs w:val="24"/>
          </w:rPr>
          <w:fldChar w:fldCharType="separate"/>
        </w:r>
        <w:r w:rsidRPr="00BD1D7F">
          <w:rPr>
            <w:rFonts w:ascii="Times New Roman" w:hAnsi="Times New Roman" w:cs="Times New Roman"/>
            <w:noProof/>
            <w:webHidden/>
            <w:sz w:val="24"/>
            <w:szCs w:val="24"/>
          </w:rPr>
          <w:t>44</w:t>
        </w:r>
        <w:r w:rsidRPr="00BD1D7F">
          <w:rPr>
            <w:rFonts w:ascii="Times New Roman" w:hAnsi="Times New Roman" w:cs="Times New Roman"/>
            <w:noProof/>
            <w:webHidden/>
            <w:sz w:val="24"/>
            <w:szCs w:val="24"/>
          </w:rPr>
          <w:fldChar w:fldCharType="end"/>
        </w:r>
      </w:hyperlink>
    </w:p>
    <w:p w:rsidR="00472434" w:rsidRPr="00887A3B" w:rsidRDefault="005E6C5B" w:rsidP="00F827DE">
      <w:r w:rsidRPr="00BD1D7F">
        <w:rPr>
          <w:b/>
        </w:rPr>
        <w:fldChar w:fldCharType="end"/>
      </w:r>
    </w:p>
    <w:p w:rsidR="0097625A" w:rsidRPr="00CB0258" w:rsidRDefault="0097625A" w:rsidP="00722084"/>
    <w:p w:rsidR="00E22440" w:rsidRPr="00CB0258" w:rsidRDefault="00E22440" w:rsidP="00722084"/>
    <w:p w:rsidR="00E22440" w:rsidRPr="006A7A36" w:rsidRDefault="00E22440" w:rsidP="00722084"/>
    <w:p w:rsidR="00E22440" w:rsidRPr="006A7A36" w:rsidRDefault="00E22440" w:rsidP="00722084"/>
    <w:p w:rsidR="00E22440" w:rsidRPr="006A7A36" w:rsidRDefault="00E22440" w:rsidP="00722084"/>
    <w:p w:rsidR="00E22440" w:rsidRPr="006A7A36" w:rsidRDefault="00E22440" w:rsidP="00722084"/>
    <w:p w:rsidR="00E22440" w:rsidRPr="006A7A36" w:rsidRDefault="00E22440" w:rsidP="00722084"/>
    <w:p w:rsidR="0097625A" w:rsidRPr="006A7A36" w:rsidRDefault="0097625A" w:rsidP="0097625A">
      <w:pPr>
        <w:jc w:val="center"/>
      </w:pPr>
      <w:r w:rsidRPr="006A7A36">
        <w:br w:type="page"/>
      </w:r>
    </w:p>
    <w:p w:rsidR="0097625A" w:rsidRPr="00CB0258" w:rsidRDefault="0097625A" w:rsidP="00F27C13">
      <w:pPr>
        <w:pStyle w:val="Heading9"/>
      </w:pPr>
      <w:bookmarkStart w:id="10" w:name="_Toc6531949"/>
      <w:r w:rsidRPr="00CB0258">
        <w:lastRenderedPageBreak/>
        <w:t>LIST OF FIGURES</w:t>
      </w:r>
      <w:bookmarkEnd w:id="10"/>
    </w:p>
    <w:p w:rsidR="00D25BDE" w:rsidRPr="00A96590" w:rsidRDefault="00D25BDE" w:rsidP="00F767E7">
      <w:pPr>
        <w:jc w:val="left"/>
      </w:pPr>
    </w:p>
    <w:p w:rsidR="00BD1D7F" w:rsidRPr="00A96590" w:rsidRDefault="00326BA8">
      <w:pPr>
        <w:pStyle w:val="TableofFigures"/>
        <w:tabs>
          <w:tab w:val="right" w:pos="8213"/>
        </w:tabs>
        <w:rPr>
          <w:rFonts w:ascii="Times New Roman" w:eastAsiaTheme="minorEastAsia" w:hAnsi="Times New Roman" w:cs="Times New Roman"/>
          <w:b w:val="0"/>
          <w:bCs w:val="0"/>
          <w:noProof/>
          <w:sz w:val="24"/>
          <w:szCs w:val="24"/>
          <w:lang w:val="en-US"/>
        </w:rPr>
      </w:pPr>
      <w:r w:rsidRPr="00A96590">
        <w:rPr>
          <w:rFonts w:ascii="Times New Roman" w:hAnsi="Times New Roman" w:cs="Times New Roman"/>
          <w:b w:val="0"/>
          <w:sz w:val="24"/>
          <w:szCs w:val="24"/>
        </w:rPr>
        <w:fldChar w:fldCharType="begin"/>
      </w:r>
      <w:r w:rsidRPr="00A96590">
        <w:rPr>
          <w:rFonts w:ascii="Times New Roman" w:hAnsi="Times New Roman" w:cs="Times New Roman"/>
          <w:b w:val="0"/>
          <w:sz w:val="24"/>
          <w:szCs w:val="24"/>
        </w:rPr>
        <w:instrText xml:space="preserve"> TOC \h \z \t "Caption" \c </w:instrText>
      </w:r>
      <w:r w:rsidRPr="00A96590">
        <w:rPr>
          <w:rFonts w:ascii="Times New Roman" w:hAnsi="Times New Roman" w:cs="Times New Roman"/>
          <w:b w:val="0"/>
          <w:sz w:val="24"/>
          <w:szCs w:val="24"/>
        </w:rPr>
        <w:fldChar w:fldCharType="separate"/>
      </w:r>
      <w:hyperlink w:anchor="_Toc6619510" w:history="1">
        <w:r w:rsidR="00BD1D7F" w:rsidRPr="00A96590">
          <w:rPr>
            <w:rStyle w:val="Hyperlink"/>
            <w:rFonts w:ascii="Times New Roman" w:hAnsi="Times New Roman" w:cs="Times New Roman"/>
            <w:noProof/>
            <w:sz w:val="24"/>
            <w:szCs w:val="24"/>
          </w:rPr>
          <w:t>Figure 1: Overview of Problem Statements</w:t>
        </w:r>
        <w:r w:rsidR="00BD1D7F" w:rsidRPr="00A96590">
          <w:rPr>
            <w:rFonts w:ascii="Times New Roman" w:hAnsi="Times New Roman" w:cs="Times New Roman"/>
            <w:noProof/>
            <w:webHidden/>
            <w:sz w:val="24"/>
            <w:szCs w:val="24"/>
          </w:rPr>
          <w:tab/>
        </w:r>
        <w:r w:rsidR="00BD1D7F" w:rsidRPr="00A96590">
          <w:rPr>
            <w:rFonts w:ascii="Times New Roman" w:hAnsi="Times New Roman" w:cs="Times New Roman"/>
            <w:noProof/>
            <w:webHidden/>
            <w:sz w:val="24"/>
            <w:szCs w:val="24"/>
          </w:rPr>
          <w:fldChar w:fldCharType="begin"/>
        </w:r>
        <w:r w:rsidR="00BD1D7F" w:rsidRPr="00A96590">
          <w:rPr>
            <w:rFonts w:ascii="Times New Roman" w:hAnsi="Times New Roman" w:cs="Times New Roman"/>
            <w:noProof/>
            <w:webHidden/>
            <w:sz w:val="24"/>
            <w:szCs w:val="24"/>
          </w:rPr>
          <w:instrText xml:space="preserve"> PAGEREF _Toc6619510 \h </w:instrText>
        </w:r>
        <w:r w:rsidR="00BD1D7F" w:rsidRPr="00A96590">
          <w:rPr>
            <w:rFonts w:ascii="Times New Roman" w:hAnsi="Times New Roman" w:cs="Times New Roman"/>
            <w:noProof/>
            <w:webHidden/>
            <w:sz w:val="24"/>
            <w:szCs w:val="24"/>
          </w:rPr>
        </w:r>
        <w:r w:rsidR="00BD1D7F" w:rsidRPr="00A96590">
          <w:rPr>
            <w:rFonts w:ascii="Times New Roman" w:hAnsi="Times New Roman" w:cs="Times New Roman"/>
            <w:noProof/>
            <w:webHidden/>
            <w:sz w:val="24"/>
            <w:szCs w:val="24"/>
          </w:rPr>
          <w:fldChar w:fldCharType="separate"/>
        </w:r>
        <w:r w:rsidR="00BD1D7F" w:rsidRPr="00A96590">
          <w:rPr>
            <w:rFonts w:ascii="Times New Roman" w:hAnsi="Times New Roman" w:cs="Times New Roman"/>
            <w:noProof/>
            <w:webHidden/>
            <w:sz w:val="24"/>
            <w:szCs w:val="24"/>
          </w:rPr>
          <w:t>14</w:t>
        </w:r>
        <w:r w:rsidR="00BD1D7F"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1" w:history="1">
        <w:r w:rsidRPr="00A96590">
          <w:rPr>
            <w:rStyle w:val="Hyperlink"/>
            <w:rFonts w:ascii="Times New Roman" w:hAnsi="Times New Roman" w:cs="Times New Roman"/>
            <w:noProof/>
            <w:sz w:val="24"/>
            <w:szCs w:val="24"/>
          </w:rPr>
          <w:t>Figure 2: General Steps of Development</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1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15</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2" w:history="1">
        <w:r w:rsidRPr="00A96590">
          <w:rPr>
            <w:rStyle w:val="Hyperlink"/>
            <w:rFonts w:ascii="Times New Roman" w:hAnsi="Times New Roman" w:cs="Times New Roman"/>
            <w:noProof/>
            <w:sz w:val="24"/>
            <w:szCs w:val="24"/>
          </w:rPr>
          <w:t>Figure 3: HTML Code of Job Advertisement</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2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17</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3" w:history="1">
        <w:r w:rsidRPr="00A96590">
          <w:rPr>
            <w:rStyle w:val="Hyperlink"/>
            <w:rFonts w:ascii="Times New Roman" w:hAnsi="Times New Roman" w:cs="Times New Roman"/>
            <w:noProof/>
            <w:sz w:val="24"/>
            <w:szCs w:val="24"/>
          </w:rPr>
          <w:t>Figure 4: TF-IDF Score Calculation</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3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19</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4" w:history="1">
        <w:r w:rsidRPr="00A96590">
          <w:rPr>
            <w:rStyle w:val="Hyperlink"/>
            <w:rFonts w:ascii="Times New Roman" w:hAnsi="Times New Roman" w:cs="Times New Roman"/>
            <w:noProof/>
            <w:sz w:val="24"/>
            <w:szCs w:val="24"/>
          </w:rPr>
          <w:t>Figure 5: Frequency of occurrence for top 30 terms</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4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0</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5" w:history="1">
        <w:r w:rsidRPr="00A96590">
          <w:rPr>
            <w:rStyle w:val="Hyperlink"/>
            <w:rFonts w:ascii="Times New Roman" w:hAnsi="Times New Roman" w:cs="Times New Roman"/>
            <w:noProof/>
            <w:sz w:val="24"/>
            <w:szCs w:val="24"/>
          </w:rPr>
          <w:t>Figure 6: Machine Learning (“Machine Learning at MATLAB”, n.d.)</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5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1</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6" w:history="1">
        <w:r w:rsidRPr="00A96590">
          <w:rPr>
            <w:rStyle w:val="Hyperlink"/>
            <w:rFonts w:ascii="Times New Roman" w:hAnsi="Times New Roman" w:cs="Times New Roman"/>
            <w:noProof/>
            <w:sz w:val="24"/>
            <w:szCs w:val="24"/>
          </w:rPr>
          <w:t>Figure 7: K-means clustering. Retrieved from Firdaouss Doukkali (2017)</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6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2</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7" w:history="1">
        <w:r w:rsidRPr="00A96590">
          <w:rPr>
            <w:rStyle w:val="Hyperlink"/>
            <w:rFonts w:ascii="Times New Roman" w:hAnsi="Times New Roman" w:cs="Times New Roman"/>
            <w:noProof/>
            <w:sz w:val="24"/>
            <w:szCs w:val="24"/>
          </w:rPr>
          <w:t>Figure 8: K-Medoid. Retrieved from Jiawei Han (n.d.)</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7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3</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19" w:history="1">
        <w:r w:rsidRPr="00A96590">
          <w:rPr>
            <w:rStyle w:val="Hyperlink"/>
            <w:rFonts w:ascii="Times New Roman" w:hAnsi="Times New Roman" w:cs="Times New Roman"/>
            <w:noProof/>
            <w:sz w:val="24"/>
            <w:szCs w:val="24"/>
          </w:rPr>
          <w:t>Figure 9: The elbow method</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19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4</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0" w:history="1">
        <w:r w:rsidRPr="00A96590">
          <w:rPr>
            <w:rStyle w:val="Hyperlink"/>
            <w:rFonts w:ascii="Times New Roman" w:hAnsi="Times New Roman" w:cs="Times New Roman"/>
            <w:noProof/>
            <w:sz w:val="24"/>
            <w:szCs w:val="24"/>
          </w:rPr>
          <w:t>Figure 10: Elbow method for 1 million headlines</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0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5</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1" w:history="1">
        <w:r w:rsidRPr="00A96590">
          <w:rPr>
            <w:rStyle w:val="Hyperlink"/>
            <w:rFonts w:ascii="Times New Roman" w:hAnsi="Times New Roman" w:cs="Times New Roman"/>
            <w:noProof/>
            <w:sz w:val="24"/>
            <w:szCs w:val="24"/>
          </w:rPr>
          <w:t>Figure 11: Labelled IT Dataset: Administrator (258), Analyst (898), Developer (1308), Engineer (716), Lead (952), Support (524), Tester (99).</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1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7</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2" w:history="1">
        <w:r w:rsidRPr="00A96590">
          <w:rPr>
            <w:rStyle w:val="Hyperlink"/>
            <w:rFonts w:ascii="Times New Roman" w:hAnsi="Times New Roman" w:cs="Times New Roman"/>
            <w:noProof/>
            <w:sz w:val="24"/>
            <w:szCs w:val="24"/>
          </w:rPr>
          <w:t>Figure 12: Visualize and interpret result</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2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28</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3" w:history="1">
        <w:r w:rsidRPr="00A96590">
          <w:rPr>
            <w:rStyle w:val="Hyperlink"/>
            <w:rFonts w:ascii="Times New Roman" w:hAnsi="Times New Roman" w:cs="Times New Roman"/>
            <w:noProof/>
            <w:sz w:val="24"/>
            <w:szCs w:val="24"/>
          </w:rPr>
          <w:t>Figure 13: Beautiful Soup (Available at: https://www.crummy.com/software/BeautifulSoup/bs4/doc/)</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3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0</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4" w:history="1">
        <w:r w:rsidRPr="00A96590">
          <w:rPr>
            <w:rStyle w:val="Hyperlink"/>
            <w:rFonts w:ascii="Times New Roman" w:hAnsi="Times New Roman" w:cs="Times New Roman"/>
            <w:noProof/>
            <w:sz w:val="24"/>
            <w:szCs w:val="24"/>
          </w:rPr>
          <w:t>Figure 14: MongoDB (Available at: https://docs.mongodb.com/manual/)</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4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1</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5" w:history="1">
        <w:r w:rsidRPr="00A96590">
          <w:rPr>
            <w:rStyle w:val="Hyperlink"/>
            <w:rFonts w:ascii="Times New Roman" w:hAnsi="Times New Roman" w:cs="Times New Roman"/>
            <w:noProof/>
            <w:sz w:val="24"/>
            <w:szCs w:val="24"/>
          </w:rPr>
          <w:t>Figure 15: Scikit-learn (Available at: https://scikit-learn.org/stable/)</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5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1</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6" w:history="1">
        <w:r w:rsidRPr="00A96590">
          <w:rPr>
            <w:rStyle w:val="Hyperlink"/>
            <w:rFonts w:ascii="Times New Roman" w:hAnsi="Times New Roman" w:cs="Times New Roman"/>
            <w:noProof/>
            <w:sz w:val="24"/>
            <w:szCs w:val="24"/>
          </w:rPr>
          <w:t>Figure 16: D3.js (Available at: https://d3js.org/)</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6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2</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7" w:history="1">
        <w:r w:rsidRPr="00A96590">
          <w:rPr>
            <w:rStyle w:val="Hyperlink"/>
            <w:rFonts w:ascii="Times New Roman" w:hAnsi="Times New Roman" w:cs="Times New Roman"/>
            <w:noProof/>
            <w:sz w:val="24"/>
            <w:szCs w:val="24"/>
          </w:rPr>
          <w:t>Figure 17: Project data flow diagram</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7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4</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8" w:history="1">
        <w:r w:rsidRPr="00A96590">
          <w:rPr>
            <w:rStyle w:val="Hyperlink"/>
            <w:rFonts w:ascii="Times New Roman" w:hAnsi="Times New Roman" w:cs="Times New Roman"/>
            <w:noProof/>
            <w:sz w:val="24"/>
            <w:szCs w:val="24"/>
          </w:rPr>
          <w:t>Figure 18: Web scraping prototype</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8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6</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29" w:history="1">
        <w:r w:rsidRPr="00A96590">
          <w:rPr>
            <w:rStyle w:val="Hyperlink"/>
            <w:rFonts w:ascii="Times New Roman" w:hAnsi="Times New Roman" w:cs="Times New Roman"/>
            <w:noProof/>
            <w:sz w:val="24"/>
            <w:szCs w:val="24"/>
          </w:rPr>
          <w:t>Figure 19: Text clustering prototype</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29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7</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0" w:history="1">
        <w:r w:rsidRPr="00A96590">
          <w:rPr>
            <w:rStyle w:val="Hyperlink"/>
            <w:rFonts w:ascii="Times New Roman" w:hAnsi="Times New Roman" w:cs="Times New Roman"/>
            <w:noProof/>
            <w:sz w:val="24"/>
            <w:szCs w:val="24"/>
          </w:rPr>
          <w:t>Figure 20: Login to View Salary</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0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39</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1" w:history="1">
        <w:r w:rsidRPr="00A96590">
          <w:rPr>
            <w:rStyle w:val="Hyperlink"/>
            <w:rFonts w:ascii="Times New Roman" w:hAnsi="Times New Roman" w:cs="Times New Roman"/>
            <w:noProof/>
            <w:sz w:val="24"/>
            <w:szCs w:val="24"/>
          </w:rPr>
          <w:t>Figure 21: BSON Object for Job Advertisement</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1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0</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2" w:history="1">
        <w:r w:rsidRPr="00A96590">
          <w:rPr>
            <w:rStyle w:val="Hyperlink"/>
            <w:rFonts w:ascii="Times New Roman" w:hAnsi="Times New Roman" w:cs="Times New Roman"/>
            <w:noProof/>
            <w:sz w:val="24"/>
            <w:szCs w:val="24"/>
          </w:rPr>
          <w:t>Figure 22: MongoDB Compass</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2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1</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3" w:history="1">
        <w:r w:rsidRPr="00A96590">
          <w:rPr>
            <w:rStyle w:val="Hyperlink"/>
            <w:rFonts w:ascii="Times New Roman" w:hAnsi="Times New Roman" w:cs="Times New Roman"/>
            <w:noProof/>
            <w:sz w:val="24"/>
            <w:szCs w:val="24"/>
          </w:rPr>
          <w:t>Figure 23: Elbow method (K=8)</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3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3</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4" w:history="1">
        <w:r w:rsidRPr="00A96590">
          <w:rPr>
            <w:rStyle w:val="Hyperlink"/>
            <w:rFonts w:ascii="Times New Roman" w:hAnsi="Times New Roman" w:cs="Times New Roman"/>
            <w:noProof/>
            <w:sz w:val="24"/>
            <w:szCs w:val="24"/>
          </w:rPr>
          <w:t>Figure 24: Clusters keyword and job titles clustered</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4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3</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6" w:history="1">
        <w:r w:rsidRPr="00A96590">
          <w:rPr>
            <w:rStyle w:val="Hyperlink"/>
            <w:rFonts w:ascii="Times New Roman" w:hAnsi="Times New Roman" w:cs="Times New Roman"/>
            <w:noProof/>
            <w:sz w:val="24"/>
            <w:szCs w:val="24"/>
          </w:rPr>
          <w:t>Figure 25: Clusters Job Adverts Count</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6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7</w:t>
        </w:r>
        <w:r w:rsidRPr="00A96590">
          <w:rPr>
            <w:rFonts w:ascii="Times New Roman" w:hAnsi="Times New Roman" w:cs="Times New Roman"/>
            <w:noProof/>
            <w:webHidden/>
            <w:sz w:val="24"/>
            <w:szCs w:val="24"/>
          </w:rPr>
          <w:fldChar w:fldCharType="end"/>
        </w:r>
      </w:hyperlink>
    </w:p>
    <w:p w:rsidR="00BD1D7F" w:rsidRPr="00A96590" w:rsidRDefault="00BD1D7F">
      <w:pPr>
        <w:pStyle w:val="TableofFigures"/>
        <w:tabs>
          <w:tab w:val="right" w:pos="8213"/>
        </w:tabs>
        <w:rPr>
          <w:rFonts w:ascii="Times New Roman" w:eastAsiaTheme="minorEastAsia" w:hAnsi="Times New Roman" w:cs="Times New Roman"/>
          <w:b w:val="0"/>
          <w:bCs w:val="0"/>
          <w:noProof/>
          <w:sz w:val="24"/>
          <w:szCs w:val="24"/>
          <w:lang w:val="en-US"/>
        </w:rPr>
      </w:pPr>
      <w:hyperlink w:anchor="_Toc6619537" w:history="1">
        <w:r w:rsidRPr="00A96590">
          <w:rPr>
            <w:rStyle w:val="Hyperlink"/>
            <w:rFonts w:ascii="Times New Roman" w:hAnsi="Times New Roman" w:cs="Times New Roman"/>
            <w:noProof/>
            <w:sz w:val="24"/>
            <w:szCs w:val="24"/>
          </w:rPr>
          <w:t>Figure 26: Clusters against number of job titles clustered</w:t>
        </w:r>
        <w:r w:rsidRPr="00A96590">
          <w:rPr>
            <w:rFonts w:ascii="Times New Roman" w:hAnsi="Times New Roman" w:cs="Times New Roman"/>
            <w:noProof/>
            <w:webHidden/>
            <w:sz w:val="24"/>
            <w:szCs w:val="24"/>
          </w:rPr>
          <w:tab/>
        </w:r>
        <w:r w:rsidRPr="00A96590">
          <w:rPr>
            <w:rFonts w:ascii="Times New Roman" w:hAnsi="Times New Roman" w:cs="Times New Roman"/>
            <w:noProof/>
            <w:webHidden/>
            <w:sz w:val="24"/>
            <w:szCs w:val="24"/>
          </w:rPr>
          <w:fldChar w:fldCharType="begin"/>
        </w:r>
        <w:r w:rsidRPr="00A96590">
          <w:rPr>
            <w:rFonts w:ascii="Times New Roman" w:hAnsi="Times New Roman" w:cs="Times New Roman"/>
            <w:noProof/>
            <w:webHidden/>
            <w:sz w:val="24"/>
            <w:szCs w:val="24"/>
          </w:rPr>
          <w:instrText xml:space="preserve"> PAGEREF _Toc6619537 \h </w:instrText>
        </w:r>
        <w:r w:rsidRPr="00A96590">
          <w:rPr>
            <w:rFonts w:ascii="Times New Roman" w:hAnsi="Times New Roman" w:cs="Times New Roman"/>
            <w:noProof/>
            <w:webHidden/>
            <w:sz w:val="24"/>
            <w:szCs w:val="24"/>
          </w:rPr>
        </w:r>
        <w:r w:rsidRPr="00A96590">
          <w:rPr>
            <w:rFonts w:ascii="Times New Roman" w:hAnsi="Times New Roman" w:cs="Times New Roman"/>
            <w:noProof/>
            <w:webHidden/>
            <w:sz w:val="24"/>
            <w:szCs w:val="24"/>
          </w:rPr>
          <w:fldChar w:fldCharType="separate"/>
        </w:r>
        <w:r w:rsidRPr="00A96590">
          <w:rPr>
            <w:rFonts w:ascii="Times New Roman" w:hAnsi="Times New Roman" w:cs="Times New Roman"/>
            <w:noProof/>
            <w:webHidden/>
            <w:sz w:val="24"/>
            <w:szCs w:val="24"/>
          </w:rPr>
          <w:t>47</w:t>
        </w:r>
        <w:r w:rsidRPr="00A96590">
          <w:rPr>
            <w:rFonts w:ascii="Times New Roman" w:hAnsi="Times New Roman" w:cs="Times New Roman"/>
            <w:noProof/>
            <w:webHidden/>
            <w:sz w:val="24"/>
            <w:szCs w:val="24"/>
          </w:rPr>
          <w:fldChar w:fldCharType="end"/>
        </w:r>
      </w:hyperlink>
    </w:p>
    <w:p w:rsidR="0097625A" w:rsidRPr="00887A3B" w:rsidRDefault="00326BA8" w:rsidP="00F767E7">
      <w:pPr>
        <w:spacing w:line="480" w:lineRule="auto"/>
        <w:jc w:val="left"/>
      </w:pPr>
      <w:r w:rsidRPr="00A96590">
        <w:fldChar w:fldCharType="end"/>
      </w:r>
      <w:r w:rsidR="0097625A" w:rsidRPr="00887A3B">
        <w:br w:type="page"/>
      </w:r>
      <w:bookmarkStart w:id="11" w:name="_GoBack"/>
      <w:bookmarkEnd w:id="11"/>
    </w:p>
    <w:p w:rsidR="0097625A" w:rsidRPr="006A7A36" w:rsidRDefault="0097625A" w:rsidP="00F27C13">
      <w:pPr>
        <w:pStyle w:val="Heading9"/>
      </w:pPr>
      <w:bookmarkStart w:id="12" w:name="_Toc6531950"/>
      <w:r w:rsidRPr="006A7A36">
        <w:lastRenderedPageBreak/>
        <w:t>LIST OF SYMBOLS / ABBREVIATIONS</w:t>
      </w:r>
      <w:bookmarkEnd w:id="12"/>
    </w:p>
    <w:p w:rsidR="00FB1FA7" w:rsidRPr="006A7A36" w:rsidRDefault="00FB1FA7" w:rsidP="0097625A"/>
    <w:p w:rsidR="009F6D37" w:rsidRPr="006A7A36" w:rsidRDefault="005B10ED" w:rsidP="006C7812">
      <w:pPr>
        <w:tabs>
          <w:tab w:val="left" w:pos="1701"/>
        </w:tabs>
      </w:pPr>
      <w:r>
        <w:t>SSE</w:t>
      </w:r>
      <w:r>
        <w:tab/>
        <w:t>sum of squared error</w:t>
      </w:r>
    </w:p>
    <w:p w:rsidR="00AA4164" w:rsidRPr="006A7A36" w:rsidRDefault="00AA4164" w:rsidP="00AA4164">
      <w:pPr>
        <w:jc w:val="left"/>
        <w:sectPr w:rsidR="00AA4164" w:rsidRPr="006A7A36" w:rsidSect="00F33D21">
          <w:headerReference w:type="even" r:id="rId8"/>
          <w:headerReference w:type="default" r:id="rId9"/>
          <w:pgSz w:w="11909" w:h="16834" w:code="9"/>
          <w:pgMar w:top="1418" w:right="1418" w:bottom="1418" w:left="2268" w:header="851" w:footer="851" w:gutter="0"/>
          <w:pgNumType w:fmt="lowerRoman"/>
          <w:cols w:space="720"/>
          <w:docGrid w:linePitch="360"/>
        </w:sectPr>
      </w:pPr>
      <w:r>
        <w:t>TF-IDF</w:t>
      </w:r>
      <w:r>
        <w:tab/>
        <w:t xml:space="preserve">    term frequency – inverse document frequency</w:t>
      </w:r>
    </w:p>
    <w:p w:rsidR="00655E19" w:rsidRPr="006A7A36" w:rsidRDefault="00655E19" w:rsidP="00AD47DF">
      <w:pPr>
        <w:pStyle w:val="Heading1"/>
      </w:pPr>
    </w:p>
    <w:p w:rsidR="00655E19" w:rsidRPr="006A7A36" w:rsidRDefault="00655E19" w:rsidP="00655E19">
      <w:pPr>
        <w:jc w:val="center"/>
      </w:pPr>
    </w:p>
    <w:p w:rsidR="002C7EFD" w:rsidRPr="006A7A36" w:rsidRDefault="002C7EFD" w:rsidP="00655E19">
      <w:pPr>
        <w:pStyle w:val="Heading2"/>
        <w:tabs>
          <w:tab w:val="clear" w:pos="130"/>
          <w:tab w:val="left" w:pos="0"/>
        </w:tabs>
        <w:ind w:left="-144"/>
      </w:pPr>
      <w:bookmarkStart w:id="13" w:name="_Toc6618931"/>
      <w:r w:rsidRPr="006A7A36">
        <w:t>INTRODUCTION</w:t>
      </w:r>
      <w:bookmarkEnd w:id="13"/>
    </w:p>
    <w:p w:rsidR="00A372F4" w:rsidRPr="006A7A36" w:rsidRDefault="00A372F4" w:rsidP="0097625A"/>
    <w:p w:rsidR="00472434" w:rsidRDefault="00EB423B" w:rsidP="003F3A42">
      <w:pPr>
        <w:pStyle w:val="Heading3"/>
      </w:pPr>
      <w:bookmarkStart w:id="14" w:name="_Toc6618932"/>
      <w:r>
        <w:t>Background</w:t>
      </w:r>
      <w:bookmarkEnd w:id="14"/>
    </w:p>
    <w:p w:rsidR="008916A1" w:rsidRDefault="00AC465F" w:rsidP="008916A1">
      <w:r w:rsidRPr="008622E4">
        <w:rPr>
          <w:color w:val="000000" w:themeColor="text1"/>
          <w:shd w:val="clear" w:color="auto" w:fill="FFFFFF"/>
        </w:rPr>
        <w:t>One of the most common ways today's job seekers uncover employment opportunit</w:t>
      </w:r>
      <w:r w:rsidR="00F458EA" w:rsidRPr="008622E4">
        <w:rPr>
          <w:color w:val="000000" w:themeColor="text1"/>
          <w:shd w:val="clear" w:color="auto" w:fill="FFFFFF"/>
        </w:rPr>
        <w:t xml:space="preserve">ies is by using online sources. </w:t>
      </w:r>
      <w:r w:rsidRPr="008622E4">
        <w:rPr>
          <w:color w:val="000000" w:themeColor="text1"/>
          <w:shd w:val="clear" w:color="auto" w:fill="FFFFFF"/>
        </w:rPr>
        <w:t xml:space="preserve">There are hundreds of job boards, both generic and niche, as well as aggregators, social media channels, networking groups and staffing </w:t>
      </w:r>
      <w:r w:rsidR="00F458EA" w:rsidRPr="008622E4">
        <w:rPr>
          <w:color w:val="000000" w:themeColor="text1"/>
          <w:shd w:val="clear" w:color="auto" w:fill="FFFFFF"/>
        </w:rPr>
        <w:t>company websites to choose from</w:t>
      </w:r>
      <w:r w:rsidR="00865A38">
        <w:rPr>
          <w:color w:val="292B2C"/>
          <w:shd w:val="clear" w:color="auto" w:fill="FFFFFF"/>
        </w:rPr>
        <w:t xml:space="preserve"> (</w:t>
      </w:r>
      <w:r w:rsidR="00A605B0">
        <w:t>Robert Half, 2017</w:t>
      </w:r>
      <w:r w:rsidR="00865A38">
        <w:t>)</w:t>
      </w:r>
      <w:r w:rsidR="00F458EA">
        <w:t>.</w:t>
      </w:r>
      <w:r w:rsidR="001A444B">
        <w:t xml:space="preserve"> </w:t>
      </w:r>
      <w:r w:rsidR="00A605B0">
        <w:t>T</w:t>
      </w:r>
      <w:r w:rsidR="00865A38">
        <w:t>he online job advertisement websites</w:t>
      </w:r>
      <w:r w:rsidR="00342B96">
        <w:t xml:space="preserve"> </w:t>
      </w:r>
      <w:r w:rsidR="00A605B0">
        <w:t xml:space="preserve">such as </w:t>
      </w:r>
      <w:r w:rsidR="008622E4">
        <w:t xml:space="preserve">monster.com, </w:t>
      </w:r>
      <w:r w:rsidR="00A605B0">
        <w:t>ind</w:t>
      </w:r>
      <w:r w:rsidR="008622E4">
        <w:t xml:space="preserve">eed.com.my and jobstreet.com.my. The </w:t>
      </w:r>
      <w:r w:rsidR="00A605B0">
        <w:t xml:space="preserve">mobile application </w:t>
      </w:r>
      <w:r w:rsidR="00D37B7F">
        <w:t>version of indeed.com.my and jobstreet.com.my</w:t>
      </w:r>
      <w:r w:rsidR="00A605B0">
        <w:t xml:space="preserve"> have up to 50 million of download times and 1 million of download times respectively.</w:t>
      </w:r>
      <w:r w:rsidR="00D37B7F">
        <w:t xml:space="preserve"> This means that many people are applying jobs by using online job advertisement application method. </w:t>
      </w:r>
      <w:r w:rsidR="008622E4">
        <w:t>Online job advertisement websites provid</w:t>
      </w:r>
      <w:r w:rsidR="0007007B">
        <w:t>e</w:t>
      </w:r>
      <w:r w:rsidR="008622E4">
        <w:t xml:space="preserve"> a</w:t>
      </w:r>
      <w:r w:rsidR="00D37B7F">
        <w:t xml:space="preserve"> very</w:t>
      </w:r>
      <w:r w:rsidR="008622E4">
        <w:t xml:space="preserve"> convenient way to apply </w:t>
      </w:r>
      <w:r w:rsidR="0007007B">
        <w:t xml:space="preserve">for </w:t>
      </w:r>
      <w:r w:rsidR="008622E4">
        <w:t>a</w:t>
      </w:r>
      <w:r w:rsidR="0007007B">
        <w:t xml:space="preserve"> new job which</w:t>
      </w:r>
      <w:r w:rsidR="008622E4">
        <w:t xml:space="preserve"> </w:t>
      </w:r>
      <w:r w:rsidR="0007007B">
        <w:t>t</w:t>
      </w:r>
      <w:r w:rsidR="008622E4">
        <w:t>he job seekers</w:t>
      </w:r>
      <w:r w:rsidR="008916A1">
        <w:t xml:space="preserve"> </w:t>
      </w:r>
      <w:r w:rsidR="008622E4">
        <w:t>m</w:t>
      </w:r>
      <w:r w:rsidR="008916A1">
        <w:t xml:space="preserve">ake </w:t>
      </w:r>
      <w:r w:rsidR="008622E4">
        <w:t xml:space="preserve">only </w:t>
      </w:r>
      <w:r w:rsidR="008916A1">
        <w:t xml:space="preserve">a few steps to run through entire process of </w:t>
      </w:r>
      <w:r w:rsidR="008622E4">
        <w:t>applying</w:t>
      </w:r>
      <w:r w:rsidR="008916A1">
        <w:t xml:space="preserve"> a</w:t>
      </w:r>
      <w:r w:rsidR="008622E4">
        <w:t xml:space="preserve"> new job no matter at anywhere.</w:t>
      </w:r>
    </w:p>
    <w:p w:rsidR="00D461B0" w:rsidRDefault="00D37B7F" w:rsidP="00BB34A9">
      <w:pPr>
        <w:ind w:firstLine="720"/>
      </w:pPr>
      <w:r>
        <w:t xml:space="preserve">In addition, </w:t>
      </w:r>
      <w:r w:rsidR="005642C9">
        <w:t>online job advertisement</w:t>
      </w:r>
      <w:r>
        <w:t>s create</w:t>
      </w:r>
      <w:r w:rsidR="005642C9">
        <w:t xml:space="preserve"> an effective p</w:t>
      </w:r>
      <w:r w:rsidR="005642C9">
        <w:rPr>
          <w:rFonts w:hint="eastAsia"/>
        </w:rPr>
        <w:t>i</w:t>
      </w:r>
      <w:r w:rsidR="005642C9">
        <w:t>pe</w:t>
      </w:r>
      <w:r w:rsidR="00531861">
        <w:t>line</w:t>
      </w:r>
      <w:r w:rsidR="005642C9">
        <w:t xml:space="preserve"> for employers to hire their desired employee</w:t>
      </w:r>
      <w:r>
        <w:t>s</w:t>
      </w:r>
      <w:r w:rsidR="00531861">
        <w:t xml:space="preserve"> in worldwide social media</w:t>
      </w:r>
      <w:r w:rsidR="005642C9">
        <w:t>. On the other hand, job seeker</w:t>
      </w:r>
      <w:r>
        <w:t>s</w:t>
      </w:r>
      <w:r w:rsidR="005642C9">
        <w:t xml:space="preserve"> also can seek for job</w:t>
      </w:r>
      <w:r>
        <w:t>s</w:t>
      </w:r>
      <w:r w:rsidR="005642C9">
        <w:t xml:space="preserve"> that </w:t>
      </w:r>
      <w:r>
        <w:t xml:space="preserve">are </w:t>
      </w:r>
      <w:r w:rsidR="005642C9">
        <w:t>rela</w:t>
      </w:r>
      <w:r w:rsidR="00531861">
        <w:t>ted to their skill sets. Thus, o</w:t>
      </w:r>
      <w:r w:rsidR="005642C9">
        <w:t>nline job advertisement websites play a</w:t>
      </w:r>
      <w:r w:rsidR="00531861">
        <w:t>n essential role for employers to hire new workers and job seeker</w:t>
      </w:r>
      <w:r>
        <w:t>s</w:t>
      </w:r>
      <w:r w:rsidR="00531861">
        <w:t xml:space="preserve"> to get employed.</w:t>
      </w:r>
      <w:r w:rsidR="0043481E">
        <w:t xml:space="preserve"> A minimum req</w:t>
      </w:r>
      <w:r w:rsidR="007D7A51">
        <w:t>uirement for applying a job is</w:t>
      </w:r>
      <w:r w:rsidR="0043481E">
        <w:t xml:space="preserve"> job seeker must </w:t>
      </w:r>
      <w:r w:rsidR="00751CFD">
        <w:t>fulfil</w:t>
      </w:r>
      <w:r w:rsidR="0043481E">
        <w:t xml:space="preserve"> a desired skill sets that ca</w:t>
      </w:r>
      <w:r w:rsidR="00BB34A9">
        <w:t xml:space="preserve">n benefits the company. </w:t>
      </w:r>
    </w:p>
    <w:p w:rsidR="003546CF" w:rsidRDefault="0008562F" w:rsidP="003B2D70">
      <w:r>
        <w:rPr>
          <w:color w:val="000000" w:themeColor="text1"/>
        </w:rPr>
        <w:tab/>
        <w:t xml:space="preserve">According to </w:t>
      </w:r>
      <w:proofErr w:type="spellStart"/>
      <w:r w:rsidR="003A001B">
        <w:t>Izabela</w:t>
      </w:r>
      <w:proofErr w:type="spellEnd"/>
      <w:r w:rsidR="003A001B">
        <w:t xml:space="preserve"> A. </w:t>
      </w:r>
      <w:proofErr w:type="spellStart"/>
      <w:r w:rsidR="003A001B">
        <w:t>Wowczko</w:t>
      </w:r>
      <w:proofErr w:type="spellEnd"/>
      <w:r w:rsidR="003A001B">
        <w:t xml:space="preserve"> (2016), the project aimed at extracting specific competences from job descriptions, and therefore evidence about skills needs in software engineering. The data was scrapped from online repositories, parsed, and filtered based on a set of predefined keywords. Hierarchica</w:t>
      </w:r>
      <w:r w:rsidR="00E80E62">
        <w:t>l agglomerative clustering and K-m</w:t>
      </w:r>
      <w:r w:rsidR="003A001B">
        <w:t>eans were the mining techniques used to identify groups of skills producing coherent job definitions.</w:t>
      </w:r>
    </w:p>
    <w:p w:rsidR="00891EF3" w:rsidRDefault="00891EF3" w:rsidP="003B2D70"/>
    <w:p w:rsidR="00891EF3" w:rsidRDefault="00891EF3" w:rsidP="003B2D70"/>
    <w:p w:rsidR="00891EF3" w:rsidRPr="0000676C" w:rsidRDefault="00891EF3" w:rsidP="003B2D70"/>
    <w:p w:rsidR="003546CF" w:rsidRDefault="003546CF" w:rsidP="003B2D70">
      <w:pPr>
        <w:rPr>
          <w:lang w:val="en-US"/>
        </w:rPr>
      </w:pPr>
    </w:p>
    <w:p w:rsidR="003A001B" w:rsidRPr="00BB34A9" w:rsidRDefault="003A001B" w:rsidP="003B2D70">
      <w:pPr>
        <w:rPr>
          <w:lang w:val="en-US"/>
        </w:rPr>
      </w:pPr>
    </w:p>
    <w:p w:rsidR="00FF0C03" w:rsidRDefault="00AD7FD6" w:rsidP="00E10A41">
      <w:pPr>
        <w:pStyle w:val="Heading3"/>
      </w:pPr>
      <w:bookmarkStart w:id="15" w:name="_Toc6618933"/>
      <w:r>
        <w:lastRenderedPageBreak/>
        <w:t>Problem</w:t>
      </w:r>
      <w:r w:rsidR="00261EC9">
        <w:t xml:space="preserve"> Statement</w:t>
      </w:r>
      <w:bookmarkEnd w:id="15"/>
    </w:p>
    <w:p w:rsidR="00AF27FB" w:rsidRPr="00AF27FB" w:rsidRDefault="00AF27FB" w:rsidP="00AF27FB"/>
    <w:p w:rsidR="008260AF" w:rsidRDefault="006E4B25" w:rsidP="008260AF">
      <w:pPr>
        <w:pStyle w:val="TABLE"/>
        <w:keepNex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411pt;height:159.75pt">
            <v:imagedata r:id="rId10" o:title="problem statements"/>
          </v:shape>
        </w:pict>
      </w:r>
    </w:p>
    <w:p w:rsidR="00A62ECD" w:rsidRDefault="008260AF" w:rsidP="00350A31">
      <w:pPr>
        <w:pStyle w:val="Caption"/>
        <w:jc w:val="center"/>
      </w:pPr>
      <w:bookmarkStart w:id="16" w:name="_Toc6619510"/>
      <w:r>
        <w:t xml:space="preserve">Figure </w:t>
      </w:r>
      <w:r>
        <w:fldChar w:fldCharType="begin"/>
      </w:r>
      <w:r>
        <w:instrText xml:space="preserve"> SEQ Figure \* ARABIC </w:instrText>
      </w:r>
      <w:r>
        <w:fldChar w:fldCharType="separate"/>
      </w:r>
      <w:r w:rsidR="00D641A6">
        <w:rPr>
          <w:noProof/>
        </w:rPr>
        <w:t>1</w:t>
      </w:r>
      <w:r>
        <w:fldChar w:fldCharType="end"/>
      </w:r>
      <w:r w:rsidR="00350A31">
        <w:t>: Overview of Problem Statements</w:t>
      </w:r>
      <w:bookmarkEnd w:id="16"/>
    </w:p>
    <w:p w:rsidR="000F6461" w:rsidRDefault="000F6461" w:rsidP="00AF27FB">
      <w:pPr>
        <w:jc w:val="center"/>
      </w:pPr>
    </w:p>
    <w:p w:rsidR="00A62ECD" w:rsidRDefault="00AF27FB" w:rsidP="00AF27FB">
      <w:pPr>
        <w:pStyle w:val="Heading4"/>
      </w:pPr>
      <w:bookmarkStart w:id="17" w:name="_Toc6618934"/>
      <w:r>
        <w:t>Universities or colleges provide outdated courses in education plan</w:t>
      </w:r>
      <w:bookmarkEnd w:id="17"/>
    </w:p>
    <w:p w:rsidR="00BF3584" w:rsidRDefault="002A1C7C" w:rsidP="002A1C7C">
      <w:r>
        <w:t>J</w:t>
      </w:r>
      <w:r w:rsidR="006E7CA7">
        <w:t>ob requirements may include specific skill sets, experience</w:t>
      </w:r>
      <w:r w:rsidR="00BF3584">
        <w:t xml:space="preserve"> and knowledge in the job field and educational credentia</w:t>
      </w:r>
      <w:r w:rsidR="006E7CA7">
        <w:t>l</w:t>
      </w:r>
      <w:r w:rsidR="00BF3584">
        <w:t>. For university student, achieving an specific skill sets is the top first requirement to get hired because most of the employer</w:t>
      </w:r>
      <w:r w:rsidR="006E7CA7">
        <w:t>s</w:t>
      </w:r>
      <w:r w:rsidR="00BF3584">
        <w:t xml:space="preserve"> will </w:t>
      </w:r>
      <w:r w:rsidR="006E7CA7">
        <w:t>ignore</w:t>
      </w:r>
      <w:r w:rsidR="00BF3584">
        <w:t xml:space="preserve"> those who </w:t>
      </w:r>
      <w:r w:rsidR="006E7CA7">
        <w:t>do</w:t>
      </w:r>
      <w:r w:rsidR="00BF3584">
        <w:t xml:space="preserve"> not acqu</w:t>
      </w:r>
      <w:r w:rsidR="006E7CA7">
        <w:t>ire the skills that can benefit</w:t>
      </w:r>
      <w:r w:rsidR="00BF3584">
        <w:t xml:space="preserve"> their compan</w:t>
      </w:r>
      <w:r w:rsidR="006E7CA7">
        <w:t>ies</w:t>
      </w:r>
      <w:r w:rsidR="00BF3584">
        <w:t>, before they are going to justify your personal quality. The company will reduce the pool of applicant</w:t>
      </w:r>
      <w:r w:rsidR="006E7CA7">
        <w:t>s</w:t>
      </w:r>
      <w:r w:rsidR="00BF3584">
        <w:t xml:space="preserve"> based on skill sets before they want to search </w:t>
      </w:r>
      <w:r w:rsidR="002E5CBB">
        <w:t>for a good personality.</w:t>
      </w:r>
    </w:p>
    <w:p w:rsidR="00BF3584" w:rsidRDefault="00BF3584" w:rsidP="00AF27FB"/>
    <w:p w:rsidR="007E161C" w:rsidRDefault="00382096" w:rsidP="007E161C">
      <w:pPr>
        <w:pStyle w:val="Heading4"/>
      </w:pPr>
      <w:bookmarkStart w:id="18" w:name="_Toc6618935"/>
      <w:r>
        <w:t>Market research</w:t>
      </w:r>
      <w:r w:rsidR="00077B83">
        <w:t xml:space="preserve"> </w:t>
      </w:r>
      <w:r>
        <w:t>is</w:t>
      </w:r>
      <w:r w:rsidR="00077B83">
        <w:t xml:space="preserve"> expensive</w:t>
      </w:r>
      <w:bookmarkEnd w:id="18"/>
    </w:p>
    <w:p w:rsidR="000F6461" w:rsidRDefault="0083367F" w:rsidP="000B01FB">
      <w:r>
        <w:t xml:space="preserve">A comprehensive market research </w:t>
      </w:r>
      <w:r w:rsidR="00382096">
        <w:t>may</w:t>
      </w:r>
      <w:r>
        <w:t xml:space="preserve"> consume high cost and long time. Many business owners</w:t>
      </w:r>
      <w:r w:rsidR="000F6461">
        <w:t xml:space="preserve"> do not </w:t>
      </w:r>
      <w:r w:rsidR="000A6A69">
        <w:t>have</w:t>
      </w:r>
      <w:r w:rsidR="000F6461">
        <w:t xml:space="preserve"> the money</w:t>
      </w:r>
      <w:r w:rsidR="000A6A69">
        <w:t xml:space="preserve"> to spend</w:t>
      </w:r>
      <w:r w:rsidR="000F6461">
        <w:t xml:space="preserve"> to analyse </w:t>
      </w:r>
      <w:r w:rsidR="00210CB3">
        <w:t>the market trend and</w:t>
      </w:r>
      <w:r w:rsidR="000A6A69">
        <w:t xml:space="preserve"> they</w:t>
      </w:r>
      <w:r w:rsidR="000F6461">
        <w:t xml:space="preserve"> try </w:t>
      </w:r>
      <w:r>
        <w:t>to bypass this crucial step and</w:t>
      </w:r>
      <w:r w:rsidR="000A6A69">
        <w:t xml:space="preserve"> before producing</w:t>
      </w:r>
      <w:r w:rsidR="000F6461">
        <w:t xml:space="preserve"> their products.</w:t>
      </w:r>
    </w:p>
    <w:p w:rsidR="007E161C" w:rsidRDefault="000F6461" w:rsidP="000F6461">
      <w:r>
        <w:tab/>
        <w:t>Without paying for a market research, business owners are not able to analyse by their own observations. For example, there are millions of job advertisem</w:t>
      </w:r>
      <w:r w:rsidR="001E061A">
        <w:t>ents in job search websites where</w:t>
      </w:r>
      <w:r>
        <w:t xml:space="preserve"> universities and colleges cannot identify the trending skill sets one by one through the job advertisement.</w:t>
      </w:r>
    </w:p>
    <w:p w:rsidR="006954A6" w:rsidRPr="000F6461" w:rsidRDefault="006954A6" w:rsidP="000F6461"/>
    <w:p w:rsidR="00773287" w:rsidRDefault="007E161C" w:rsidP="0006555E">
      <w:pPr>
        <w:pStyle w:val="Heading4"/>
      </w:pPr>
      <w:bookmarkStart w:id="19" w:name="_Toc6618936"/>
      <w:r>
        <w:t xml:space="preserve">Job seeker do not or do not know which expert skill </w:t>
      </w:r>
      <w:r w:rsidR="00E201D1">
        <w:t xml:space="preserve">set </w:t>
      </w:r>
      <w:r>
        <w:t>should be acquired</w:t>
      </w:r>
      <w:bookmarkEnd w:id="19"/>
    </w:p>
    <w:p w:rsidR="00454967" w:rsidRPr="00210CB3" w:rsidRDefault="001D01B0" w:rsidP="00454967">
      <w:pPr>
        <w:rPr>
          <w:color w:val="101010"/>
        </w:rPr>
      </w:pPr>
      <w:r>
        <w:t>Narrowing the pool of job applicants with skill sets which is the first priority for an emplo</w:t>
      </w:r>
      <w:r w:rsidR="003D728F">
        <w:t>yer to hire a worker. Undeniably</w:t>
      </w:r>
      <w:r>
        <w:t xml:space="preserve">, a job seeker must </w:t>
      </w:r>
      <w:r w:rsidR="00454967">
        <w:t xml:space="preserve">have a mix skill sets to benefits the company comprehensively. According to </w:t>
      </w:r>
      <w:r w:rsidR="00454967" w:rsidRPr="00210CB3">
        <w:rPr>
          <w:color w:val="101010"/>
        </w:rPr>
        <w:t xml:space="preserve">Gary </w:t>
      </w:r>
      <w:proofErr w:type="spellStart"/>
      <w:r w:rsidR="00454967" w:rsidRPr="00210CB3">
        <w:rPr>
          <w:color w:val="101010"/>
        </w:rPr>
        <w:t>Burtless</w:t>
      </w:r>
      <w:proofErr w:type="spellEnd"/>
      <w:r w:rsidR="00454967" w:rsidRPr="00210CB3">
        <w:rPr>
          <w:color w:val="101010"/>
        </w:rPr>
        <w:t xml:space="preserve"> (2014)</w:t>
      </w:r>
      <w:r w:rsidR="00454967" w:rsidRPr="00210CB3">
        <w:t xml:space="preserve">, </w:t>
      </w:r>
      <w:r w:rsidR="00454967" w:rsidRPr="00210CB3">
        <w:rPr>
          <w:color w:val="101010"/>
        </w:rPr>
        <w:t xml:space="preserve">the </w:t>
      </w:r>
      <w:r w:rsidR="00454967" w:rsidRPr="00210CB3">
        <w:rPr>
          <w:color w:val="101010"/>
        </w:rPr>
        <w:lastRenderedPageBreak/>
        <w:t xml:space="preserve">manufacturing workers lost their jobs and </w:t>
      </w:r>
      <w:r w:rsidR="003D728F">
        <w:rPr>
          <w:color w:val="101010"/>
        </w:rPr>
        <w:t xml:space="preserve">cannot </w:t>
      </w:r>
      <w:r w:rsidR="00454967" w:rsidRPr="00210CB3">
        <w:rPr>
          <w:color w:val="101010"/>
        </w:rPr>
        <w:t>find a new job because they do not have the specific skill set needed by the company</w:t>
      </w:r>
      <w:r w:rsidR="003D728F">
        <w:rPr>
          <w:color w:val="101010"/>
        </w:rPr>
        <w:t>.</w:t>
      </w:r>
    </w:p>
    <w:p w:rsidR="00FF0C03" w:rsidRPr="00210CB3" w:rsidRDefault="00454967" w:rsidP="00A372F4">
      <w:pPr>
        <w:rPr>
          <w:color w:val="FF0000"/>
        </w:rPr>
      </w:pPr>
      <w:r w:rsidRPr="00210CB3">
        <w:rPr>
          <w:color w:val="101010"/>
        </w:rPr>
        <w:tab/>
      </w:r>
      <w:r w:rsidR="00414B65">
        <w:rPr>
          <w:color w:val="101010"/>
          <w:lang w:val="en-US"/>
        </w:rPr>
        <w:t>When a job seeker with the right skill set is hired, t</w:t>
      </w:r>
      <w:r w:rsidR="00B7398C" w:rsidRPr="00210CB3">
        <w:rPr>
          <w:color w:val="101010"/>
          <w:lang w:val="en-US"/>
        </w:rPr>
        <w:t>he job seeker can direct benefits the company</w:t>
      </w:r>
      <w:r w:rsidR="00414B65">
        <w:rPr>
          <w:color w:val="101010"/>
          <w:lang w:val="en-US"/>
        </w:rPr>
        <w:t xml:space="preserve"> with his specific expert skill.</w:t>
      </w:r>
    </w:p>
    <w:p w:rsidR="00B7398C" w:rsidRPr="00B7398C" w:rsidRDefault="00B7398C" w:rsidP="00A372F4">
      <w:pPr>
        <w:rPr>
          <w:color w:val="FF0000"/>
        </w:rPr>
      </w:pPr>
    </w:p>
    <w:p w:rsidR="003716B2" w:rsidRPr="006A7A36" w:rsidRDefault="00794E66" w:rsidP="00E10A41">
      <w:pPr>
        <w:pStyle w:val="Heading3"/>
      </w:pPr>
      <w:bookmarkStart w:id="20" w:name="_Toc6618937"/>
      <w:r>
        <w:rPr>
          <w:lang w:val="en-US"/>
        </w:rPr>
        <w:t>Project</w:t>
      </w:r>
      <w:r w:rsidR="003716B2" w:rsidRPr="003716B2">
        <w:rPr>
          <w:lang w:val="en-US"/>
        </w:rPr>
        <w:t xml:space="preserve"> Objectives</w:t>
      </w:r>
      <w:bookmarkEnd w:id="20"/>
    </w:p>
    <w:p w:rsidR="00AD7FD6" w:rsidRDefault="00EF0B26" w:rsidP="00016374">
      <w:pPr>
        <w:rPr>
          <w:color w:val="000000" w:themeColor="text1"/>
          <w:shd w:val="clear" w:color="auto" w:fill="FFFFFF"/>
        </w:rPr>
      </w:pPr>
      <w:r>
        <w:t>The key objective of this project is t</w:t>
      </w:r>
      <w:r w:rsidR="00EB40B1">
        <w:t>o identi</w:t>
      </w:r>
      <w:r>
        <w:t xml:space="preserve">fy the trending skill sets need to be </w:t>
      </w:r>
      <w:r w:rsidR="00EB40B1">
        <w:t>acquire</w:t>
      </w:r>
      <w:r>
        <w:t>d</w:t>
      </w:r>
      <w:r w:rsidR="00EB40B1">
        <w:t xml:space="preserve"> </w:t>
      </w:r>
      <w:r>
        <w:t>from</w:t>
      </w:r>
      <w:r w:rsidR="00EB40B1">
        <w:t xml:space="preserve"> job advertisement websites using </w:t>
      </w:r>
      <w:r w:rsidR="00CA345D">
        <w:t>K-means text clustering</w:t>
      </w:r>
      <w:r w:rsidR="00EB40B1">
        <w:t xml:space="preserve"> algor</w:t>
      </w:r>
      <w:r>
        <w:t xml:space="preserve">ithm. </w:t>
      </w:r>
      <w:r w:rsidR="00513797">
        <w:t xml:space="preserve">The project used text pre-processing methods to remove the unimportant texts from the job description. Then measure the weight score of each terms in the job descriptions </w:t>
      </w:r>
      <w:r w:rsidR="00265F83">
        <w:t xml:space="preserve">which </w:t>
      </w:r>
      <w:r w:rsidR="00513797">
        <w:t xml:space="preserve">scarped from the job advertisement websites. </w:t>
      </w:r>
      <w:r>
        <w:t>By visualizing the</w:t>
      </w:r>
      <w:r w:rsidR="00EB40B1">
        <w:t xml:space="preserve"> results generated by the </w:t>
      </w:r>
      <w:r>
        <w:t>K-Means clustering</w:t>
      </w:r>
      <w:r w:rsidR="00EB40B1">
        <w:t xml:space="preserve"> model, an accurate and clear analysis to identify the most desired skill sets from </w:t>
      </w:r>
      <w:r w:rsidR="00016374">
        <w:t>the job advertisement sites</w:t>
      </w:r>
      <w:r w:rsidR="00EB40B1">
        <w:t>.</w:t>
      </w:r>
    </w:p>
    <w:p w:rsidR="00016374" w:rsidRDefault="00016374" w:rsidP="00016374"/>
    <w:p w:rsidR="00AD7FD6" w:rsidRDefault="00AD7FD6" w:rsidP="00AD7FD6">
      <w:pPr>
        <w:pStyle w:val="Heading3"/>
        <w:rPr>
          <w:lang w:val="en-US"/>
        </w:rPr>
      </w:pPr>
      <w:bookmarkStart w:id="21" w:name="_Toc6618938"/>
      <w:r>
        <w:rPr>
          <w:lang w:val="en-US"/>
        </w:rPr>
        <w:t>Project</w:t>
      </w:r>
      <w:r w:rsidRPr="003716B2">
        <w:rPr>
          <w:lang w:val="en-US"/>
        </w:rPr>
        <w:t xml:space="preserve"> </w:t>
      </w:r>
      <w:r>
        <w:rPr>
          <w:lang w:val="en-US"/>
        </w:rPr>
        <w:t>Solution</w:t>
      </w:r>
      <w:bookmarkEnd w:id="21"/>
    </w:p>
    <w:p w:rsidR="00EB40B1" w:rsidRDefault="00EB40B1" w:rsidP="00EB40B1">
      <w:pPr>
        <w:rPr>
          <w:lang w:val="en-US"/>
        </w:rPr>
      </w:pPr>
      <w:r>
        <w:rPr>
          <w:lang w:val="en-US"/>
        </w:rPr>
        <w:t xml:space="preserve">The </w:t>
      </w:r>
      <w:r w:rsidR="002C239E">
        <w:rPr>
          <w:lang w:val="en-US"/>
        </w:rPr>
        <w:t xml:space="preserve">proposed </w:t>
      </w:r>
      <w:r>
        <w:rPr>
          <w:lang w:val="en-US"/>
        </w:rPr>
        <w:t xml:space="preserve">solution </w:t>
      </w:r>
      <w:r w:rsidR="002C239E">
        <w:rPr>
          <w:lang w:val="en-US"/>
        </w:rPr>
        <w:t>consists of 3 modules. The solution is to be develo</w:t>
      </w:r>
      <w:r w:rsidR="00050821">
        <w:rPr>
          <w:lang w:val="en-US"/>
        </w:rPr>
        <w:t>ped following steps in Figure 2.</w:t>
      </w:r>
    </w:p>
    <w:p w:rsidR="000C177E" w:rsidRDefault="00D044C1" w:rsidP="000C177E">
      <w:pPr>
        <w:keepNext/>
      </w:pPr>
      <w:r>
        <w:rPr>
          <w:noProof/>
          <w:lang w:val="en-US"/>
        </w:rPr>
        <w:drawing>
          <wp:inline distT="0" distB="0" distL="0" distR="0" wp14:anchorId="3CF01CCD" wp14:editId="628DA9C8">
            <wp:extent cx="5221605" cy="1445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1605" cy="1445260"/>
                    </a:xfrm>
                    <a:prstGeom prst="rect">
                      <a:avLst/>
                    </a:prstGeom>
                  </pic:spPr>
                </pic:pic>
              </a:graphicData>
            </a:graphic>
          </wp:inline>
        </w:drawing>
      </w:r>
    </w:p>
    <w:p w:rsidR="00D044C1" w:rsidRDefault="000C177E" w:rsidP="000C177E">
      <w:pPr>
        <w:pStyle w:val="Caption"/>
        <w:jc w:val="center"/>
      </w:pPr>
      <w:bookmarkStart w:id="22" w:name="_Toc6619511"/>
      <w:r>
        <w:t xml:space="preserve">Figure </w:t>
      </w:r>
      <w:r>
        <w:fldChar w:fldCharType="begin"/>
      </w:r>
      <w:r>
        <w:instrText xml:space="preserve"> SEQ Figure \* ARABIC </w:instrText>
      </w:r>
      <w:r>
        <w:fldChar w:fldCharType="separate"/>
      </w:r>
      <w:r w:rsidR="00D641A6">
        <w:rPr>
          <w:noProof/>
        </w:rPr>
        <w:t>2</w:t>
      </w:r>
      <w:r>
        <w:fldChar w:fldCharType="end"/>
      </w:r>
      <w:r>
        <w:t>: General Steps of Development</w:t>
      </w:r>
      <w:bookmarkEnd w:id="22"/>
    </w:p>
    <w:p w:rsidR="00625F0A" w:rsidRPr="00625F0A" w:rsidRDefault="00625F0A" w:rsidP="00625F0A"/>
    <w:p w:rsidR="009D60BF" w:rsidRDefault="00D044C1" w:rsidP="00D044C1">
      <w:pPr>
        <w:pStyle w:val="Heading4"/>
        <w:rPr>
          <w:lang w:val="en-US"/>
        </w:rPr>
      </w:pPr>
      <w:bookmarkStart w:id="23" w:name="_Toc6618939"/>
      <w:r>
        <w:rPr>
          <w:lang w:val="en-US"/>
        </w:rPr>
        <w:t>Explore, gather and filter job advertisement websites</w:t>
      </w:r>
      <w:bookmarkEnd w:id="23"/>
    </w:p>
    <w:p w:rsidR="00D044C1" w:rsidRPr="00A957AD" w:rsidRDefault="00A957AD" w:rsidP="0095625A">
      <w:pPr>
        <w:pStyle w:val="ListParagraph"/>
        <w:numPr>
          <w:ilvl w:val="0"/>
          <w:numId w:val="18"/>
        </w:numPr>
        <w:rPr>
          <w:lang w:val="en-US"/>
        </w:rPr>
      </w:pPr>
      <w:r w:rsidRPr="00A957AD">
        <w:rPr>
          <w:lang w:val="en-US"/>
        </w:rPr>
        <w:t>Explore</w:t>
      </w:r>
      <w:r w:rsidR="00D044C1" w:rsidRPr="00A957AD">
        <w:rPr>
          <w:lang w:val="en-US"/>
        </w:rPr>
        <w:t xml:space="preserve"> the job search websites with job advertisements</w:t>
      </w:r>
      <w:r>
        <w:rPr>
          <w:lang w:val="en-US"/>
        </w:rPr>
        <w:t xml:space="preserve">, and </w:t>
      </w:r>
      <w:r w:rsidR="005948EF" w:rsidRPr="00A957AD">
        <w:rPr>
          <w:lang w:val="en-US"/>
        </w:rPr>
        <w:t>select the websites that contains many job advertisements.</w:t>
      </w:r>
    </w:p>
    <w:p w:rsidR="00625F0A" w:rsidRDefault="00625F0A" w:rsidP="00D044C1">
      <w:pPr>
        <w:rPr>
          <w:lang w:val="en-US"/>
        </w:rPr>
      </w:pPr>
    </w:p>
    <w:p w:rsidR="005948EF" w:rsidRDefault="005948EF" w:rsidP="005948EF">
      <w:pPr>
        <w:pStyle w:val="Heading4"/>
        <w:rPr>
          <w:lang w:val="en-US"/>
        </w:rPr>
      </w:pPr>
      <w:bookmarkStart w:id="24" w:name="_Toc6618940"/>
      <w:r>
        <w:rPr>
          <w:lang w:val="en-US"/>
        </w:rPr>
        <w:t>Pull all the text data and remove irrelevant text data</w:t>
      </w:r>
      <w:bookmarkEnd w:id="24"/>
    </w:p>
    <w:p w:rsidR="005948EF" w:rsidRPr="00A957AD" w:rsidRDefault="005948EF" w:rsidP="0095625A">
      <w:pPr>
        <w:pStyle w:val="ListParagraph"/>
        <w:numPr>
          <w:ilvl w:val="0"/>
          <w:numId w:val="19"/>
        </w:numPr>
        <w:rPr>
          <w:lang w:val="en-US"/>
        </w:rPr>
      </w:pPr>
      <w:r w:rsidRPr="00A957AD">
        <w:rPr>
          <w:lang w:val="en-US"/>
        </w:rPr>
        <w:t>Pull all the text data from html, and eliminate “English words” that will affect the result of the analysis</w:t>
      </w:r>
    </w:p>
    <w:p w:rsidR="00625F0A" w:rsidRDefault="00625F0A" w:rsidP="005948EF">
      <w:pPr>
        <w:rPr>
          <w:lang w:val="en-US"/>
        </w:rPr>
      </w:pPr>
    </w:p>
    <w:p w:rsidR="005948EF" w:rsidRDefault="00356DE3" w:rsidP="005948EF">
      <w:pPr>
        <w:pStyle w:val="Heading4"/>
        <w:rPr>
          <w:lang w:val="en-US"/>
        </w:rPr>
      </w:pPr>
      <w:bookmarkStart w:id="25" w:name="_Toc6618941"/>
      <w:r>
        <w:rPr>
          <w:lang w:val="en-US"/>
        </w:rPr>
        <w:lastRenderedPageBreak/>
        <w:t>Extract and s</w:t>
      </w:r>
      <w:r w:rsidR="005948EF">
        <w:rPr>
          <w:lang w:val="en-US"/>
        </w:rPr>
        <w:t>tore data into database</w:t>
      </w:r>
      <w:bookmarkEnd w:id="25"/>
    </w:p>
    <w:p w:rsidR="005948EF" w:rsidRDefault="00356DE3" w:rsidP="005948EF">
      <w:pPr>
        <w:rPr>
          <w:lang w:val="en-US"/>
        </w:rPr>
      </w:pPr>
      <w:r>
        <w:rPr>
          <w:lang w:val="en-US"/>
        </w:rPr>
        <w:t xml:space="preserve">Extract and </w:t>
      </w:r>
      <w:r w:rsidR="005948EF">
        <w:rPr>
          <w:lang w:val="en-US"/>
        </w:rPr>
        <w:t xml:space="preserve">Insert all the text data in string format into </w:t>
      </w:r>
      <w:r w:rsidR="002013D8">
        <w:rPr>
          <w:lang w:val="en-US"/>
        </w:rPr>
        <w:t>NOSQL</w:t>
      </w:r>
      <w:r w:rsidR="005948EF">
        <w:rPr>
          <w:lang w:val="en-US"/>
        </w:rPr>
        <w:t xml:space="preserve"> database.</w:t>
      </w:r>
    </w:p>
    <w:p w:rsidR="00625F0A" w:rsidRDefault="00625F0A" w:rsidP="005948EF">
      <w:pPr>
        <w:rPr>
          <w:lang w:val="en-US"/>
        </w:rPr>
      </w:pPr>
    </w:p>
    <w:p w:rsidR="00625F0A" w:rsidRDefault="005948EF" w:rsidP="00625F0A">
      <w:pPr>
        <w:pStyle w:val="Heading4"/>
        <w:rPr>
          <w:lang w:val="en-US"/>
        </w:rPr>
      </w:pPr>
      <w:bookmarkStart w:id="26" w:name="_Toc6618942"/>
      <w:r>
        <w:rPr>
          <w:lang w:val="en-US"/>
        </w:rPr>
        <w:t>Perform</w:t>
      </w:r>
      <w:r w:rsidR="00EB325F">
        <w:rPr>
          <w:lang w:val="en-US"/>
        </w:rPr>
        <w:t xml:space="preserve"> k-means text clustering algorithm</w:t>
      </w:r>
      <w:bookmarkEnd w:id="26"/>
    </w:p>
    <w:p w:rsidR="00625F0A" w:rsidRDefault="00EB5DE9" w:rsidP="00625F0A">
      <w:pPr>
        <w:rPr>
          <w:lang w:val="en-US"/>
        </w:rPr>
      </w:pPr>
      <w:r>
        <w:rPr>
          <w:lang w:val="en-US"/>
        </w:rPr>
        <w:t>A keyword extraction technique</w:t>
      </w:r>
      <w:r w:rsidR="00625F0A">
        <w:rPr>
          <w:lang w:val="en-US"/>
        </w:rPr>
        <w:t xml:space="preserve"> </w:t>
      </w:r>
      <w:r>
        <w:rPr>
          <w:lang w:val="en-US"/>
        </w:rPr>
        <w:t>is</w:t>
      </w:r>
      <w:r w:rsidR="00625F0A">
        <w:rPr>
          <w:lang w:val="en-US"/>
        </w:rPr>
        <w:t xml:space="preserve"> used to extract the important keywords in the plain text of all job descriptions. After the important keyword features are extracted, the job descriptions with its corresponding titles will then </w:t>
      </w:r>
      <w:r>
        <w:rPr>
          <w:lang w:val="en-US"/>
        </w:rPr>
        <w:t xml:space="preserve">be </w:t>
      </w:r>
      <w:r w:rsidR="00625F0A">
        <w:rPr>
          <w:lang w:val="en-US"/>
        </w:rPr>
        <w:t xml:space="preserve">clustered </w:t>
      </w:r>
      <w:r>
        <w:rPr>
          <w:lang w:val="en-US"/>
        </w:rPr>
        <w:t xml:space="preserve">according to </w:t>
      </w:r>
      <w:r w:rsidR="00625F0A">
        <w:rPr>
          <w:lang w:val="en-US"/>
        </w:rPr>
        <w:t>important keyword</w:t>
      </w:r>
      <w:r w:rsidR="00927ECE">
        <w:rPr>
          <w:lang w:val="en-US"/>
        </w:rPr>
        <w:t xml:space="preserve"> features. The text data then</w:t>
      </w:r>
      <w:r w:rsidR="00625F0A">
        <w:rPr>
          <w:lang w:val="en-US"/>
        </w:rPr>
        <w:t xml:space="preserve"> </w:t>
      </w:r>
      <w:r w:rsidR="00852494">
        <w:rPr>
          <w:lang w:val="en-US"/>
        </w:rPr>
        <w:t xml:space="preserve">be </w:t>
      </w:r>
      <w:r w:rsidR="00625F0A">
        <w:rPr>
          <w:lang w:val="en-US"/>
        </w:rPr>
        <w:t>taken from NOSQL database as BSON object.</w:t>
      </w:r>
    </w:p>
    <w:p w:rsidR="00625F0A" w:rsidRPr="00625F0A" w:rsidRDefault="00625F0A" w:rsidP="00625F0A">
      <w:pPr>
        <w:rPr>
          <w:lang w:val="en-US"/>
        </w:rPr>
      </w:pPr>
    </w:p>
    <w:p w:rsidR="005948EF" w:rsidRDefault="005948EF" w:rsidP="005948EF">
      <w:pPr>
        <w:pStyle w:val="Heading4"/>
        <w:rPr>
          <w:lang w:val="en-US"/>
        </w:rPr>
      </w:pPr>
      <w:bookmarkStart w:id="27" w:name="_Toc6618943"/>
      <w:r>
        <w:rPr>
          <w:lang w:val="en-US"/>
        </w:rPr>
        <w:t>Visualize the patterns of data</w:t>
      </w:r>
      <w:bookmarkEnd w:id="27"/>
    </w:p>
    <w:p w:rsidR="005948EF" w:rsidRDefault="005948EF" w:rsidP="005948EF">
      <w:pPr>
        <w:rPr>
          <w:lang w:val="en-US"/>
        </w:rPr>
      </w:pPr>
      <w:r>
        <w:rPr>
          <w:lang w:val="en-US"/>
        </w:rPr>
        <w:t>All the cluster</w:t>
      </w:r>
      <w:r w:rsidR="000416F0">
        <w:rPr>
          <w:lang w:val="en-US"/>
        </w:rPr>
        <w:t>s</w:t>
      </w:r>
      <w:r>
        <w:rPr>
          <w:lang w:val="en-US"/>
        </w:rPr>
        <w:t xml:space="preserve"> that generated by the machine learning algorithm will be visualized through </w:t>
      </w:r>
      <w:r w:rsidR="001B6E6F">
        <w:rPr>
          <w:lang w:val="en-US"/>
        </w:rPr>
        <w:t>web</w:t>
      </w:r>
      <w:r w:rsidR="00E67A74">
        <w:rPr>
          <w:lang w:val="en-US"/>
        </w:rPr>
        <w:t xml:space="preserve"> </w:t>
      </w:r>
      <w:r>
        <w:rPr>
          <w:lang w:val="en-US"/>
        </w:rPr>
        <w:t>front-end in browser.</w:t>
      </w:r>
    </w:p>
    <w:p w:rsidR="00625F0A" w:rsidRDefault="00625F0A" w:rsidP="005948EF">
      <w:pPr>
        <w:rPr>
          <w:lang w:val="en-US"/>
        </w:rPr>
      </w:pPr>
    </w:p>
    <w:p w:rsidR="005948EF" w:rsidRDefault="00057874" w:rsidP="005948EF">
      <w:pPr>
        <w:pStyle w:val="Heading4"/>
        <w:rPr>
          <w:lang w:val="en-US"/>
        </w:rPr>
      </w:pPr>
      <w:bookmarkStart w:id="28" w:name="_Toc6618944"/>
      <w:r>
        <w:rPr>
          <w:lang w:val="en-US"/>
        </w:rPr>
        <w:t>Analyze group patterns to obtain trending skill sets</w:t>
      </w:r>
      <w:bookmarkEnd w:id="28"/>
    </w:p>
    <w:p w:rsidR="005948EF" w:rsidRDefault="00057874" w:rsidP="005948EF">
      <w:pPr>
        <w:rPr>
          <w:lang w:val="en-US"/>
        </w:rPr>
      </w:pPr>
      <w:r>
        <w:rPr>
          <w:lang w:val="en-US"/>
        </w:rPr>
        <w:t>The patterns that show</w:t>
      </w:r>
      <w:r w:rsidR="0021337F">
        <w:rPr>
          <w:lang w:val="en-US"/>
        </w:rPr>
        <w:t>n</w:t>
      </w:r>
      <w:r>
        <w:rPr>
          <w:lang w:val="en-US"/>
        </w:rPr>
        <w:t xml:space="preserve"> in </w:t>
      </w:r>
      <w:r w:rsidR="0021337F">
        <w:rPr>
          <w:lang w:val="en-US"/>
        </w:rPr>
        <w:t xml:space="preserve">visuals are analyzed to </w:t>
      </w:r>
      <w:r>
        <w:rPr>
          <w:lang w:val="en-US"/>
        </w:rPr>
        <w:t>get the accurate results of trending skill sets for every job.</w:t>
      </w:r>
    </w:p>
    <w:p w:rsidR="00F34ADB" w:rsidRPr="005948EF" w:rsidRDefault="00F34ADB" w:rsidP="005948EF">
      <w:pPr>
        <w:rPr>
          <w:lang w:val="en-US"/>
        </w:rPr>
      </w:pPr>
      <w:r>
        <w:rPr>
          <w:lang w:val="en-US"/>
        </w:rPr>
        <w:br w:type="page"/>
      </w:r>
    </w:p>
    <w:p w:rsidR="00D044C1" w:rsidRDefault="00AD7FD6" w:rsidP="00D044C1">
      <w:pPr>
        <w:pStyle w:val="Heading3"/>
        <w:rPr>
          <w:lang w:val="en-US"/>
        </w:rPr>
      </w:pPr>
      <w:bookmarkStart w:id="29" w:name="_Toc6618945"/>
      <w:r>
        <w:rPr>
          <w:lang w:val="en-US"/>
        </w:rPr>
        <w:lastRenderedPageBreak/>
        <w:t>Project</w:t>
      </w:r>
      <w:r w:rsidRPr="003716B2">
        <w:rPr>
          <w:lang w:val="en-US"/>
        </w:rPr>
        <w:t xml:space="preserve"> </w:t>
      </w:r>
      <w:r>
        <w:rPr>
          <w:lang w:val="en-US"/>
        </w:rPr>
        <w:t>Approach</w:t>
      </w:r>
      <w:bookmarkEnd w:id="29"/>
    </w:p>
    <w:p w:rsidR="00057874" w:rsidRPr="00057874" w:rsidRDefault="00057874" w:rsidP="00057874">
      <w:pPr>
        <w:pStyle w:val="Heading4"/>
        <w:rPr>
          <w:lang w:val="en-US"/>
        </w:rPr>
      </w:pPr>
      <w:bookmarkStart w:id="30" w:name="_Toc6618946"/>
      <w:r>
        <w:rPr>
          <w:lang w:val="en-US"/>
        </w:rPr>
        <w:t>Understanding the job advertisement websites</w:t>
      </w:r>
      <w:bookmarkEnd w:id="30"/>
    </w:p>
    <w:p w:rsidR="00057874" w:rsidRDefault="00057874" w:rsidP="00057874">
      <w:pPr>
        <w:rPr>
          <w:lang w:val="en-US"/>
        </w:rPr>
      </w:pPr>
      <w:r>
        <w:rPr>
          <w:lang w:val="en-US"/>
        </w:rPr>
        <w:t>Figure 3 shows that the html code that contains the important text input data. By accessing into the websites, retrieve all the text data in string format</w:t>
      </w:r>
      <w:r w:rsidR="00933C7D">
        <w:rPr>
          <w:lang w:val="en-US"/>
        </w:rPr>
        <w:t>.</w:t>
      </w:r>
    </w:p>
    <w:p w:rsidR="00933C7D" w:rsidRDefault="00933C7D" w:rsidP="00AD7FD6">
      <w:pPr>
        <w:rPr>
          <w:lang w:val="en-US"/>
        </w:rPr>
      </w:pPr>
      <w:r>
        <w:rPr>
          <w:lang w:val="en-US"/>
        </w:rPr>
        <w:tab/>
        <w:t>The different websites has different html code design, so the job advertisement websites have to be filter in order to reduce the he</w:t>
      </w:r>
      <w:r w:rsidR="007C351B">
        <w:rPr>
          <w:lang w:val="en-US"/>
        </w:rPr>
        <w:t>avy code during implementation.</w:t>
      </w:r>
    </w:p>
    <w:p w:rsidR="00F34ADB" w:rsidRDefault="00F34ADB" w:rsidP="00F34ADB">
      <w:pPr>
        <w:keepNext/>
      </w:pPr>
      <w:r>
        <w:rPr>
          <w:noProof/>
          <w:lang w:val="en-US"/>
        </w:rPr>
        <w:drawing>
          <wp:inline distT="0" distB="0" distL="0" distR="0">
            <wp:extent cx="4762500" cy="2638425"/>
            <wp:effectExtent l="0" t="0" r="0" b="0"/>
            <wp:docPr id="8" name="Picture 8"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m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2638425"/>
                    </a:xfrm>
                    <a:prstGeom prst="rect">
                      <a:avLst/>
                    </a:prstGeom>
                    <a:noFill/>
                    <a:ln>
                      <a:noFill/>
                    </a:ln>
                  </pic:spPr>
                </pic:pic>
              </a:graphicData>
            </a:graphic>
          </wp:inline>
        </w:drawing>
      </w:r>
    </w:p>
    <w:p w:rsidR="004F5C2F" w:rsidRDefault="00F34ADB" w:rsidP="008D2308">
      <w:pPr>
        <w:pStyle w:val="Caption"/>
        <w:jc w:val="center"/>
        <w:rPr>
          <w:lang w:val="en-US"/>
        </w:rPr>
      </w:pPr>
      <w:bookmarkStart w:id="31" w:name="_Toc6619512"/>
      <w:r>
        <w:t xml:space="preserve">Figure </w:t>
      </w:r>
      <w:r>
        <w:fldChar w:fldCharType="begin"/>
      </w:r>
      <w:r>
        <w:instrText xml:space="preserve"> SEQ Figure \* ARABIC </w:instrText>
      </w:r>
      <w:r>
        <w:fldChar w:fldCharType="separate"/>
      </w:r>
      <w:r w:rsidR="00D641A6">
        <w:rPr>
          <w:noProof/>
        </w:rPr>
        <w:t>3</w:t>
      </w:r>
      <w:r>
        <w:fldChar w:fldCharType="end"/>
      </w:r>
      <w:r>
        <w:t>: HTML Code of Job Advertisement</w:t>
      </w:r>
      <w:bookmarkEnd w:id="31"/>
    </w:p>
    <w:p w:rsidR="00A02E3E" w:rsidRPr="00AD7FD6" w:rsidRDefault="00A02E3E" w:rsidP="00AD7FD6">
      <w:pPr>
        <w:rPr>
          <w:lang w:val="en-US"/>
        </w:rPr>
      </w:pPr>
    </w:p>
    <w:p w:rsidR="003716B2" w:rsidRDefault="003716B2" w:rsidP="00E10A41">
      <w:pPr>
        <w:pStyle w:val="Heading3"/>
      </w:pPr>
      <w:bookmarkStart w:id="32" w:name="_Toc6618947"/>
      <w:r w:rsidRPr="00E10A41">
        <w:t xml:space="preserve">Scope of the </w:t>
      </w:r>
      <w:r w:rsidR="00794E66">
        <w:t>Project</w:t>
      </w:r>
      <w:bookmarkEnd w:id="32"/>
    </w:p>
    <w:p w:rsidR="00792C0A" w:rsidRPr="00792C0A" w:rsidRDefault="00792C0A" w:rsidP="00792C0A">
      <w:r>
        <w:t>The project scope are required to deliver 3 main modules as below:</w:t>
      </w:r>
    </w:p>
    <w:p w:rsidR="007C351B" w:rsidRDefault="00B04A18" w:rsidP="0095625A">
      <w:pPr>
        <w:pStyle w:val="ListParagraph"/>
        <w:numPr>
          <w:ilvl w:val="0"/>
          <w:numId w:val="3"/>
        </w:numPr>
      </w:pPr>
      <w:r>
        <w:t>Web scarping: A</w:t>
      </w:r>
      <w:r w:rsidR="00792C0A">
        <w:t>utomated scraping of job advert data from selected online job sites to the required depth and stores them in backend database.</w:t>
      </w:r>
    </w:p>
    <w:p w:rsidR="00792C0A" w:rsidRDefault="0032457B" w:rsidP="0095625A">
      <w:pPr>
        <w:pStyle w:val="ListParagraph"/>
        <w:numPr>
          <w:ilvl w:val="0"/>
          <w:numId w:val="3"/>
        </w:numPr>
      </w:pPr>
      <w:r>
        <w:t>Machine Learning: K-means text clustering algorithm</w:t>
      </w:r>
      <w:r w:rsidR="00792C0A">
        <w:t xml:space="preserve"> on the scraped data.</w:t>
      </w:r>
    </w:p>
    <w:p w:rsidR="00792C0A" w:rsidRDefault="002A1582" w:rsidP="0095625A">
      <w:pPr>
        <w:pStyle w:val="ListParagraph"/>
        <w:numPr>
          <w:ilvl w:val="0"/>
          <w:numId w:val="3"/>
        </w:numPr>
      </w:pPr>
      <w:r>
        <w:t>Visualization: V</w:t>
      </w:r>
      <w:r w:rsidR="00792C0A">
        <w:t xml:space="preserve">isualizes the associations and relationships </w:t>
      </w:r>
      <w:r w:rsidR="003C0E36">
        <w:t>of keyword clusters</w:t>
      </w:r>
      <w:r w:rsidR="004F0C41">
        <w:t>.</w:t>
      </w:r>
    </w:p>
    <w:p w:rsidR="00EE62C3" w:rsidRDefault="00EE62C3" w:rsidP="00792C0A"/>
    <w:p w:rsidR="0041240E" w:rsidRPr="00792C0A" w:rsidRDefault="0041240E" w:rsidP="00792C0A">
      <w:r>
        <w:br w:type="page"/>
      </w:r>
    </w:p>
    <w:p w:rsidR="00A83AD2" w:rsidRPr="006A7A36" w:rsidRDefault="00A83AD2" w:rsidP="00A14E7F">
      <w:pPr>
        <w:pStyle w:val="Heading1"/>
      </w:pPr>
    </w:p>
    <w:p w:rsidR="00A83AD2" w:rsidRPr="006A7A36" w:rsidRDefault="00A83AD2" w:rsidP="00A83AD2"/>
    <w:p w:rsidR="00F06F6F" w:rsidRDefault="00A83AD2" w:rsidP="00EB0686">
      <w:pPr>
        <w:pStyle w:val="Heading2"/>
      </w:pPr>
      <w:bookmarkStart w:id="33" w:name="_Toc6618948"/>
      <w:r w:rsidRPr="006A7A36">
        <w:t>LITERATURE REVIEW</w:t>
      </w:r>
      <w:bookmarkEnd w:id="33"/>
    </w:p>
    <w:p w:rsidR="004A4EFA" w:rsidRPr="004A4EFA" w:rsidRDefault="004A4EFA" w:rsidP="004A4EFA"/>
    <w:p w:rsidR="0016332C" w:rsidRDefault="00E42D5A" w:rsidP="00E42D5A">
      <w:pPr>
        <w:pStyle w:val="Heading3"/>
      </w:pPr>
      <w:bookmarkStart w:id="34" w:name="_Toc6618949"/>
      <w:r>
        <w:t>Data Pre-processing Techniques</w:t>
      </w:r>
      <w:bookmarkEnd w:id="34"/>
    </w:p>
    <w:p w:rsidR="00AD3D16" w:rsidRDefault="003C59E0" w:rsidP="00E42D5A">
      <w:r>
        <w:t>After the text data obtained, text normalization is an important step to get the better analytic result f</w:t>
      </w:r>
      <w:r w:rsidR="009B1BC5">
        <w:t>rom text</w:t>
      </w:r>
      <w:r>
        <w:t xml:space="preserve"> clustering.</w:t>
      </w:r>
      <w:r w:rsidR="00AD3D16">
        <w:t xml:space="preserve"> </w:t>
      </w:r>
      <w:r w:rsidR="00902C30">
        <w:t xml:space="preserve">(Olga </w:t>
      </w:r>
      <w:proofErr w:type="spellStart"/>
      <w:r w:rsidR="00902C30">
        <w:t>Davydova</w:t>
      </w:r>
      <w:proofErr w:type="spellEnd"/>
      <w:r w:rsidR="00902C30">
        <w:t>, 2018)</w:t>
      </w:r>
      <w:r w:rsidR="00191B73">
        <w:t xml:space="preserve"> T</w:t>
      </w:r>
      <w:r w:rsidR="00AD3D16">
        <w:t xml:space="preserve">he text normalization steps </w:t>
      </w:r>
      <w:r w:rsidR="000C1A80">
        <w:t xml:space="preserve">for the following text “The dog is sitting on the number 38 chair!” </w:t>
      </w:r>
      <w:r w:rsidR="008E3551">
        <w:t>include</w:t>
      </w:r>
      <w:r w:rsidR="000C1A80">
        <w:t>:</w:t>
      </w:r>
    </w:p>
    <w:p w:rsidR="000C1A80" w:rsidRDefault="000C1A80" w:rsidP="00E42D5A"/>
    <w:p w:rsidR="00AD3D16" w:rsidRDefault="00AD3D16" w:rsidP="0095625A">
      <w:pPr>
        <w:pStyle w:val="Heading4"/>
        <w:numPr>
          <w:ilvl w:val="0"/>
          <w:numId w:val="20"/>
        </w:numPr>
      </w:pPr>
      <w:bookmarkStart w:id="35" w:name="_Toc6618950"/>
      <w:r>
        <w:t>Convert all letters to lower/ upper case</w:t>
      </w:r>
      <w:bookmarkEnd w:id="35"/>
    </w:p>
    <w:p w:rsidR="00AD3D16" w:rsidRDefault="00153DEF" w:rsidP="00AD3D16">
      <w:r>
        <w:t>Converting all the string document into lower or upper case string document.</w:t>
      </w:r>
    </w:p>
    <w:p w:rsidR="00153DEF" w:rsidRDefault="00153DEF" w:rsidP="00153DEF">
      <w:r>
        <w:t>Output1: “the dog is sitting on the number 38 chair!”</w:t>
      </w:r>
    </w:p>
    <w:p w:rsidR="00153DEF" w:rsidRDefault="00153DEF" w:rsidP="00153DEF">
      <w:r>
        <w:t>Output2: “THE DOG IS SITTING ON THE NUMBER 38 CHAIR!”</w:t>
      </w:r>
    </w:p>
    <w:p w:rsidR="00153DEF" w:rsidRPr="00AD3D16" w:rsidRDefault="00153DEF" w:rsidP="00AD3D16"/>
    <w:p w:rsidR="00AD3D16" w:rsidRDefault="00AD3D16" w:rsidP="0095625A">
      <w:pPr>
        <w:pStyle w:val="Heading4"/>
        <w:numPr>
          <w:ilvl w:val="0"/>
          <w:numId w:val="20"/>
        </w:numPr>
      </w:pPr>
      <w:bookmarkStart w:id="36" w:name="_Toc6618951"/>
      <w:r>
        <w:t>Remove numbers</w:t>
      </w:r>
      <w:bookmarkEnd w:id="36"/>
    </w:p>
    <w:p w:rsidR="00153DEF" w:rsidRDefault="00153DEF" w:rsidP="00153DEF">
      <w:r>
        <w:t>Remove the numbers from the string document.</w:t>
      </w:r>
    </w:p>
    <w:p w:rsidR="00153DEF" w:rsidRDefault="00153DEF" w:rsidP="00153DEF">
      <w:r>
        <w:t>Output1: “the dog is sitting on the number chair!”</w:t>
      </w:r>
    </w:p>
    <w:p w:rsidR="00153DEF" w:rsidRPr="00153DEF" w:rsidRDefault="00153DEF" w:rsidP="00153DEF"/>
    <w:p w:rsidR="00AD3D16" w:rsidRDefault="00AD3D16" w:rsidP="0095625A">
      <w:pPr>
        <w:pStyle w:val="Heading4"/>
        <w:numPr>
          <w:ilvl w:val="0"/>
          <w:numId w:val="20"/>
        </w:numPr>
      </w:pPr>
      <w:bookmarkStart w:id="37" w:name="_Toc6618952"/>
      <w:r>
        <w:t>Remove punctuations</w:t>
      </w:r>
      <w:bookmarkEnd w:id="37"/>
    </w:p>
    <w:p w:rsidR="00153DEF" w:rsidRDefault="00153DEF" w:rsidP="00153DEF">
      <w:r>
        <w:t>Remove punctuation marks from the string document.</w:t>
      </w:r>
    </w:p>
    <w:p w:rsidR="00153DEF" w:rsidRDefault="00153DEF" w:rsidP="00153DEF">
      <w:r>
        <w:t>Output1: “the dog is sitting on the number chair”</w:t>
      </w:r>
    </w:p>
    <w:p w:rsidR="00153DEF" w:rsidRPr="00153DEF" w:rsidRDefault="00153DEF" w:rsidP="00153DEF"/>
    <w:p w:rsidR="00AD3D16" w:rsidRDefault="00AD3D16" w:rsidP="0095625A">
      <w:pPr>
        <w:pStyle w:val="Heading4"/>
        <w:numPr>
          <w:ilvl w:val="0"/>
          <w:numId w:val="20"/>
        </w:numPr>
      </w:pPr>
      <w:bookmarkStart w:id="38" w:name="_Toc6618953"/>
      <w:r>
        <w:t>Remove stop words</w:t>
      </w:r>
      <w:bookmarkEnd w:id="38"/>
    </w:p>
    <w:p w:rsidR="00153DEF" w:rsidRDefault="00153DEF" w:rsidP="00153DEF">
      <w:r>
        <w:t>Remove the English words from the string documents which will affect the result score of the TF-IDF method.</w:t>
      </w:r>
    </w:p>
    <w:p w:rsidR="00153DEF" w:rsidRDefault="00153DEF" w:rsidP="00153DEF">
      <w:r>
        <w:t>Output1: “dog sitting number chair”</w:t>
      </w:r>
    </w:p>
    <w:p w:rsidR="00153DEF" w:rsidRPr="00153DEF" w:rsidRDefault="00153DEF" w:rsidP="00153DEF"/>
    <w:p w:rsidR="00AD3D16" w:rsidRPr="00AD3D16" w:rsidRDefault="00AD3D16" w:rsidP="0095625A">
      <w:pPr>
        <w:pStyle w:val="Heading4"/>
        <w:numPr>
          <w:ilvl w:val="0"/>
          <w:numId w:val="20"/>
        </w:numPr>
      </w:pPr>
      <w:bookmarkStart w:id="39" w:name="_Toc6618954"/>
      <w:r>
        <w:t>Stemming and Lemmatization</w:t>
      </w:r>
      <w:bookmarkEnd w:id="39"/>
    </w:p>
    <w:p w:rsidR="00EE3F31" w:rsidRDefault="009D4671" w:rsidP="00E42D5A">
      <w:pPr>
        <w:rPr>
          <w:spacing w:val="-1"/>
          <w:shd w:val="clear" w:color="auto" w:fill="FFFFFF"/>
        </w:rPr>
      </w:pPr>
      <w:r>
        <w:rPr>
          <w:spacing w:val="-1"/>
          <w:shd w:val="clear" w:color="auto" w:fill="FFFFFF"/>
        </w:rPr>
        <w:t>S</w:t>
      </w:r>
      <w:r w:rsidRPr="009D4671">
        <w:rPr>
          <w:spacing w:val="-1"/>
          <w:shd w:val="clear" w:color="auto" w:fill="FFFFFF"/>
        </w:rPr>
        <w:t xml:space="preserve">temming </w:t>
      </w:r>
      <w:r>
        <w:rPr>
          <w:spacing w:val="-1"/>
          <w:shd w:val="clear" w:color="auto" w:fill="FFFFFF"/>
        </w:rPr>
        <w:t xml:space="preserve">and lemmatization </w:t>
      </w:r>
      <w:r w:rsidRPr="009D4671">
        <w:rPr>
          <w:spacing w:val="-1"/>
          <w:shd w:val="clear" w:color="auto" w:fill="FFFFFF"/>
        </w:rPr>
        <w:t>is a process of reducing words to their word stem, base or root form (for example, books — book, looked — look).</w:t>
      </w:r>
    </w:p>
    <w:p w:rsidR="00EE3F31" w:rsidRDefault="009D4671" w:rsidP="00E42D5A">
      <w:r>
        <w:rPr>
          <w:spacing w:val="-1"/>
          <w:shd w:val="clear" w:color="auto" w:fill="FFFFFF"/>
        </w:rPr>
        <w:t xml:space="preserve">Output1: </w:t>
      </w:r>
      <w:r>
        <w:t>“dog sit number chair”</w:t>
      </w:r>
    </w:p>
    <w:p w:rsidR="00A54C04" w:rsidRPr="00E42D5A" w:rsidRDefault="00A54C04" w:rsidP="00E42D5A"/>
    <w:p w:rsidR="008A254C" w:rsidRDefault="0016332C" w:rsidP="0016332C">
      <w:pPr>
        <w:pStyle w:val="Heading3"/>
      </w:pPr>
      <w:bookmarkStart w:id="40" w:name="_Toc6618955"/>
      <w:r>
        <w:lastRenderedPageBreak/>
        <w:t>Feature Extraction</w:t>
      </w:r>
      <w:bookmarkEnd w:id="40"/>
    </w:p>
    <w:p w:rsidR="0016332C" w:rsidRDefault="00A54C04" w:rsidP="0016332C">
      <w:r>
        <w:t xml:space="preserve">TF-IDF stands for Term Frequency – Inverse Document Frequency. </w:t>
      </w:r>
      <w:r w:rsidR="00516B41">
        <w:t xml:space="preserve">(Sammy </w:t>
      </w:r>
      <w:proofErr w:type="spellStart"/>
      <w:r w:rsidR="00516B41">
        <w:t>Ongaya</w:t>
      </w:r>
      <w:proofErr w:type="spellEnd"/>
      <w:r w:rsidR="00516B41">
        <w:t xml:space="preserve">, </w:t>
      </w:r>
      <w:proofErr w:type="spellStart"/>
      <w:r w:rsidR="00516B41">
        <w:t>n.d.</w:t>
      </w:r>
      <w:proofErr w:type="spellEnd"/>
      <w:r w:rsidR="00516B41">
        <w:t xml:space="preserve">) </w:t>
      </w:r>
      <w:r w:rsidR="00CA3A46">
        <w:t>TF-IDF is a statistical method of extract the important words in given documents. Term frequency (TF) represents the number of frequency of a term appears in a document. Inverse document frequency (IDF) is the measurement of weight of word in document. It follows the concept that the terms appears frequently in a document are less impo</w:t>
      </w:r>
      <w:r w:rsidR="00DA48C7">
        <w:t>rtant than terms that are rare.</w:t>
      </w:r>
    </w:p>
    <w:p w:rsidR="00CA3A46" w:rsidRDefault="00CA3A46" w:rsidP="00CA3A46">
      <w:pPr>
        <w:keepNext/>
      </w:pPr>
      <w:r>
        <w:rPr>
          <w:noProof/>
          <w:lang w:val="en-US"/>
        </w:rPr>
        <w:drawing>
          <wp:inline distT="0" distB="0" distL="0" distR="0" wp14:anchorId="604B615E" wp14:editId="46E33F92">
            <wp:extent cx="4807585" cy="1222375"/>
            <wp:effectExtent l="0" t="0" r="0" b="0"/>
            <wp:docPr id="5" name="Picture 5" descr="C:\Users\uSER\Desktop\tfid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uSER\Desktop\tfid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7585" cy="1222375"/>
                    </a:xfrm>
                    <a:prstGeom prst="rect">
                      <a:avLst/>
                    </a:prstGeom>
                    <a:noFill/>
                    <a:ln>
                      <a:noFill/>
                    </a:ln>
                  </pic:spPr>
                </pic:pic>
              </a:graphicData>
            </a:graphic>
          </wp:inline>
        </w:drawing>
      </w:r>
    </w:p>
    <w:p w:rsidR="0016332C" w:rsidRDefault="00CA3A46" w:rsidP="00CA3A46">
      <w:pPr>
        <w:pStyle w:val="Caption"/>
        <w:jc w:val="center"/>
      </w:pPr>
      <w:bookmarkStart w:id="41" w:name="_Toc6619513"/>
      <w:r>
        <w:t xml:space="preserve">Figure </w:t>
      </w:r>
      <w:r>
        <w:fldChar w:fldCharType="begin"/>
      </w:r>
      <w:r>
        <w:instrText xml:space="preserve"> SEQ Figure \* ARABIC </w:instrText>
      </w:r>
      <w:r>
        <w:fldChar w:fldCharType="separate"/>
      </w:r>
      <w:r w:rsidR="00D641A6">
        <w:rPr>
          <w:noProof/>
        </w:rPr>
        <w:t>4</w:t>
      </w:r>
      <w:r>
        <w:fldChar w:fldCharType="end"/>
      </w:r>
      <w:r>
        <w:t>: TF-IDF Score Calculation</w:t>
      </w:r>
      <w:bookmarkEnd w:id="41"/>
    </w:p>
    <w:p w:rsidR="00CA3A46" w:rsidRDefault="00CA3A46" w:rsidP="00CA3A46"/>
    <w:p w:rsidR="00C27322" w:rsidRDefault="00E80E62" w:rsidP="00F31884">
      <w:pPr>
        <w:pStyle w:val="NormalWeb"/>
        <w:spacing w:before="0" w:beforeAutospacing="0" w:after="240" w:afterAutospacing="0" w:line="360" w:lineRule="auto"/>
        <w:jc w:val="both"/>
      </w:pPr>
      <w:r w:rsidRPr="00C27322">
        <w:tab/>
        <w:t xml:space="preserve">According to </w:t>
      </w:r>
      <w:proofErr w:type="spellStart"/>
      <w:r w:rsidR="00C27322" w:rsidRPr="00C27322">
        <w:rPr>
          <w:color w:val="000000"/>
          <w:shd w:val="clear" w:color="auto" w:fill="FFFFFF"/>
        </w:rPr>
        <w:t>Siddharth</w:t>
      </w:r>
      <w:proofErr w:type="spellEnd"/>
      <w:r w:rsidR="00C27322" w:rsidRPr="00C27322">
        <w:rPr>
          <w:color w:val="000000"/>
          <w:shd w:val="clear" w:color="auto" w:fill="FFFFFF"/>
        </w:rPr>
        <w:t xml:space="preserve"> </w:t>
      </w:r>
      <w:proofErr w:type="spellStart"/>
      <w:r w:rsidR="00C27322" w:rsidRPr="00C27322">
        <w:rPr>
          <w:color w:val="000000"/>
          <w:shd w:val="clear" w:color="auto" w:fill="FFFFFF"/>
        </w:rPr>
        <w:t>Yadav</w:t>
      </w:r>
      <w:proofErr w:type="spellEnd"/>
      <w:r w:rsidR="00C27322" w:rsidRPr="00C27322">
        <w:t xml:space="preserve"> (</w:t>
      </w:r>
      <w:proofErr w:type="spellStart"/>
      <w:r w:rsidR="00C27322" w:rsidRPr="00C27322">
        <w:t>n.d.</w:t>
      </w:r>
      <w:proofErr w:type="spellEnd"/>
      <w:r w:rsidR="00C27322" w:rsidRPr="00C27322">
        <w:t xml:space="preserve">), </w:t>
      </w:r>
      <w:proofErr w:type="gramStart"/>
      <w:r w:rsidR="00C27322" w:rsidRPr="00C27322">
        <w:t>In</w:t>
      </w:r>
      <w:proofErr w:type="gramEnd"/>
      <w:r w:rsidR="00C27322" w:rsidRPr="00C27322">
        <w:t xml:space="preserve"> information retrieval, </w:t>
      </w:r>
      <w:proofErr w:type="spellStart"/>
      <w:r w:rsidR="00C27322" w:rsidRPr="00C27322">
        <w:t>tf</w:t>
      </w:r>
      <w:proofErr w:type="spellEnd"/>
      <w:r w:rsidR="00C27322" w:rsidRPr="00C27322">
        <w:t>–</w:t>
      </w:r>
      <w:proofErr w:type="spellStart"/>
      <w:r w:rsidR="00C27322" w:rsidRPr="00C27322">
        <w:t>idf</w:t>
      </w:r>
      <w:proofErr w:type="spellEnd"/>
      <w:r w:rsidR="00C27322" w:rsidRPr="00C27322">
        <w:t xml:space="preserve"> or TFIDF, short for term frequency–inverse document frequency, is a numerical statistic that is intended to reflect how important a word is to a document in a collection or corpus. </w:t>
      </w:r>
      <w:proofErr w:type="spellStart"/>
      <w:proofErr w:type="gramStart"/>
      <w:r w:rsidR="00C27322" w:rsidRPr="00C27322">
        <w:t>tf</w:t>
      </w:r>
      <w:proofErr w:type="spellEnd"/>
      <w:r w:rsidR="00C27322" w:rsidRPr="00C27322">
        <w:t>–</w:t>
      </w:r>
      <w:proofErr w:type="spellStart"/>
      <w:r w:rsidR="00C27322" w:rsidRPr="00C27322">
        <w:t>idf</w:t>
      </w:r>
      <w:proofErr w:type="spellEnd"/>
      <w:proofErr w:type="gramEnd"/>
      <w:r w:rsidR="00C27322" w:rsidRPr="00C27322">
        <w:t xml:space="preserve"> can be successfully used for stop-words filtering in various subject fields, including text summarization and classification. </w:t>
      </w:r>
      <w:r w:rsidR="00013AAC">
        <w:t xml:space="preserve">Thus, the important terms in job description was able to be extracted by using TF-IDF vectorizer. </w:t>
      </w:r>
    </w:p>
    <w:p w:rsidR="00C27322" w:rsidRDefault="00C27322" w:rsidP="00F31884">
      <w:pPr>
        <w:pStyle w:val="NormalWeb"/>
        <w:spacing w:before="0" w:beforeAutospacing="0" w:after="240" w:afterAutospacing="0" w:line="360" w:lineRule="auto"/>
        <w:ind w:firstLine="720"/>
        <w:jc w:val="both"/>
        <w:rPr>
          <w:color w:val="000000" w:themeColor="text1"/>
        </w:rPr>
      </w:pPr>
      <w:r>
        <w:t xml:space="preserve">Besides, </w:t>
      </w:r>
      <w:proofErr w:type="spellStart"/>
      <w:r w:rsidR="00013AAC" w:rsidRPr="00013AAC">
        <w:rPr>
          <w:color w:val="000000" w:themeColor="text1"/>
        </w:rPr>
        <w:t>I</w:t>
      </w:r>
      <w:hyperlink r:id="rId14" w:history="1">
        <w:r w:rsidR="00013AAC" w:rsidRPr="00013AAC">
          <w:rPr>
            <w:rStyle w:val="Hyperlink"/>
            <w:bCs/>
            <w:color w:val="000000" w:themeColor="text1"/>
            <w:bdr w:val="none" w:sz="0" w:space="0" w:color="auto" w:frame="1"/>
            <w:shd w:val="clear" w:color="auto" w:fill="FFFFFF"/>
          </w:rPr>
          <w:t>zabela</w:t>
        </w:r>
        <w:proofErr w:type="spellEnd"/>
        <w:r w:rsidR="00013AAC" w:rsidRPr="00013AAC">
          <w:rPr>
            <w:rStyle w:val="Hyperlink"/>
            <w:bCs/>
            <w:color w:val="000000" w:themeColor="text1"/>
            <w:bdr w:val="none" w:sz="0" w:space="0" w:color="auto" w:frame="1"/>
            <w:shd w:val="clear" w:color="auto" w:fill="FFFFFF"/>
          </w:rPr>
          <w:t xml:space="preserve"> A. </w:t>
        </w:r>
        <w:proofErr w:type="spellStart"/>
        <w:r w:rsidR="00013AAC" w:rsidRPr="00013AAC">
          <w:rPr>
            <w:rStyle w:val="Hyperlink"/>
            <w:bCs/>
            <w:color w:val="000000" w:themeColor="text1"/>
            <w:bdr w:val="none" w:sz="0" w:space="0" w:color="auto" w:frame="1"/>
            <w:shd w:val="clear" w:color="auto" w:fill="FFFFFF"/>
          </w:rPr>
          <w:t>Wowczko</w:t>
        </w:r>
        <w:proofErr w:type="spellEnd"/>
      </w:hyperlink>
      <w:r w:rsidR="00013AAC">
        <w:rPr>
          <w:color w:val="000000" w:themeColor="text1"/>
        </w:rPr>
        <w:t xml:space="preserve"> (2016) analyzed the important terms by its frequency of occurrence, it said that “</w:t>
      </w:r>
      <w:r w:rsidR="00013AAC">
        <w:t xml:space="preserve">I then visualized the most frequent words within the 7090 examples of the IT dataset. The top 30 words appearing in the job </w:t>
      </w:r>
      <w:r w:rsidR="00013AAF">
        <w:t>titles are presented in Figure 5</w:t>
      </w:r>
      <w:r w:rsidR="00013AAC">
        <w:t xml:space="preserve"> and reference job positions (manager, senior, lead, etc.), IT occupational areas (engineer, developer, analyst, administrator, security, operations, etc.), and technologies (software, application, java, data, net, web, sap, oracle).”</w:t>
      </w:r>
      <w:r w:rsidR="00013AAC">
        <w:rPr>
          <w:color w:val="000000" w:themeColor="text1"/>
        </w:rPr>
        <w:t xml:space="preserve">  The author was able to find out the significance of a term from the job descriptions. The terms found out was interpreted into a bar graph as follow:</w:t>
      </w:r>
    </w:p>
    <w:p w:rsidR="00013AAC" w:rsidRDefault="00013AAC" w:rsidP="00F31884">
      <w:pPr>
        <w:pStyle w:val="NormalWeb"/>
        <w:keepNext/>
        <w:spacing w:before="0" w:beforeAutospacing="0" w:after="240" w:afterAutospacing="0" w:line="360" w:lineRule="auto"/>
        <w:jc w:val="both"/>
      </w:pPr>
      <w:r>
        <w:rPr>
          <w:color w:val="000000" w:themeColor="text1"/>
        </w:rPr>
        <w:lastRenderedPageBreak/>
        <w:pict>
          <v:shape id="_x0000_i1039" type="#_x0000_t75" style="width:411pt;height:201.75pt">
            <v:imagedata r:id="rId15" o:title="occurrence"/>
          </v:shape>
        </w:pict>
      </w:r>
    </w:p>
    <w:p w:rsidR="00013AAC" w:rsidRDefault="00013AAC" w:rsidP="00F31884">
      <w:pPr>
        <w:pStyle w:val="Caption"/>
        <w:jc w:val="center"/>
      </w:pPr>
      <w:bookmarkStart w:id="42" w:name="_Toc6619514"/>
      <w:r>
        <w:t xml:space="preserve">Figure </w:t>
      </w:r>
      <w:r>
        <w:fldChar w:fldCharType="begin"/>
      </w:r>
      <w:r>
        <w:instrText xml:space="preserve"> SEQ Figure \* ARABIC </w:instrText>
      </w:r>
      <w:r>
        <w:fldChar w:fldCharType="separate"/>
      </w:r>
      <w:r w:rsidR="00D641A6">
        <w:rPr>
          <w:noProof/>
        </w:rPr>
        <w:t>5</w:t>
      </w:r>
      <w:r>
        <w:fldChar w:fldCharType="end"/>
      </w:r>
      <w:r>
        <w:t>: Frequency of occurrence for top 30 terms</w:t>
      </w:r>
      <w:bookmarkEnd w:id="42"/>
    </w:p>
    <w:p w:rsidR="00013AAC" w:rsidRDefault="00013AAC" w:rsidP="00F31884">
      <w:pPr>
        <w:pStyle w:val="NormalWeb"/>
        <w:spacing w:before="0" w:beforeAutospacing="0" w:after="240" w:afterAutospacing="0" w:line="360" w:lineRule="auto"/>
        <w:jc w:val="both"/>
      </w:pPr>
      <w:r>
        <w:tab/>
      </w:r>
    </w:p>
    <w:p w:rsidR="00B56FB6" w:rsidRDefault="00013AAC" w:rsidP="00F31884">
      <w:pPr>
        <w:pStyle w:val="NormalWeb"/>
        <w:spacing w:before="0" w:beforeAutospacing="0" w:after="240" w:afterAutospacing="0" w:line="360" w:lineRule="auto"/>
        <w:jc w:val="both"/>
      </w:pPr>
      <w:r>
        <w:tab/>
      </w:r>
      <w:r w:rsidR="0087281C">
        <w:t>In addition, a</w:t>
      </w:r>
      <w:r>
        <w:t xml:space="preserve">ccording to </w:t>
      </w:r>
      <w:r w:rsidR="00650DFF" w:rsidRPr="00760A5C">
        <w:t>Document Clustering with Python</w:t>
      </w:r>
      <w:r w:rsidR="00FE39FD">
        <w:t xml:space="preserve"> (</w:t>
      </w:r>
      <w:proofErr w:type="spellStart"/>
      <w:r w:rsidR="00FE39FD">
        <w:t>n.d.</w:t>
      </w:r>
      <w:proofErr w:type="spellEnd"/>
      <w:r w:rsidR="00FE39FD">
        <w:t>), if the score of the term is greater than 80% of the documents, it is probably meaningless. The maximum term frequency is 80%, and term exceed 80% is filtered automatically. On the other hand, if the score of the term is lower than 20% of the documents, it is also probably meaningless. The minimum term frequency is 20%, and the term lower than 20% is filtered automatically. Therefore, the noises that affect the results of the project are decreased. For example, the word “salary” is appeared in all job descriptions, with this method, we are able to remove the word “salary” which may affect the result of this project.</w:t>
      </w:r>
    </w:p>
    <w:p w:rsidR="007446C4" w:rsidRDefault="007446C4" w:rsidP="007446C4">
      <w:pPr>
        <w:pStyle w:val="NormalWeb"/>
        <w:spacing w:before="0" w:beforeAutospacing="0" w:after="240" w:afterAutospacing="0" w:line="360" w:lineRule="auto"/>
      </w:pPr>
    </w:p>
    <w:p w:rsidR="007446C4" w:rsidRDefault="007446C4" w:rsidP="007446C4">
      <w:pPr>
        <w:pStyle w:val="NormalWeb"/>
        <w:spacing w:before="0" w:beforeAutospacing="0" w:after="240" w:afterAutospacing="0" w:line="360" w:lineRule="auto"/>
      </w:pPr>
    </w:p>
    <w:p w:rsidR="007446C4" w:rsidRDefault="007446C4" w:rsidP="007446C4">
      <w:pPr>
        <w:pStyle w:val="NormalWeb"/>
        <w:spacing w:before="0" w:beforeAutospacing="0" w:after="240" w:afterAutospacing="0" w:line="360" w:lineRule="auto"/>
      </w:pPr>
    </w:p>
    <w:p w:rsidR="007446C4" w:rsidRDefault="007446C4" w:rsidP="007446C4">
      <w:pPr>
        <w:pStyle w:val="NormalWeb"/>
        <w:spacing w:before="0" w:beforeAutospacing="0" w:after="240" w:afterAutospacing="0" w:line="360" w:lineRule="auto"/>
      </w:pPr>
    </w:p>
    <w:p w:rsidR="007446C4" w:rsidRDefault="007446C4" w:rsidP="007446C4">
      <w:pPr>
        <w:pStyle w:val="NormalWeb"/>
        <w:spacing w:before="0" w:beforeAutospacing="0" w:after="240" w:afterAutospacing="0" w:line="360" w:lineRule="auto"/>
      </w:pPr>
    </w:p>
    <w:p w:rsidR="007446C4" w:rsidRPr="007446C4" w:rsidRDefault="003B4BA1" w:rsidP="007446C4">
      <w:pPr>
        <w:pStyle w:val="NormalWeb"/>
        <w:spacing w:before="0" w:beforeAutospacing="0" w:after="240" w:afterAutospacing="0" w:line="360" w:lineRule="auto"/>
        <w:rPr>
          <w:rStyle w:val="Emphasis"/>
          <w:i w:val="0"/>
          <w:iCs w:val="0"/>
        </w:rPr>
      </w:pPr>
      <w:r>
        <w:rPr>
          <w:rStyle w:val="Emphasis"/>
          <w:i w:val="0"/>
          <w:iCs w:val="0"/>
        </w:rPr>
        <w:br w:type="page"/>
      </w:r>
    </w:p>
    <w:p w:rsidR="00BE6C6D" w:rsidRDefault="00BE6C6D" w:rsidP="00BE6C6D">
      <w:pPr>
        <w:pStyle w:val="Heading3"/>
      </w:pPr>
      <w:bookmarkStart w:id="43" w:name="_Toc6618956"/>
      <w:r>
        <w:lastRenderedPageBreak/>
        <w:t>Machine Learning Algorithms</w:t>
      </w:r>
      <w:bookmarkEnd w:id="43"/>
    </w:p>
    <w:p w:rsidR="00BE6C6D" w:rsidRDefault="00013AAF" w:rsidP="00BE6C6D">
      <w:r>
        <w:t>Figure 6</w:t>
      </w:r>
      <w:r w:rsidR="00BE6C6D">
        <w:t xml:space="preserve"> shows that machine learning is divided into 2 main techniques, supervised learning and unsupervised learning. Training a model on labelled input data to predict future output data known as supervised machine learning. Recognizing the hidden patterns on unlabelled input data known as unsupervised machine learning. Machine learning is the process of a computer to learn and build the ability of human. Supervised machine learning has 2 types of techniques, which are classification and regression. </w:t>
      </w:r>
    </w:p>
    <w:p w:rsidR="00BE6C6D" w:rsidRDefault="00BE6C6D" w:rsidP="00BE6C6D">
      <w:pPr>
        <w:keepNext/>
      </w:pPr>
      <w:r>
        <w:rPr>
          <w:noProof/>
          <w:lang w:val="en-US"/>
        </w:rPr>
        <w:drawing>
          <wp:inline distT="0" distB="0" distL="0" distR="0" wp14:anchorId="65722B2B" wp14:editId="67EEF89F">
            <wp:extent cx="5219700" cy="2209800"/>
            <wp:effectExtent l="0" t="0" r="0" b="0"/>
            <wp:docPr id="9" name="Picture 9" descr="machinelearning_supervisedunsupervi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machinelearning_supervisedunsupervis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700" cy="2209800"/>
                    </a:xfrm>
                    <a:prstGeom prst="rect">
                      <a:avLst/>
                    </a:prstGeom>
                    <a:noFill/>
                    <a:ln>
                      <a:noFill/>
                    </a:ln>
                  </pic:spPr>
                </pic:pic>
              </a:graphicData>
            </a:graphic>
          </wp:inline>
        </w:drawing>
      </w:r>
    </w:p>
    <w:p w:rsidR="00BE6C6D" w:rsidRDefault="00BE6C6D" w:rsidP="00BE6C6D">
      <w:pPr>
        <w:pStyle w:val="Caption"/>
        <w:jc w:val="center"/>
      </w:pPr>
      <w:bookmarkStart w:id="44" w:name="_Toc6619515"/>
      <w:r>
        <w:t xml:space="preserve">Figure </w:t>
      </w:r>
      <w:r>
        <w:fldChar w:fldCharType="begin"/>
      </w:r>
      <w:r>
        <w:instrText xml:space="preserve"> SEQ Figure \* ARABIC </w:instrText>
      </w:r>
      <w:r>
        <w:fldChar w:fldCharType="separate"/>
      </w:r>
      <w:r w:rsidR="00D641A6">
        <w:rPr>
          <w:noProof/>
        </w:rPr>
        <w:t>6</w:t>
      </w:r>
      <w:r>
        <w:fldChar w:fldCharType="end"/>
      </w:r>
      <w:r>
        <w:t xml:space="preserve">: Machine Learning (“Machine Learning at MATLAB”, </w:t>
      </w:r>
      <w:proofErr w:type="spellStart"/>
      <w:r>
        <w:t>n.d.</w:t>
      </w:r>
      <w:proofErr w:type="spellEnd"/>
      <w:r>
        <w:t>)</w:t>
      </w:r>
      <w:bookmarkEnd w:id="44"/>
    </w:p>
    <w:p w:rsidR="006E25D6" w:rsidRPr="0016332C" w:rsidRDefault="006E25D6" w:rsidP="0016332C"/>
    <w:p w:rsidR="00A83AD2" w:rsidRDefault="00524870" w:rsidP="003F3A42">
      <w:pPr>
        <w:pStyle w:val="Heading3"/>
      </w:pPr>
      <w:bookmarkStart w:id="45" w:name="_Toc6618957"/>
      <w:r>
        <w:t>Clustering Technique</w:t>
      </w:r>
      <w:bookmarkEnd w:id="45"/>
    </w:p>
    <w:p w:rsidR="00925908" w:rsidRDefault="00527406" w:rsidP="00524870">
      <w:r>
        <w:t>“Clustering</w:t>
      </w:r>
      <w:r w:rsidR="00925908">
        <w:t>”</w:t>
      </w:r>
      <w:r>
        <w:t xml:space="preserve"> is the pro</w:t>
      </w:r>
      <w:r w:rsidR="00925908">
        <w:t>cess of grouping similar entities together. The goal of this unsupervised machine learning technique is to find similarities in the data point and group similar data points together. (</w:t>
      </w:r>
      <w:proofErr w:type="spellStart"/>
      <w:r w:rsidR="00925908">
        <w:rPr>
          <w:shd w:val="clear" w:color="auto" w:fill="FFFFFF"/>
        </w:rPr>
        <w:t>Anuja</w:t>
      </w:r>
      <w:proofErr w:type="spellEnd"/>
      <w:r w:rsidR="00925908">
        <w:rPr>
          <w:shd w:val="clear" w:color="auto" w:fill="FFFFFF"/>
        </w:rPr>
        <w:t xml:space="preserve"> </w:t>
      </w:r>
      <w:proofErr w:type="spellStart"/>
      <w:r w:rsidR="00925908">
        <w:rPr>
          <w:shd w:val="clear" w:color="auto" w:fill="FFFFFF"/>
        </w:rPr>
        <w:t>Nagpal</w:t>
      </w:r>
      <w:proofErr w:type="spellEnd"/>
      <w:r w:rsidR="00925908">
        <w:rPr>
          <w:shd w:val="clear" w:color="auto" w:fill="FFFFFF"/>
        </w:rPr>
        <w:t>, 2017</w:t>
      </w:r>
      <w:r w:rsidR="00925908">
        <w:t>) The clusters shows the underlying pattern in different groups which we can identify the insight or hidden information in all these patterns.</w:t>
      </w:r>
    </w:p>
    <w:p w:rsidR="000E5E2D" w:rsidRPr="00524870" w:rsidRDefault="000E5E2D" w:rsidP="00524870"/>
    <w:p w:rsidR="007A2D9C" w:rsidRDefault="00524870" w:rsidP="00524870">
      <w:pPr>
        <w:pStyle w:val="Heading4"/>
      </w:pPr>
      <w:bookmarkStart w:id="46" w:name="_Toc6618958"/>
      <w:r>
        <w:t>Unsupervised Learning Algorithm</w:t>
      </w:r>
      <w:r w:rsidR="00925908">
        <w:t>s</w:t>
      </w:r>
      <w:bookmarkEnd w:id="46"/>
    </w:p>
    <w:p w:rsidR="00925908" w:rsidRDefault="00925908" w:rsidP="00925908">
      <w:r>
        <w:t xml:space="preserve">Two most common clustering algorithms are </w:t>
      </w:r>
      <w:r w:rsidR="00BE236C">
        <w:t>partitioning algorithm and hierarchical algorithm.</w:t>
      </w:r>
    </w:p>
    <w:p w:rsidR="00BE236C" w:rsidRDefault="00BE236C" w:rsidP="00925908"/>
    <w:p w:rsidR="00D01731" w:rsidRDefault="00D01731" w:rsidP="00925908"/>
    <w:p w:rsidR="003B4BA1" w:rsidRDefault="003B4BA1" w:rsidP="00925908"/>
    <w:p w:rsidR="003B4BA1" w:rsidRDefault="003B4BA1" w:rsidP="00925908"/>
    <w:p w:rsidR="003B4BA1" w:rsidRDefault="003B4BA1" w:rsidP="00925908"/>
    <w:p w:rsidR="000E5E2D" w:rsidRPr="000E5E2D" w:rsidRDefault="00BE236C" w:rsidP="000E5E2D">
      <w:pPr>
        <w:pStyle w:val="Heading5"/>
      </w:pPr>
      <w:r>
        <w:lastRenderedPageBreak/>
        <w:t xml:space="preserve">Partitioning algorithm </w:t>
      </w:r>
    </w:p>
    <w:p w:rsidR="00BE236C" w:rsidRDefault="006479EE" w:rsidP="0095625A">
      <w:pPr>
        <w:pStyle w:val="Heading5"/>
        <w:numPr>
          <w:ilvl w:val="0"/>
          <w:numId w:val="4"/>
        </w:numPr>
      </w:pPr>
      <w:r>
        <w:t>K-mean</w:t>
      </w:r>
      <w:r w:rsidR="002E21E0">
        <w:t>s</w:t>
      </w:r>
      <w:r>
        <w:t xml:space="preserve"> clustering</w:t>
      </w:r>
    </w:p>
    <w:p w:rsidR="00BE236C" w:rsidRDefault="006479EE" w:rsidP="00BE236C">
      <w:pPr>
        <w:ind w:left="360"/>
      </w:pPr>
      <w:r>
        <w:t>K-mean</w:t>
      </w:r>
      <w:r w:rsidR="002E21E0">
        <w:t>s</w:t>
      </w:r>
      <w:r w:rsidR="00BE236C">
        <w:t xml:space="preserve"> is the cost common partitioning algorithm that </w:t>
      </w:r>
      <w:r>
        <w:t>used in clustering. A cluster is represented by its centroid, the centroid is the mean of points for entities within the cluster.</w:t>
      </w:r>
    </w:p>
    <w:p w:rsidR="006479EE" w:rsidRDefault="006479EE" w:rsidP="00BE236C">
      <w:pPr>
        <w:ind w:left="360"/>
      </w:pPr>
      <w:r>
        <w:t xml:space="preserve">Procedure </w:t>
      </w:r>
      <w:r w:rsidR="003C7934">
        <w:t>of K-mean</w:t>
      </w:r>
      <w:r w:rsidR="002E21E0">
        <w:t>s</w:t>
      </w:r>
      <w:r w:rsidR="003C7934">
        <w:t xml:space="preserve"> referred in </w:t>
      </w:r>
      <w:proofErr w:type="spellStart"/>
      <w:r w:rsidR="003C7934">
        <w:t>Swarndeep</w:t>
      </w:r>
      <w:proofErr w:type="spellEnd"/>
      <w:r w:rsidR="003C7934">
        <w:t xml:space="preserve"> </w:t>
      </w:r>
      <w:proofErr w:type="spellStart"/>
      <w:r w:rsidR="003C7934">
        <w:t>Saket</w:t>
      </w:r>
      <w:proofErr w:type="spellEnd"/>
      <w:r w:rsidR="003C7934">
        <w:t xml:space="preserve"> J and </w:t>
      </w:r>
      <w:proofErr w:type="spellStart"/>
      <w:r w:rsidR="003C7934">
        <w:t>Dr.</w:t>
      </w:r>
      <w:proofErr w:type="spellEnd"/>
      <w:r w:rsidR="003C7934">
        <w:t xml:space="preserve"> </w:t>
      </w:r>
      <w:proofErr w:type="spellStart"/>
      <w:r w:rsidR="003C7934">
        <w:t>Sharnil</w:t>
      </w:r>
      <w:proofErr w:type="spellEnd"/>
      <w:r w:rsidR="003C7934">
        <w:t xml:space="preserve"> Pandya (2016</w:t>
      </w:r>
      <w:r>
        <w:t>):</w:t>
      </w:r>
    </w:p>
    <w:p w:rsidR="003C7934" w:rsidRDefault="003C7934" w:rsidP="0095625A">
      <w:pPr>
        <w:pStyle w:val="ListParagraph"/>
        <w:numPr>
          <w:ilvl w:val="0"/>
          <w:numId w:val="6"/>
        </w:numPr>
      </w:pPr>
      <w:r>
        <w:t>The technique requires arbitrary selection of choose k objec</w:t>
      </w:r>
      <w:r w:rsidR="002E21E0">
        <w:t>ts from D as the initial centres</w:t>
      </w:r>
      <w:r>
        <w:t>, where k is the number of clusters and D is the data set containing n objects.</w:t>
      </w:r>
    </w:p>
    <w:p w:rsidR="003C7934" w:rsidRDefault="003C7934" w:rsidP="0095625A">
      <w:pPr>
        <w:pStyle w:val="ListParagraph"/>
        <w:numPr>
          <w:ilvl w:val="0"/>
          <w:numId w:val="6"/>
        </w:numPr>
      </w:pPr>
      <w:r>
        <w:t>Repeat the first step</w:t>
      </w:r>
    </w:p>
    <w:p w:rsidR="003C7934" w:rsidRDefault="003C7934" w:rsidP="0095625A">
      <w:pPr>
        <w:pStyle w:val="ListParagraph"/>
        <w:numPr>
          <w:ilvl w:val="0"/>
          <w:numId w:val="6"/>
        </w:numPr>
      </w:pPr>
      <w:r>
        <w:t>Reassign each object to the cluster to which object is most similar.</w:t>
      </w:r>
      <w:r w:rsidRPr="003C7934">
        <w:t xml:space="preserve"> </w:t>
      </w:r>
      <w:r>
        <w:t>It is based on the mean value of the objects in the cluster.</w:t>
      </w:r>
    </w:p>
    <w:p w:rsidR="003C7934" w:rsidRDefault="003C7934" w:rsidP="0095625A">
      <w:pPr>
        <w:pStyle w:val="ListParagraph"/>
        <w:numPr>
          <w:ilvl w:val="0"/>
          <w:numId w:val="6"/>
        </w:numPr>
      </w:pPr>
      <w:r>
        <w:t>Calculate the mean value of the objects for each cluster.</w:t>
      </w:r>
      <w:r w:rsidR="00D9165E">
        <w:t xml:space="preserve"> This had been concluded into the following formulae by </w:t>
      </w:r>
      <w:proofErr w:type="spellStart"/>
      <w:r w:rsidR="00D9165E">
        <w:t>Dr.</w:t>
      </w:r>
      <w:proofErr w:type="spellEnd"/>
      <w:r w:rsidR="00D9165E">
        <w:t xml:space="preserve"> </w:t>
      </w:r>
      <w:proofErr w:type="spellStart"/>
      <w:r w:rsidR="00D9165E">
        <w:t>Saed</w:t>
      </w:r>
      <w:proofErr w:type="spellEnd"/>
      <w:r w:rsidR="00D9165E">
        <w:t xml:space="preserve"> </w:t>
      </w:r>
      <w:proofErr w:type="spellStart"/>
      <w:r w:rsidR="00D9165E">
        <w:t>Sayad</w:t>
      </w:r>
      <w:proofErr w:type="spellEnd"/>
      <w:r w:rsidR="00D9165E">
        <w:t xml:space="preserve"> (</w:t>
      </w:r>
      <w:proofErr w:type="spellStart"/>
      <w:r w:rsidR="00D9165E">
        <w:t>n.d.</w:t>
      </w:r>
      <w:proofErr w:type="spellEnd"/>
      <w:r w:rsidR="00D9165E">
        <w:t xml:space="preserve">): </w:t>
      </w:r>
    </w:p>
    <w:p w:rsidR="00D9165E" w:rsidRDefault="006E4B25" w:rsidP="002C1ABF">
      <w:pPr>
        <w:jc w:val="center"/>
      </w:pPr>
      <w:r>
        <w:pict>
          <v:shape id="_x0000_i1038" type="#_x0000_t75" style="width:391.5pt;height:145.5pt">
            <v:imagedata r:id="rId17" o:title="kmeans"/>
          </v:shape>
        </w:pict>
      </w:r>
    </w:p>
    <w:p w:rsidR="002E21E0" w:rsidRDefault="003C7934" w:rsidP="0095625A">
      <w:pPr>
        <w:pStyle w:val="ListParagraph"/>
        <w:numPr>
          <w:ilvl w:val="0"/>
          <w:numId w:val="6"/>
        </w:numPr>
      </w:pPr>
      <w:r>
        <w:t>Until no change</w:t>
      </w:r>
    </w:p>
    <w:p w:rsidR="00D64BDF" w:rsidRDefault="00D64BDF" w:rsidP="00D64BDF"/>
    <w:p w:rsidR="00D64BDF" w:rsidRDefault="00D64BDF" w:rsidP="00D64BDF">
      <w:pPr>
        <w:keepNext/>
        <w:ind w:left="360"/>
      </w:pPr>
      <w:r>
        <w:rPr>
          <w:noProof/>
          <w:lang w:val="en-US"/>
        </w:rPr>
        <w:drawing>
          <wp:inline distT="0" distB="0" distL="0" distR="0" wp14:anchorId="55C4CA18" wp14:editId="7989EEDB">
            <wp:extent cx="5212080" cy="1097280"/>
            <wp:effectExtent l="0" t="0" r="0" b="0"/>
            <wp:docPr id="6" name="Picture 6" descr="C:\Users\uSER\AppData\Local\Microsoft\Windows\INetCache\Content.Word\1_2LtFrxlJsjjPMh7W5Q6kD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C:\Users\uSER\AppData\Local\Microsoft\Windows\INetCache\Content.Word\1_2LtFrxlJsjjPMh7W5Q6kD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2080" cy="1097280"/>
                    </a:xfrm>
                    <a:prstGeom prst="rect">
                      <a:avLst/>
                    </a:prstGeom>
                    <a:noFill/>
                    <a:ln>
                      <a:noFill/>
                    </a:ln>
                  </pic:spPr>
                </pic:pic>
              </a:graphicData>
            </a:graphic>
          </wp:inline>
        </w:drawing>
      </w:r>
    </w:p>
    <w:p w:rsidR="00D64BDF" w:rsidRDefault="00D64BDF" w:rsidP="00D64BDF">
      <w:pPr>
        <w:pStyle w:val="Caption"/>
        <w:jc w:val="center"/>
      </w:pPr>
      <w:bookmarkStart w:id="47" w:name="_Toc6619516"/>
      <w:r>
        <w:t xml:space="preserve">Figure </w:t>
      </w:r>
      <w:r>
        <w:fldChar w:fldCharType="begin"/>
      </w:r>
      <w:r>
        <w:instrText xml:space="preserve"> SEQ Figure \* ARABIC </w:instrText>
      </w:r>
      <w:r>
        <w:fldChar w:fldCharType="separate"/>
      </w:r>
      <w:r w:rsidR="00D641A6">
        <w:rPr>
          <w:noProof/>
        </w:rPr>
        <w:t>7</w:t>
      </w:r>
      <w:r>
        <w:fldChar w:fldCharType="end"/>
      </w:r>
      <w:r>
        <w:t xml:space="preserve">: </w:t>
      </w:r>
      <w:r w:rsidRPr="00792BCB">
        <w:t xml:space="preserve">K-means clustering. Retrieved from </w:t>
      </w:r>
      <w:proofErr w:type="spellStart"/>
      <w:r w:rsidRPr="00792BCB">
        <w:t>Firdaouss</w:t>
      </w:r>
      <w:proofErr w:type="spellEnd"/>
      <w:r w:rsidRPr="00792BCB">
        <w:t xml:space="preserve"> </w:t>
      </w:r>
      <w:proofErr w:type="spellStart"/>
      <w:r w:rsidRPr="00792BCB">
        <w:t>Doukkali</w:t>
      </w:r>
      <w:proofErr w:type="spellEnd"/>
      <w:r w:rsidRPr="00792BCB">
        <w:t xml:space="preserve"> (2017)</w:t>
      </w:r>
      <w:bookmarkEnd w:id="47"/>
    </w:p>
    <w:p w:rsidR="00D64BDF" w:rsidRDefault="00D64BDF" w:rsidP="00D64BDF"/>
    <w:p w:rsidR="000E5E2D" w:rsidRDefault="000E5E2D" w:rsidP="000E5E2D"/>
    <w:p w:rsidR="003B4BA1" w:rsidRPr="000E5E2D" w:rsidRDefault="00810DC0" w:rsidP="000E5E2D">
      <w:r>
        <w:br w:type="page"/>
      </w:r>
    </w:p>
    <w:p w:rsidR="00BE236C" w:rsidRDefault="007F06F5" w:rsidP="0095625A">
      <w:pPr>
        <w:pStyle w:val="Heading5"/>
        <w:numPr>
          <w:ilvl w:val="0"/>
          <w:numId w:val="4"/>
        </w:numPr>
      </w:pPr>
      <w:r>
        <w:lastRenderedPageBreak/>
        <w:t>K</w:t>
      </w:r>
      <w:r w:rsidR="00BE236C">
        <w:t>-</w:t>
      </w:r>
      <w:proofErr w:type="spellStart"/>
      <w:r w:rsidR="00BE236C">
        <w:t>Medoid</w:t>
      </w:r>
      <w:proofErr w:type="spellEnd"/>
    </w:p>
    <w:p w:rsidR="007F06F5" w:rsidRDefault="007F06F5" w:rsidP="007F06F5">
      <w:pPr>
        <w:ind w:left="360"/>
      </w:pPr>
      <w:r>
        <w:t>K-</w:t>
      </w:r>
      <w:proofErr w:type="spellStart"/>
      <w:r>
        <w:t>Medoid</w:t>
      </w:r>
      <w:proofErr w:type="spellEnd"/>
      <w:r>
        <w:t xml:space="preserve"> is not taking the mean value of the object in cluster as reference point. It use the </w:t>
      </w:r>
      <w:proofErr w:type="spellStart"/>
      <w:r>
        <w:t>medoid</w:t>
      </w:r>
      <w:proofErr w:type="spellEnd"/>
      <w:r>
        <w:t xml:space="preserve">, the most centrally located </w:t>
      </w:r>
      <w:r w:rsidR="004F4324">
        <w:t>point of a cluster.</w:t>
      </w:r>
    </w:p>
    <w:p w:rsidR="004F4324" w:rsidRDefault="004F4324" w:rsidP="004F4324">
      <w:pPr>
        <w:ind w:left="360"/>
      </w:pPr>
      <w:r>
        <w:t>Procedure of K-</w:t>
      </w:r>
      <w:proofErr w:type="spellStart"/>
      <w:r>
        <w:t>Medoid</w:t>
      </w:r>
      <w:proofErr w:type="spellEnd"/>
      <w:r>
        <w:t xml:space="preserve"> referred in </w:t>
      </w:r>
      <w:proofErr w:type="spellStart"/>
      <w:r>
        <w:t>Swarndeep</w:t>
      </w:r>
      <w:proofErr w:type="spellEnd"/>
      <w:r>
        <w:t xml:space="preserve"> </w:t>
      </w:r>
      <w:proofErr w:type="spellStart"/>
      <w:r>
        <w:t>Saket</w:t>
      </w:r>
      <w:proofErr w:type="spellEnd"/>
      <w:r>
        <w:t xml:space="preserve"> J and </w:t>
      </w:r>
      <w:proofErr w:type="spellStart"/>
      <w:r>
        <w:t>Dr.</w:t>
      </w:r>
      <w:proofErr w:type="spellEnd"/>
      <w:r>
        <w:t xml:space="preserve"> </w:t>
      </w:r>
      <w:proofErr w:type="spellStart"/>
      <w:r>
        <w:t>Sharnil</w:t>
      </w:r>
      <w:proofErr w:type="spellEnd"/>
      <w:r>
        <w:t xml:space="preserve"> Pandya (2016):</w:t>
      </w:r>
    </w:p>
    <w:p w:rsidR="004F4324" w:rsidRDefault="004F4324" w:rsidP="0095625A">
      <w:pPr>
        <w:pStyle w:val="ListParagraph"/>
        <w:numPr>
          <w:ilvl w:val="0"/>
          <w:numId w:val="7"/>
        </w:numPr>
      </w:pPr>
      <w:r>
        <w:t>Arbitrary choose K points as the initial K-</w:t>
      </w:r>
      <w:proofErr w:type="spellStart"/>
      <w:r>
        <w:t>medoids</w:t>
      </w:r>
      <w:proofErr w:type="spellEnd"/>
      <w:r w:rsidR="0035001C">
        <w:t>, O</w:t>
      </w:r>
      <w:r>
        <w:t xml:space="preserve"> (e.g. object in cluster)</w:t>
      </w:r>
      <w:r w:rsidR="0035001C">
        <w:t>.</w:t>
      </w:r>
    </w:p>
    <w:p w:rsidR="004F4324" w:rsidRDefault="004F4324" w:rsidP="0095625A">
      <w:pPr>
        <w:pStyle w:val="ListParagraph"/>
        <w:numPr>
          <w:ilvl w:val="0"/>
          <w:numId w:val="7"/>
        </w:numPr>
      </w:pPr>
      <w:r>
        <w:t xml:space="preserve">Assign the objects into a set cluster where nearest to the </w:t>
      </w:r>
      <w:proofErr w:type="spellStart"/>
      <w:r>
        <w:t>medoid</w:t>
      </w:r>
      <w:proofErr w:type="spellEnd"/>
      <w:r>
        <w:t>.</w:t>
      </w:r>
    </w:p>
    <w:p w:rsidR="004F4324" w:rsidRDefault="004F4324" w:rsidP="0095625A">
      <w:pPr>
        <w:pStyle w:val="ListParagraph"/>
        <w:numPr>
          <w:ilvl w:val="0"/>
          <w:numId w:val="7"/>
        </w:numPr>
      </w:pPr>
      <w:r>
        <w:t>Randomly choose a non-</w:t>
      </w:r>
      <w:proofErr w:type="spellStart"/>
      <w:r>
        <w:t>medoid</w:t>
      </w:r>
      <w:proofErr w:type="spellEnd"/>
      <w:r w:rsidR="0035001C">
        <w:t xml:space="preserve">, </w:t>
      </w:r>
      <w:proofErr w:type="spellStart"/>
      <w:r w:rsidR="0035001C">
        <w:t>O</w:t>
      </w:r>
      <w:r w:rsidR="0035001C">
        <w:rPr>
          <w:vertAlign w:val="subscript"/>
        </w:rPr>
        <w:t>random</w:t>
      </w:r>
      <w:proofErr w:type="spellEnd"/>
      <w:r>
        <w:t xml:space="preserve"> object.</w:t>
      </w:r>
    </w:p>
    <w:p w:rsidR="00312E09" w:rsidRDefault="004F4324" w:rsidP="0095625A">
      <w:pPr>
        <w:pStyle w:val="ListParagraph"/>
        <w:numPr>
          <w:ilvl w:val="0"/>
          <w:numId w:val="7"/>
        </w:numPr>
      </w:pPr>
      <w:r>
        <w:t>Recalculate the SSE</w:t>
      </w:r>
      <w:r w:rsidR="0035001C">
        <w:t xml:space="preserve">, swap the </w:t>
      </w:r>
      <w:proofErr w:type="spellStart"/>
      <w:r w:rsidR="0035001C">
        <w:t>medoid</w:t>
      </w:r>
      <w:proofErr w:type="spellEnd"/>
      <w:r w:rsidR="0035001C">
        <w:t xml:space="preserve">, O with </w:t>
      </w:r>
      <w:proofErr w:type="spellStart"/>
      <w:r w:rsidR="0035001C">
        <w:t>O</w:t>
      </w:r>
      <w:r w:rsidR="0035001C">
        <w:rPr>
          <w:vertAlign w:val="subscript"/>
        </w:rPr>
        <w:t>random</w:t>
      </w:r>
      <w:proofErr w:type="spellEnd"/>
      <w:r w:rsidR="0035001C">
        <w:t xml:space="preserve"> if clustering quality is improved. Repeat this step until convergence criterion is satisfied.</w:t>
      </w:r>
    </w:p>
    <w:p w:rsidR="00B863C3" w:rsidRDefault="00B863C3" w:rsidP="00B863C3"/>
    <w:p w:rsidR="00B863C3" w:rsidRDefault="00B863C3" w:rsidP="00B863C3">
      <w:pPr>
        <w:keepNext/>
      </w:pPr>
      <w:r>
        <w:rPr>
          <w:noProof/>
          <w:lang w:val="en-US"/>
        </w:rPr>
        <w:drawing>
          <wp:inline distT="0" distB="0" distL="0" distR="0" wp14:anchorId="3B9D363A" wp14:editId="193633DA">
            <wp:extent cx="5219700" cy="2733675"/>
            <wp:effectExtent l="0" t="0" r="0" b="0"/>
            <wp:docPr id="7" name="Picture 7" descr="C:\Users\uSER\AppData\Local\Microsoft\Windows\INetCache\Content.Word\kmed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C:\Users\uSER\AppData\Local\Microsoft\Windows\INetCache\Content.Word\kmedoi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rsidR="00B863C3" w:rsidRDefault="00B863C3" w:rsidP="00B863C3">
      <w:pPr>
        <w:pStyle w:val="Caption"/>
        <w:jc w:val="center"/>
      </w:pPr>
      <w:bookmarkStart w:id="48" w:name="_Toc6619517"/>
      <w:r>
        <w:t xml:space="preserve">Figure </w:t>
      </w:r>
      <w:r>
        <w:fldChar w:fldCharType="begin"/>
      </w:r>
      <w:r>
        <w:instrText xml:space="preserve"> SEQ Figure \* ARABIC </w:instrText>
      </w:r>
      <w:r>
        <w:fldChar w:fldCharType="separate"/>
      </w:r>
      <w:r w:rsidR="00D641A6">
        <w:rPr>
          <w:noProof/>
        </w:rPr>
        <w:t>8</w:t>
      </w:r>
      <w:r>
        <w:fldChar w:fldCharType="end"/>
      </w:r>
      <w:r>
        <w:t>:</w:t>
      </w:r>
      <w:r w:rsidRPr="00F90E16">
        <w:t xml:space="preserve"> K-</w:t>
      </w:r>
      <w:proofErr w:type="spellStart"/>
      <w:r w:rsidRPr="00F90E16">
        <w:t>Medoid</w:t>
      </w:r>
      <w:proofErr w:type="spellEnd"/>
      <w:r w:rsidRPr="00F90E16">
        <w:t xml:space="preserve">. Retrieved from </w:t>
      </w:r>
      <w:proofErr w:type="spellStart"/>
      <w:r w:rsidRPr="00F90E16">
        <w:t>Jiawei</w:t>
      </w:r>
      <w:proofErr w:type="spellEnd"/>
      <w:r w:rsidRPr="00F90E16">
        <w:t xml:space="preserve"> Han (</w:t>
      </w:r>
      <w:proofErr w:type="spellStart"/>
      <w:r w:rsidRPr="00F90E16">
        <w:t>n.d.</w:t>
      </w:r>
      <w:proofErr w:type="spellEnd"/>
      <w:r w:rsidRPr="00F90E16">
        <w:t>)</w:t>
      </w:r>
      <w:bookmarkEnd w:id="48"/>
    </w:p>
    <w:p w:rsidR="00B863C3" w:rsidRPr="00B863C3" w:rsidRDefault="00B863C3" w:rsidP="00B863C3"/>
    <w:p w:rsidR="001B642A" w:rsidRDefault="001B642A" w:rsidP="001B642A">
      <w:pPr>
        <w:pStyle w:val="Caption"/>
        <w:keepNext/>
        <w:jc w:val="center"/>
      </w:pPr>
      <w:bookmarkStart w:id="49" w:name="_Toc5115916"/>
      <w:bookmarkStart w:id="50" w:name="_Toc5119309"/>
      <w:bookmarkStart w:id="51" w:name="_Toc5130630"/>
      <w:bookmarkStart w:id="52" w:name="_Toc5460756"/>
      <w:bookmarkStart w:id="53" w:name="_Toc6532110"/>
      <w:bookmarkStart w:id="54" w:name="_Toc6619167"/>
      <w:bookmarkStart w:id="55" w:name="_Toc6619518"/>
      <w:r>
        <w:t xml:space="preserve">Table </w:t>
      </w:r>
      <w:r>
        <w:fldChar w:fldCharType="begin"/>
      </w:r>
      <w:r>
        <w:instrText xml:space="preserve"> SEQ Table \* ARABIC </w:instrText>
      </w:r>
      <w:r>
        <w:fldChar w:fldCharType="separate"/>
      </w:r>
      <w:r w:rsidR="00F31884">
        <w:rPr>
          <w:noProof/>
        </w:rPr>
        <w:t>1</w:t>
      </w:r>
      <w:r>
        <w:fldChar w:fldCharType="end"/>
      </w:r>
      <w:r>
        <w:t>: Comparing Clustering Techniques</w:t>
      </w:r>
      <w:bookmarkEnd w:id="49"/>
      <w:bookmarkEnd w:id="50"/>
      <w:bookmarkEnd w:id="51"/>
      <w:bookmarkEnd w:id="52"/>
      <w:bookmarkEnd w:id="53"/>
      <w:bookmarkEnd w:id="54"/>
      <w:bookmarkEnd w:id="55"/>
    </w:p>
    <w:tbl>
      <w:tblPr>
        <w:tblStyle w:val="TableGrid"/>
        <w:tblW w:w="0" w:type="auto"/>
        <w:tblInd w:w="360" w:type="dxa"/>
        <w:tblLook w:val="04A0" w:firstRow="1" w:lastRow="0" w:firstColumn="1" w:lastColumn="0" w:noHBand="0" w:noVBand="1"/>
      </w:tblPr>
      <w:tblGrid>
        <w:gridCol w:w="2683"/>
        <w:gridCol w:w="2686"/>
        <w:gridCol w:w="2710"/>
      </w:tblGrid>
      <w:tr w:rsidR="00B51842" w:rsidTr="00B51842">
        <w:tc>
          <w:tcPr>
            <w:tcW w:w="2683" w:type="dxa"/>
          </w:tcPr>
          <w:p w:rsidR="00B76EA2" w:rsidRDefault="00B51842" w:rsidP="002E21E0">
            <w:r>
              <w:t>Algorithms</w:t>
            </w:r>
          </w:p>
        </w:tc>
        <w:tc>
          <w:tcPr>
            <w:tcW w:w="2686" w:type="dxa"/>
          </w:tcPr>
          <w:p w:rsidR="00B76EA2" w:rsidRDefault="00B51842" w:rsidP="002E21E0">
            <w:r>
              <w:t>Advantages</w:t>
            </w:r>
          </w:p>
        </w:tc>
        <w:tc>
          <w:tcPr>
            <w:tcW w:w="2710" w:type="dxa"/>
          </w:tcPr>
          <w:p w:rsidR="00B76EA2" w:rsidRDefault="00B51842" w:rsidP="002E21E0">
            <w:r>
              <w:t>Disadvantages</w:t>
            </w:r>
          </w:p>
        </w:tc>
      </w:tr>
      <w:tr w:rsidR="00B51842" w:rsidTr="00B51842">
        <w:tc>
          <w:tcPr>
            <w:tcW w:w="2683" w:type="dxa"/>
          </w:tcPr>
          <w:p w:rsidR="00B76EA2" w:rsidRDefault="00B51842" w:rsidP="00B51842">
            <w:r>
              <w:t>K-Means</w:t>
            </w:r>
          </w:p>
        </w:tc>
        <w:tc>
          <w:tcPr>
            <w:tcW w:w="2686" w:type="dxa"/>
          </w:tcPr>
          <w:p w:rsidR="00B76EA2" w:rsidRDefault="00B51842" w:rsidP="0095625A">
            <w:pPr>
              <w:pStyle w:val="ListParagraph"/>
              <w:numPr>
                <w:ilvl w:val="0"/>
                <w:numId w:val="8"/>
              </w:numPr>
            </w:pPr>
            <w:r>
              <w:t xml:space="preserve">Fast computation </w:t>
            </w:r>
          </w:p>
          <w:p w:rsidR="00B51842" w:rsidRDefault="00B51842" w:rsidP="0095625A">
            <w:pPr>
              <w:pStyle w:val="ListParagraph"/>
              <w:numPr>
                <w:ilvl w:val="0"/>
                <w:numId w:val="8"/>
              </w:numPr>
            </w:pPr>
            <w:r>
              <w:t xml:space="preserve">It generates tighter clusters </w:t>
            </w:r>
          </w:p>
        </w:tc>
        <w:tc>
          <w:tcPr>
            <w:tcW w:w="2710" w:type="dxa"/>
          </w:tcPr>
          <w:p w:rsidR="00B76EA2" w:rsidRDefault="00B51842" w:rsidP="0095625A">
            <w:pPr>
              <w:pStyle w:val="ListParagraph"/>
              <w:numPr>
                <w:ilvl w:val="0"/>
                <w:numId w:val="9"/>
              </w:numPr>
            </w:pPr>
            <w:r>
              <w:t>K value is hard to predict</w:t>
            </w:r>
          </w:p>
          <w:p w:rsidR="00B51842" w:rsidRDefault="00B51842" w:rsidP="0095625A">
            <w:pPr>
              <w:pStyle w:val="ListParagraph"/>
              <w:numPr>
                <w:ilvl w:val="0"/>
                <w:numId w:val="9"/>
              </w:numPr>
            </w:pPr>
            <w:r>
              <w:t>Quality of cluster is hard to compare</w:t>
            </w:r>
          </w:p>
          <w:p w:rsidR="00B51842" w:rsidRDefault="00B51842" w:rsidP="0095625A">
            <w:pPr>
              <w:pStyle w:val="ListParagraph"/>
              <w:numPr>
                <w:ilvl w:val="0"/>
                <w:numId w:val="9"/>
              </w:numPr>
            </w:pPr>
            <w:r>
              <w:t xml:space="preserve">Less work efficiency with </w:t>
            </w:r>
            <w:r>
              <w:lastRenderedPageBreak/>
              <w:t>global clusters</w:t>
            </w:r>
          </w:p>
        </w:tc>
      </w:tr>
      <w:tr w:rsidR="00B51842" w:rsidTr="00B51842">
        <w:tc>
          <w:tcPr>
            <w:tcW w:w="2683" w:type="dxa"/>
          </w:tcPr>
          <w:p w:rsidR="00B76EA2" w:rsidRDefault="00B51842" w:rsidP="002E21E0">
            <w:r>
              <w:lastRenderedPageBreak/>
              <w:t>K-</w:t>
            </w:r>
            <w:proofErr w:type="spellStart"/>
            <w:r>
              <w:t>medoids</w:t>
            </w:r>
            <w:proofErr w:type="spellEnd"/>
          </w:p>
        </w:tc>
        <w:tc>
          <w:tcPr>
            <w:tcW w:w="2686" w:type="dxa"/>
          </w:tcPr>
          <w:p w:rsidR="00B76EA2" w:rsidRDefault="00B51842" w:rsidP="0095625A">
            <w:pPr>
              <w:pStyle w:val="ListParagraph"/>
              <w:numPr>
                <w:ilvl w:val="0"/>
                <w:numId w:val="10"/>
              </w:numPr>
            </w:pPr>
            <w:r>
              <w:t>Easy understand and implement</w:t>
            </w:r>
          </w:p>
          <w:p w:rsidR="00B51842" w:rsidRDefault="00B51842" w:rsidP="0095625A">
            <w:pPr>
              <w:pStyle w:val="ListParagraph"/>
              <w:numPr>
                <w:ilvl w:val="0"/>
                <w:numId w:val="10"/>
              </w:numPr>
            </w:pPr>
            <w:r>
              <w:t>Fast computation</w:t>
            </w:r>
          </w:p>
          <w:p w:rsidR="00B51842" w:rsidRDefault="00B51842" w:rsidP="0095625A">
            <w:pPr>
              <w:pStyle w:val="ListParagraph"/>
              <w:numPr>
                <w:ilvl w:val="0"/>
                <w:numId w:val="10"/>
              </w:numPr>
            </w:pPr>
            <w:r>
              <w:t xml:space="preserve">Least sensitive to outlier among Partition Around </w:t>
            </w:r>
            <w:proofErr w:type="spellStart"/>
            <w:r>
              <w:t>Medoid</w:t>
            </w:r>
            <w:proofErr w:type="spellEnd"/>
            <w:r>
              <w:t xml:space="preserve"> (PAM)</w:t>
            </w:r>
          </w:p>
        </w:tc>
        <w:tc>
          <w:tcPr>
            <w:tcW w:w="2710" w:type="dxa"/>
          </w:tcPr>
          <w:p w:rsidR="00B76EA2" w:rsidRDefault="007205F8" w:rsidP="0095625A">
            <w:pPr>
              <w:pStyle w:val="ListParagraph"/>
              <w:numPr>
                <w:ilvl w:val="0"/>
                <w:numId w:val="11"/>
              </w:numPr>
            </w:pPr>
            <w:r>
              <w:t>Costly than K-Means because the time complexity</w:t>
            </w:r>
          </w:p>
          <w:p w:rsidR="007205F8" w:rsidRDefault="007205F8" w:rsidP="0095625A">
            <w:pPr>
              <w:pStyle w:val="ListParagraph"/>
              <w:numPr>
                <w:ilvl w:val="0"/>
                <w:numId w:val="11"/>
              </w:numPr>
            </w:pPr>
            <w:r>
              <w:t>Weak scaling for large datasets</w:t>
            </w:r>
          </w:p>
          <w:p w:rsidR="007205F8" w:rsidRDefault="007205F8" w:rsidP="0095625A">
            <w:pPr>
              <w:pStyle w:val="ListParagraph"/>
              <w:numPr>
                <w:ilvl w:val="0"/>
                <w:numId w:val="11"/>
              </w:numPr>
            </w:pPr>
            <w:r>
              <w:t>Total run time depends on first partitions</w:t>
            </w:r>
          </w:p>
        </w:tc>
      </w:tr>
    </w:tbl>
    <w:p w:rsidR="00D96C9E" w:rsidRPr="002A6822" w:rsidRDefault="00D96C9E" w:rsidP="009148DA">
      <w:pPr>
        <w:pStyle w:val="table0"/>
        <w:jc w:val="both"/>
      </w:pPr>
    </w:p>
    <w:p w:rsidR="00336B58" w:rsidRDefault="00336B58" w:rsidP="00D96C9E">
      <w:pPr>
        <w:pStyle w:val="Caption"/>
        <w:jc w:val="center"/>
      </w:pPr>
    </w:p>
    <w:p w:rsidR="00336B58" w:rsidRDefault="00687BF7" w:rsidP="00336B58">
      <w:pPr>
        <w:pStyle w:val="Heading5"/>
      </w:pPr>
      <w:r>
        <w:t>Finding K-value for C</w:t>
      </w:r>
      <w:r w:rsidR="00336B58">
        <w:t>lustering</w:t>
      </w:r>
    </w:p>
    <w:p w:rsidR="00336B58" w:rsidRDefault="00336B58" w:rsidP="00336B58">
      <w:r>
        <w:t xml:space="preserve">The initial K-value should be assign to the </w:t>
      </w:r>
      <w:r w:rsidR="00FD7AE9">
        <w:t xml:space="preserve">k-means </w:t>
      </w:r>
      <w:r>
        <w:t>clustering algorithm,</w:t>
      </w:r>
      <w:r w:rsidR="00FD7AE9">
        <w:t xml:space="preserve"> by plotting a line chart of the SSE for each K-value. If the line chart looks like an arm, the “elbow” of the arm will be</w:t>
      </w:r>
      <w:r>
        <w:t xml:space="preserve"> </w:t>
      </w:r>
      <w:r w:rsidR="00FD7AE9">
        <w:t xml:space="preserve">best </w:t>
      </w:r>
      <w:r>
        <w:t>the K-value</w:t>
      </w:r>
      <w:r w:rsidR="00FD7AE9">
        <w:t xml:space="preserve">. K-value </w:t>
      </w:r>
      <w:r>
        <w:t xml:space="preserve">can be found </w:t>
      </w:r>
      <w:r w:rsidR="00AA31E4">
        <w:t>demonstrated</w:t>
      </w:r>
      <w:r>
        <w:t xml:space="preserve"> by </w:t>
      </w:r>
      <w:proofErr w:type="spellStart"/>
      <w:r>
        <w:t>Asanka</w:t>
      </w:r>
      <w:proofErr w:type="spellEnd"/>
      <w:r>
        <w:t xml:space="preserve"> </w:t>
      </w:r>
      <w:proofErr w:type="spellStart"/>
      <w:r>
        <w:t>Perera</w:t>
      </w:r>
      <w:proofErr w:type="spellEnd"/>
      <w:r>
        <w:t xml:space="preserve"> (2017) as follow:</w:t>
      </w:r>
    </w:p>
    <w:p w:rsidR="00D26D58" w:rsidRDefault="00D26D58" w:rsidP="00336B58"/>
    <w:p w:rsidR="009148DA" w:rsidRDefault="00336B58" w:rsidP="009148DA">
      <w:pPr>
        <w:keepNext/>
      </w:pPr>
      <w:r>
        <w:rPr>
          <w:noProof/>
          <w:lang w:val="en-US"/>
        </w:rPr>
        <w:drawing>
          <wp:inline distT="0" distB="0" distL="0" distR="0" wp14:anchorId="4F6FF16F" wp14:editId="148E14DB">
            <wp:extent cx="5219700" cy="3048000"/>
            <wp:effectExtent l="0" t="0" r="0" b="0"/>
            <wp:docPr id="16" name="Picture 16" descr="C:\Users\uSER\AppData\Local\Microsoft\Windows\INetCache\Content.Word\elbowmeth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9" descr="C:\Users\uSER\AppData\Local\Microsoft\Windows\INetCache\Content.Word\elbowmethod.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700" cy="3048000"/>
                    </a:xfrm>
                    <a:prstGeom prst="rect">
                      <a:avLst/>
                    </a:prstGeom>
                    <a:noFill/>
                    <a:ln>
                      <a:noFill/>
                    </a:ln>
                  </pic:spPr>
                </pic:pic>
              </a:graphicData>
            </a:graphic>
          </wp:inline>
        </w:drawing>
      </w:r>
    </w:p>
    <w:p w:rsidR="0082243D" w:rsidRPr="00A15847" w:rsidRDefault="009148DA" w:rsidP="009148DA">
      <w:pPr>
        <w:pStyle w:val="Caption"/>
        <w:jc w:val="center"/>
      </w:pPr>
      <w:bookmarkStart w:id="56" w:name="_Toc6619519"/>
      <w:r>
        <w:t xml:space="preserve">Figure </w:t>
      </w:r>
      <w:r>
        <w:fldChar w:fldCharType="begin"/>
      </w:r>
      <w:r>
        <w:instrText xml:space="preserve"> SEQ Figure \* ARABIC </w:instrText>
      </w:r>
      <w:r>
        <w:fldChar w:fldCharType="separate"/>
      </w:r>
      <w:r w:rsidR="00D641A6">
        <w:rPr>
          <w:noProof/>
        </w:rPr>
        <w:t>9</w:t>
      </w:r>
      <w:r>
        <w:fldChar w:fldCharType="end"/>
      </w:r>
      <w:r w:rsidRPr="002B343C">
        <w:t>: The elbow method</w:t>
      </w:r>
      <w:bookmarkEnd w:id="56"/>
    </w:p>
    <w:p w:rsidR="00373153" w:rsidRDefault="00373153" w:rsidP="009C5D22"/>
    <w:p w:rsidR="00340FD5" w:rsidRDefault="00340FD5" w:rsidP="009C5D22"/>
    <w:p w:rsidR="0056296D" w:rsidRDefault="00373153" w:rsidP="009C5D22">
      <w:pPr>
        <w:rPr>
          <w:color w:val="000000"/>
          <w:shd w:val="clear" w:color="auto" w:fill="FFFFFF"/>
        </w:rPr>
      </w:pPr>
      <w:r>
        <w:lastRenderedPageBreak/>
        <w:tab/>
        <w:t xml:space="preserve">According to </w:t>
      </w:r>
      <w:proofErr w:type="spellStart"/>
      <w:r w:rsidRPr="00C27322">
        <w:rPr>
          <w:color w:val="000000"/>
          <w:shd w:val="clear" w:color="auto" w:fill="FFFFFF"/>
        </w:rPr>
        <w:t>Siddharth</w:t>
      </w:r>
      <w:proofErr w:type="spellEnd"/>
      <w:r w:rsidRPr="00C27322">
        <w:rPr>
          <w:color w:val="000000"/>
          <w:shd w:val="clear" w:color="auto" w:fill="FFFFFF"/>
        </w:rPr>
        <w:t xml:space="preserve"> </w:t>
      </w:r>
      <w:proofErr w:type="spellStart"/>
      <w:r w:rsidRPr="00C27322">
        <w:rPr>
          <w:color w:val="000000"/>
          <w:shd w:val="clear" w:color="auto" w:fill="FFFFFF"/>
        </w:rPr>
        <w:t>Yadav</w:t>
      </w:r>
      <w:proofErr w:type="spellEnd"/>
      <w:r>
        <w:rPr>
          <w:rFonts w:ascii="Arial" w:hAnsi="Arial" w:cs="Arial"/>
          <w:color w:val="000000"/>
          <w:sz w:val="30"/>
          <w:szCs w:val="30"/>
          <w:shd w:val="clear" w:color="auto" w:fill="FFFFFF"/>
        </w:rPr>
        <w:t>, (</w:t>
      </w:r>
      <w:proofErr w:type="spellStart"/>
      <w:r>
        <w:rPr>
          <w:color w:val="000000"/>
          <w:shd w:val="clear" w:color="auto" w:fill="FFFFFF"/>
        </w:rPr>
        <w:t>n.d.</w:t>
      </w:r>
      <w:proofErr w:type="spellEnd"/>
      <w:r>
        <w:rPr>
          <w:color w:val="000000"/>
          <w:shd w:val="clear" w:color="auto" w:fill="FFFFFF"/>
        </w:rPr>
        <w:t xml:space="preserve">), the project is using k-means clustering of 1 million headlines. In order to find out the number of clusters hidden in 1 million headlines, the project used elbow method in Figure 10. In Figure 10, due to the data complexity, the elbow method gave “elbow” to many clusters. So, </w:t>
      </w:r>
      <w:r w:rsidR="0056296D">
        <w:rPr>
          <w:color w:val="000000"/>
          <w:shd w:val="clear" w:color="auto" w:fill="FFFFFF"/>
        </w:rPr>
        <w:t xml:space="preserve">it showcased the keywords of different amount of clusters to find out the right amount of clusters. </w:t>
      </w:r>
    </w:p>
    <w:p w:rsidR="00D75CE9" w:rsidRDefault="00D75CE9" w:rsidP="00373153">
      <w:pPr>
        <w:keepNext/>
        <w:rPr>
          <w:rFonts w:ascii="Arial" w:hAnsi="Arial" w:cs="Arial"/>
          <w:sz w:val="21"/>
          <w:szCs w:val="21"/>
          <w:shd w:val="clear" w:color="auto" w:fill="FFFFFF"/>
        </w:rPr>
      </w:pPr>
    </w:p>
    <w:p w:rsidR="00373153" w:rsidRDefault="00373153" w:rsidP="00373153">
      <w:pPr>
        <w:keepNext/>
      </w:pPr>
      <w:r>
        <w:rPr>
          <w:noProof/>
          <w:color w:val="000000"/>
          <w:shd w:val="clear" w:color="auto" w:fill="FFFFFF"/>
          <w:lang w:val="en-US"/>
        </w:rPr>
        <w:drawing>
          <wp:inline distT="0" distB="0" distL="0" distR="0" wp14:anchorId="49D363B1" wp14:editId="4DA46680">
            <wp:extent cx="5219700" cy="3476625"/>
            <wp:effectExtent l="0" t="0" r="0" b="0"/>
            <wp:docPr id="2" name="Picture 2" descr="C:\Users\uSER\Desktop\elb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9" descr="C:\Users\uSER\Desktop\elbow.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19700" cy="3476625"/>
                    </a:xfrm>
                    <a:prstGeom prst="rect">
                      <a:avLst/>
                    </a:prstGeom>
                    <a:noFill/>
                    <a:ln>
                      <a:noFill/>
                    </a:ln>
                  </pic:spPr>
                </pic:pic>
              </a:graphicData>
            </a:graphic>
          </wp:inline>
        </w:drawing>
      </w:r>
    </w:p>
    <w:p w:rsidR="0060554E" w:rsidRPr="00373153" w:rsidRDefault="00373153" w:rsidP="00373153">
      <w:pPr>
        <w:pStyle w:val="Caption"/>
        <w:jc w:val="center"/>
        <w:rPr>
          <w:lang w:val="en-US"/>
        </w:rPr>
      </w:pPr>
      <w:bookmarkStart w:id="57" w:name="_Toc6619520"/>
      <w:r>
        <w:t xml:space="preserve">Figure </w:t>
      </w:r>
      <w:r>
        <w:fldChar w:fldCharType="begin"/>
      </w:r>
      <w:r>
        <w:instrText xml:space="preserve"> SEQ Figure \* ARABIC </w:instrText>
      </w:r>
      <w:r>
        <w:fldChar w:fldCharType="separate"/>
      </w:r>
      <w:r w:rsidR="00D641A6">
        <w:rPr>
          <w:noProof/>
        </w:rPr>
        <w:t>10</w:t>
      </w:r>
      <w:r>
        <w:fldChar w:fldCharType="end"/>
      </w:r>
      <w:r>
        <w:t>: Elbow method for 1 million headlines</w:t>
      </w:r>
      <w:bookmarkEnd w:id="57"/>
    </w:p>
    <w:p w:rsidR="0060554E" w:rsidRDefault="00340FD5" w:rsidP="009C5D22">
      <w:r>
        <w:tab/>
      </w:r>
    </w:p>
    <w:p w:rsidR="00340FD5" w:rsidRDefault="00340FD5" w:rsidP="009C5D22">
      <w:r>
        <w:tab/>
        <w:t xml:space="preserve">Therefore, the high complexity of data can stop the elbow from giving us the exact or correct number of cluster for the job descriptions. Clustering algorithm should be run for few times with different number of cluster to get the </w:t>
      </w:r>
      <w:r w:rsidR="005B643B">
        <w:t xml:space="preserve">meaningful and </w:t>
      </w:r>
      <w:r>
        <w:t>good</w:t>
      </w:r>
      <w:r w:rsidR="00205C1D">
        <w:t xml:space="preserve"> results. Term in each cluster is manually analysed to decide whether the term is useful to be the keyword of the clusters.</w:t>
      </w:r>
    </w:p>
    <w:p w:rsidR="00340FD5" w:rsidRDefault="00340FD5" w:rsidP="009C5D22"/>
    <w:p w:rsidR="0060554E" w:rsidRDefault="0060554E" w:rsidP="009C5D22"/>
    <w:p w:rsidR="00EF1B35" w:rsidRDefault="00EF1B35" w:rsidP="009C5D22"/>
    <w:p w:rsidR="00EF1B35" w:rsidRDefault="00EF1B35" w:rsidP="009C5D22"/>
    <w:p w:rsidR="00EF1B35" w:rsidRDefault="00EF1B35" w:rsidP="009C5D22"/>
    <w:p w:rsidR="00EF1B35" w:rsidRDefault="00EF1B35" w:rsidP="009C5D22"/>
    <w:p w:rsidR="00EF1B35" w:rsidRPr="009C5D22" w:rsidRDefault="00EF1B35" w:rsidP="009C5D22"/>
    <w:p w:rsidR="000E5E2D" w:rsidRDefault="00BE236C" w:rsidP="000E5E2D">
      <w:pPr>
        <w:pStyle w:val="Heading5"/>
      </w:pPr>
      <w:r>
        <w:lastRenderedPageBreak/>
        <w:t xml:space="preserve">Hierarchical algorithm </w:t>
      </w:r>
    </w:p>
    <w:p w:rsidR="004A5004" w:rsidRPr="004A5004" w:rsidRDefault="004A5004" w:rsidP="004A5004">
      <w:r>
        <w:t>There are two top-level methods for finding the hierarchical clusters</w:t>
      </w:r>
      <w:r w:rsidR="00CA3154">
        <w:t xml:space="preserve"> (</w:t>
      </w:r>
      <w:proofErr w:type="spellStart"/>
      <w:r w:rsidR="00CA3154">
        <w:t>Doruk</w:t>
      </w:r>
      <w:proofErr w:type="spellEnd"/>
      <w:r w:rsidR="00CA3154">
        <w:t xml:space="preserve"> </w:t>
      </w:r>
      <w:proofErr w:type="spellStart"/>
      <w:r w:rsidR="00CA3154">
        <w:t>Kilitcioglu</w:t>
      </w:r>
      <w:proofErr w:type="spellEnd"/>
      <w:r w:rsidR="00CA3154">
        <w:t>, 2016)</w:t>
      </w:r>
      <w:r>
        <w:t>:</w:t>
      </w:r>
    </w:p>
    <w:p w:rsidR="00BE236C" w:rsidRDefault="00BE236C" w:rsidP="0095625A">
      <w:pPr>
        <w:pStyle w:val="Heading5"/>
        <w:numPr>
          <w:ilvl w:val="0"/>
          <w:numId w:val="5"/>
        </w:numPr>
      </w:pPr>
      <w:r>
        <w:t>Agglomerative</w:t>
      </w:r>
      <w:r w:rsidR="007205F8">
        <w:t xml:space="preserve"> clustering</w:t>
      </w:r>
    </w:p>
    <w:p w:rsidR="007205F8" w:rsidRDefault="007205F8" w:rsidP="007205F8">
      <w:pPr>
        <w:ind w:left="360"/>
      </w:pPr>
      <w:r>
        <w:t xml:space="preserve">Agglomerative clustering follows “bottom-up” approach, it </w:t>
      </w:r>
      <w:r w:rsidR="002B627E">
        <w:t>grouping up those similar nodes, then starts to continuously merge those dissimilar nodes together to form into same clusters.</w:t>
      </w:r>
    </w:p>
    <w:p w:rsidR="002B627E" w:rsidRPr="007205F8" w:rsidRDefault="002B627E" w:rsidP="007205F8">
      <w:pPr>
        <w:ind w:left="360"/>
      </w:pPr>
    </w:p>
    <w:p w:rsidR="00925908" w:rsidRDefault="00BE236C" w:rsidP="0095625A">
      <w:pPr>
        <w:pStyle w:val="Heading5"/>
        <w:numPr>
          <w:ilvl w:val="0"/>
          <w:numId w:val="5"/>
        </w:numPr>
      </w:pPr>
      <w:r>
        <w:t>Divisive</w:t>
      </w:r>
      <w:r w:rsidR="007205F8">
        <w:t xml:space="preserve"> clustering</w:t>
      </w:r>
    </w:p>
    <w:p w:rsidR="00BE236C" w:rsidRDefault="007205F8" w:rsidP="007205F8">
      <w:pPr>
        <w:ind w:left="360"/>
      </w:pPr>
      <w:r>
        <w:t xml:space="preserve">Divisive clustering follows “top-down” approach, it starts with </w:t>
      </w:r>
      <w:r w:rsidR="002B627E">
        <w:t xml:space="preserve">a </w:t>
      </w:r>
      <w:r>
        <w:t>macro cluster and split them u</w:t>
      </w:r>
      <w:r w:rsidR="002B627E">
        <w:t xml:space="preserve">p into possible micro clusters to build a </w:t>
      </w:r>
      <w:proofErr w:type="spellStart"/>
      <w:r w:rsidR="002B627E">
        <w:t>dendrogram</w:t>
      </w:r>
      <w:proofErr w:type="spellEnd"/>
      <w:r w:rsidR="002B627E">
        <w:t xml:space="preserve">. </w:t>
      </w:r>
    </w:p>
    <w:p w:rsidR="00BE236C" w:rsidRPr="00BE236C" w:rsidRDefault="00BE236C" w:rsidP="00BE236C"/>
    <w:p w:rsidR="002B627E" w:rsidRPr="002B627E" w:rsidRDefault="00524870" w:rsidP="002B627E">
      <w:pPr>
        <w:pStyle w:val="Heading4"/>
      </w:pPr>
      <w:bookmarkStart w:id="58" w:name="_Toc6618959"/>
      <w:r>
        <w:t>Text data mining</w:t>
      </w:r>
      <w:bookmarkEnd w:id="58"/>
    </w:p>
    <w:p w:rsidR="002B627E" w:rsidRDefault="000D4F85" w:rsidP="00524870">
      <w:r>
        <w:t>Text data mining uses the clustering technique, process unstructured text information, to extract the meaning full numeric indices from the text.</w:t>
      </w:r>
      <w:r w:rsidR="00240EAC">
        <w:t xml:space="preserve"> By summarizing all the words, all words </w:t>
      </w:r>
      <w:r w:rsidR="00941FC5">
        <w:t>are</w:t>
      </w:r>
      <w:r w:rsidR="00240EAC">
        <w:t xml:space="preserve"> indexed and counted in a table of documents, for example, matrix of frequencies of each words occurs in each document. Pre-processing should be done to exclude those common “</w:t>
      </w:r>
      <w:r w:rsidR="004F6299">
        <w:t>English</w:t>
      </w:r>
      <w:r w:rsidR="00240EAC">
        <w:t>” word such as “the”, “a”, “with”, etc. In addition, the words should be combined which have only different grammatical formation such as “ring”, “ringing”, “rang” and “rung”. Finally, identify those important words that gives an insight to predict the outcome variable.</w:t>
      </w:r>
      <w:r w:rsidR="00F35BBD">
        <w:t xml:space="preserve"> </w:t>
      </w:r>
    </w:p>
    <w:p w:rsidR="00D16E0C" w:rsidRDefault="00D16E0C" w:rsidP="007A2D9C"/>
    <w:p w:rsidR="00524870" w:rsidRDefault="00524870" w:rsidP="00524870">
      <w:pPr>
        <w:pStyle w:val="Heading3"/>
      </w:pPr>
      <w:bookmarkStart w:id="59" w:name="_Toc6618960"/>
      <w:r>
        <w:t>Trending Skill Sets in Job Advert Websites</w:t>
      </w:r>
      <w:bookmarkEnd w:id="59"/>
    </w:p>
    <w:p w:rsidR="00F64258" w:rsidRDefault="00F64258" w:rsidP="00A51B28">
      <w:r>
        <w:rPr>
          <w:color w:val="000000" w:themeColor="text1"/>
          <w:shd w:val="clear" w:color="auto" w:fill="FFFFFF"/>
        </w:rPr>
        <w:t>Text Mining (Big Data, Unstructured Data) (</w:t>
      </w:r>
      <w:proofErr w:type="spellStart"/>
      <w:r>
        <w:rPr>
          <w:color w:val="000000" w:themeColor="text1"/>
          <w:shd w:val="clear" w:color="auto" w:fill="FFFFFF"/>
        </w:rPr>
        <w:t>n.d.</w:t>
      </w:r>
      <w:proofErr w:type="spellEnd"/>
      <w:r>
        <w:rPr>
          <w:color w:val="000000" w:themeColor="text1"/>
          <w:shd w:val="clear" w:color="auto" w:fill="FFFFFF"/>
        </w:rPr>
        <w:t>)</w:t>
      </w:r>
      <w:r w:rsidR="00373153">
        <w:t xml:space="preserve"> states that </w:t>
      </w:r>
      <w:r>
        <w:rPr>
          <w:color w:val="000000" w:themeColor="text1"/>
          <w:shd w:val="clear" w:color="auto" w:fill="FFFFFF"/>
        </w:rPr>
        <w:t>“</w:t>
      </w:r>
      <w:r w:rsidRPr="00373153">
        <w:rPr>
          <w:bCs/>
          <w:color w:val="000000" w:themeColor="text1"/>
          <w:bdr w:val="none" w:sz="0" w:space="0" w:color="auto" w:frame="1"/>
          <w:shd w:val="clear" w:color="auto" w:fill="FFFFFF"/>
        </w:rPr>
        <w:t>Investigating competitors by crawling their web sites.</w:t>
      </w:r>
      <w:r w:rsidR="00373153" w:rsidRPr="00373153">
        <w:rPr>
          <w:bCs/>
          <w:color w:val="000000" w:themeColor="text1"/>
          <w:bdr w:val="none" w:sz="0" w:space="0" w:color="auto" w:frame="1"/>
          <w:shd w:val="clear" w:color="auto" w:fill="FFFFFF"/>
        </w:rPr>
        <w:t>”</w:t>
      </w:r>
      <w:r w:rsidRPr="00373153">
        <w:rPr>
          <w:color w:val="000000" w:themeColor="text1"/>
          <w:shd w:val="clear" w:color="auto" w:fill="FFFFFF"/>
        </w:rPr>
        <w:t> </w:t>
      </w:r>
      <w:r w:rsidRPr="008522F4">
        <w:rPr>
          <w:color w:val="000000" w:themeColor="text1"/>
          <w:shd w:val="clear" w:color="auto" w:fill="FFFFFF"/>
        </w:rPr>
        <w:t>Another type of potentially very useful application is to automatically process the contents of Web pages in a particular domain.</w:t>
      </w:r>
      <w:r>
        <w:rPr>
          <w:color w:val="000000" w:themeColor="text1"/>
          <w:shd w:val="clear" w:color="auto" w:fill="FFFFFF"/>
        </w:rPr>
        <w:t xml:space="preserve">” </w:t>
      </w:r>
      <w:r w:rsidR="00635D9E">
        <w:rPr>
          <w:color w:val="000000" w:themeColor="text1"/>
          <w:shd w:val="clear" w:color="auto" w:fill="FFFFFF"/>
        </w:rPr>
        <w:t xml:space="preserve">For instance, </w:t>
      </w:r>
      <w:r w:rsidR="00FC22AA">
        <w:t xml:space="preserve">Up-to-date skill sets in market demands results in universities and colleges are </w:t>
      </w:r>
      <w:r w:rsidR="00FC22AA">
        <w:rPr>
          <w:rFonts w:hint="eastAsia"/>
        </w:rPr>
        <w:t>e</w:t>
      </w:r>
      <w:r w:rsidR="00FC22AA">
        <w:t xml:space="preserve">liminating those outdated skill sets from the subjects or courses in their education plan, in order to follow and providing the trending skill sets for their customers, students. </w:t>
      </w:r>
      <w:r w:rsidR="0035791F">
        <w:t>Universities and colleges keep tracking the relevant trending skill sets that can maximize the profit by adding the up-to-date subject in their education plan and the benefits of the students.</w:t>
      </w:r>
    </w:p>
    <w:p w:rsidR="007A2D9C" w:rsidRDefault="007A2D9C" w:rsidP="007A2D9C"/>
    <w:p w:rsidR="00373153" w:rsidRDefault="00373153" w:rsidP="007A2D9C"/>
    <w:p w:rsidR="007D12BD" w:rsidRDefault="00373153" w:rsidP="00BE42A0">
      <w:pPr>
        <w:pStyle w:val="Heading3"/>
      </w:pPr>
      <w:bookmarkStart w:id="60" w:name="_Toc6618961"/>
      <w:r>
        <w:lastRenderedPageBreak/>
        <w:t>Visualizing techniques</w:t>
      </w:r>
      <w:bookmarkEnd w:id="60"/>
    </w:p>
    <w:p w:rsidR="001D6FB2" w:rsidRDefault="001D6FB2" w:rsidP="00F67B33">
      <w:r>
        <w:t>After the job titles are clustered into clusters</w:t>
      </w:r>
      <w:r w:rsidR="00DC58DC">
        <w:t xml:space="preserve">, we are able to visualize them in graph form and plot in word cloud. According to </w:t>
      </w:r>
      <w:proofErr w:type="spellStart"/>
      <w:r w:rsidR="00DC58DC">
        <w:t>Izabela</w:t>
      </w:r>
      <w:proofErr w:type="spellEnd"/>
      <w:r w:rsidR="00DC58DC">
        <w:t xml:space="preserve"> A. </w:t>
      </w:r>
      <w:proofErr w:type="spellStart"/>
      <w:r w:rsidR="00DC58DC">
        <w:t>Wowczko</w:t>
      </w:r>
      <w:proofErr w:type="spellEnd"/>
      <w:r w:rsidR="00DC58DC">
        <w:t xml:space="preserve"> (2016), </w:t>
      </w:r>
      <w:r w:rsidR="005357C6">
        <w:t xml:space="preserve">in Figure 11 </w:t>
      </w:r>
      <w:r w:rsidR="00DC58DC">
        <w:t xml:space="preserve">the project identified 7 clusters from job advertisements. The graph is plotted with cluster keyword against count of job clustered. </w:t>
      </w:r>
      <w:r w:rsidR="005357C6">
        <w:t xml:space="preserve">From this, we are able to know developer is most welcomed job position in IT category. </w:t>
      </w:r>
    </w:p>
    <w:p w:rsidR="00D26D58" w:rsidRDefault="00D26D58" w:rsidP="00F67B33"/>
    <w:p w:rsidR="005357C6" w:rsidRDefault="00DC58DC" w:rsidP="005357C6">
      <w:pPr>
        <w:keepNext/>
        <w:jc w:val="left"/>
      </w:pPr>
      <w:r>
        <w:pict>
          <v:shape id="_x0000_i1036" type="#_x0000_t75" style="width:411pt;height:214.5pt">
            <v:imagedata r:id="rId22" o:title="clustersed"/>
          </v:shape>
        </w:pict>
      </w:r>
    </w:p>
    <w:p w:rsidR="00F67B33" w:rsidRDefault="005357C6" w:rsidP="00F67B33">
      <w:pPr>
        <w:pStyle w:val="Caption"/>
        <w:jc w:val="center"/>
      </w:pPr>
      <w:bookmarkStart w:id="61" w:name="_Toc6619521"/>
      <w:r>
        <w:t xml:space="preserve">Figure </w:t>
      </w:r>
      <w:r>
        <w:fldChar w:fldCharType="begin"/>
      </w:r>
      <w:r>
        <w:instrText xml:space="preserve"> SEQ Figure \* ARABIC </w:instrText>
      </w:r>
      <w:r>
        <w:fldChar w:fldCharType="separate"/>
      </w:r>
      <w:r w:rsidR="00D641A6">
        <w:rPr>
          <w:noProof/>
        </w:rPr>
        <w:t>11</w:t>
      </w:r>
      <w:r>
        <w:fldChar w:fldCharType="end"/>
      </w:r>
      <w:r>
        <w:t>: Labelled IT Dataset: Administrator (258), Analyst (898), Developer (1308),</w:t>
      </w:r>
      <w:r w:rsidRPr="005357C6">
        <w:t xml:space="preserve"> </w:t>
      </w:r>
      <w:r>
        <w:t>Engineer (716), Lead (952), Support (524), Tester (99).</w:t>
      </w:r>
      <w:bookmarkEnd w:id="61"/>
    </w:p>
    <w:p w:rsidR="00F67B33" w:rsidRDefault="00F67B33" w:rsidP="00F67B33"/>
    <w:p w:rsidR="00D641A6" w:rsidRDefault="00F67B33" w:rsidP="00F67B33">
      <w:r>
        <w:tab/>
        <w:t xml:space="preserve">Furthermore, according to </w:t>
      </w:r>
      <w:r w:rsidR="00D641A6">
        <w:t xml:space="preserve">Luis </w:t>
      </w:r>
      <w:proofErr w:type="spellStart"/>
      <w:r w:rsidR="00D641A6">
        <w:t>Cajachahua</w:t>
      </w:r>
      <w:proofErr w:type="spellEnd"/>
      <w:r w:rsidR="00D641A6">
        <w:t xml:space="preserve"> Espinoza, Andrea Ruiz Guerrero and </w:t>
      </w:r>
      <w:proofErr w:type="spellStart"/>
      <w:r w:rsidR="00D641A6">
        <w:t>Tomás</w:t>
      </w:r>
      <w:proofErr w:type="spellEnd"/>
      <w:r w:rsidR="00D641A6">
        <w:t xml:space="preserve"> Nieto </w:t>
      </w:r>
      <w:proofErr w:type="spellStart"/>
      <w:r w:rsidR="00D641A6">
        <w:t>Agudo</w:t>
      </w:r>
      <w:proofErr w:type="spellEnd"/>
      <w:r w:rsidR="00D641A6">
        <w:t xml:space="preserve"> (</w:t>
      </w:r>
      <w:proofErr w:type="spellStart"/>
      <w:r w:rsidR="00D641A6">
        <w:t>n.d.</w:t>
      </w:r>
      <w:proofErr w:type="spellEnd"/>
      <w:r w:rsidR="00D641A6">
        <w:t>), the project extracted the keywords for each clusters and plot in word cloud form. In Figure 12, it show one of the clusters identified in the project.</w:t>
      </w:r>
      <w:r w:rsidR="006A1215">
        <w:t xml:space="preserve"> The clusters named as “Risk Managers”.</w:t>
      </w:r>
      <w:r w:rsidR="00D641A6">
        <w:t xml:space="preserve"> </w:t>
      </w:r>
      <w:r w:rsidR="006A1215">
        <w:t>Using t</w:t>
      </w:r>
      <w:r w:rsidR="00D641A6">
        <w:t xml:space="preserve">he keywords appeared in Figure 12, we are able to assume that </w:t>
      </w:r>
      <w:r w:rsidR="006A1215">
        <w:t>risk managers are p</w:t>
      </w:r>
      <w:r w:rsidR="00D641A6">
        <w:t>rofessionals with experience in portfolio and risk management (both credits and investments), preferably analysts and engineers. They are sued for the financial and banking sector. They were also requested domain mainly SQL and SPSS.</w:t>
      </w:r>
    </w:p>
    <w:p w:rsidR="00D641A6" w:rsidRDefault="00D641A6" w:rsidP="00F67B33"/>
    <w:p w:rsidR="00D641A6" w:rsidRDefault="00D641A6" w:rsidP="00D641A6">
      <w:pPr>
        <w:keepNext/>
      </w:pPr>
      <w:r>
        <w:rPr>
          <w:noProof/>
          <w:lang w:val="en-US"/>
        </w:rPr>
        <w:lastRenderedPageBreak/>
        <w:drawing>
          <wp:inline distT="0" distB="0" distL="0" distR="0">
            <wp:extent cx="5219700" cy="3581400"/>
            <wp:effectExtent l="0" t="0" r="0" b="0"/>
            <wp:docPr id="10" name="Picture 10" descr="C:\Users\uSER\AppData\Local\Microsoft\Windows\INetCache\Content.Word\word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descr="C:\Users\uSER\AppData\Local\Microsoft\Windows\INetCache\Content.Word\word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19700" cy="3581400"/>
                    </a:xfrm>
                    <a:prstGeom prst="rect">
                      <a:avLst/>
                    </a:prstGeom>
                    <a:noFill/>
                    <a:ln>
                      <a:noFill/>
                    </a:ln>
                  </pic:spPr>
                </pic:pic>
              </a:graphicData>
            </a:graphic>
          </wp:inline>
        </w:drawing>
      </w:r>
    </w:p>
    <w:p w:rsidR="00D641A6" w:rsidRDefault="00D641A6" w:rsidP="00D641A6">
      <w:pPr>
        <w:pStyle w:val="Caption"/>
        <w:jc w:val="center"/>
      </w:pPr>
      <w:bookmarkStart w:id="62" w:name="_Toc6619522"/>
      <w:r>
        <w:t xml:space="preserve">Figure </w:t>
      </w:r>
      <w:r>
        <w:fldChar w:fldCharType="begin"/>
      </w:r>
      <w:r>
        <w:instrText xml:space="preserve"> SEQ Figure \* ARABIC </w:instrText>
      </w:r>
      <w:r>
        <w:fldChar w:fldCharType="separate"/>
      </w:r>
      <w:r>
        <w:rPr>
          <w:noProof/>
        </w:rPr>
        <w:t>12</w:t>
      </w:r>
      <w:r>
        <w:fldChar w:fldCharType="end"/>
      </w:r>
      <w:r>
        <w:t>: Visualize and interpret result</w:t>
      </w:r>
      <w:bookmarkEnd w:id="62"/>
    </w:p>
    <w:p w:rsidR="00F67B33" w:rsidRDefault="00D641A6" w:rsidP="00F67B33">
      <w:r>
        <w:t xml:space="preserve">   </w:t>
      </w:r>
    </w:p>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F67B33" w:rsidP="00F67B33"/>
    <w:p w:rsidR="00F67B33" w:rsidRDefault="006A1215" w:rsidP="00F67B33">
      <w:r>
        <w:br w:type="page"/>
      </w:r>
    </w:p>
    <w:p w:rsidR="00EB21CE" w:rsidRPr="006A7A36" w:rsidRDefault="00EB21CE" w:rsidP="00EB21CE">
      <w:pPr>
        <w:pStyle w:val="Heading1"/>
      </w:pPr>
    </w:p>
    <w:p w:rsidR="00EB21CE" w:rsidRPr="006A7A36" w:rsidRDefault="00EB21CE" w:rsidP="00EB21CE"/>
    <w:p w:rsidR="00EB21CE" w:rsidRPr="006A7A36" w:rsidRDefault="00EB21CE" w:rsidP="00AD47DF">
      <w:pPr>
        <w:pStyle w:val="Heading2"/>
      </w:pPr>
      <w:bookmarkStart w:id="63" w:name="_Toc6618962"/>
      <w:r w:rsidRPr="006A7A36">
        <w:t>METHODOLOGY</w:t>
      </w:r>
      <w:r w:rsidR="00573E6D">
        <w:t xml:space="preserve"> AND WORK PLAN</w:t>
      </w:r>
      <w:bookmarkEnd w:id="63"/>
    </w:p>
    <w:p w:rsidR="00EB21CE" w:rsidRPr="006A7A36" w:rsidRDefault="00EB21CE" w:rsidP="00EB21CE"/>
    <w:p w:rsidR="007A2D9C" w:rsidRPr="006A7A36" w:rsidRDefault="007A2D9C" w:rsidP="007A2D9C">
      <w:pPr>
        <w:pStyle w:val="Heading3"/>
      </w:pPr>
      <w:bookmarkStart w:id="64" w:name="_Toc472432616"/>
      <w:bookmarkStart w:id="65" w:name="_Toc6618963"/>
      <w:r>
        <w:t>Introduction</w:t>
      </w:r>
      <w:bookmarkEnd w:id="64"/>
      <w:bookmarkEnd w:id="65"/>
    </w:p>
    <w:p w:rsidR="005D6BF0" w:rsidRDefault="00CF23BD" w:rsidP="00B1639E">
      <w:r>
        <w:t xml:space="preserve">In this chapter, </w:t>
      </w:r>
      <w:r w:rsidR="00C0455F">
        <w:t>the methodology of the project</w:t>
      </w:r>
      <w:r w:rsidR="00927104">
        <w:t xml:space="preserve">, </w:t>
      </w:r>
      <w:r w:rsidR="003943EE">
        <w:t>tools and techniques</w:t>
      </w:r>
      <w:r w:rsidR="00927104">
        <w:t xml:space="preserve">, </w:t>
      </w:r>
      <w:r w:rsidR="00A038C1">
        <w:t xml:space="preserve">and </w:t>
      </w:r>
      <w:r w:rsidR="00C0455F">
        <w:t>project activities along a timeline will be discussed.</w:t>
      </w:r>
      <w:r w:rsidR="009951D5">
        <w:t xml:space="preserve"> The methodology consist of the following steps:</w:t>
      </w:r>
    </w:p>
    <w:p w:rsidR="005171B0" w:rsidRPr="007B2803" w:rsidRDefault="005171B0" w:rsidP="007B2803"/>
    <w:p w:rsidR="007B2803" w:rsidRDefault="00FB6A95" w:rsidP="007B2803">
      <w:pPr>
        <w:pStyle w:val="Heading4"/>
      </w:pPr>
      <w:bookmarkStart w:id="66" w:name="_Toc6618964"/>
      <w:r>
        <w:t>Implementing web sc</w:t>
      </w:r>
      <w:r w:rsidR="007B2803">
        <w:t>r</w:t>
      </w:r>
      <w:r>
        <w:t>a</w:t>
      </w:r>
      <w:r w:rsidR="007B2803">
        <w:t>ping module</w:t>
      </w:r>
      <w:bookmarkEnd w:id="66"/>
    </w:p>
    <w:p w:rsidR="005171B0" w:rsidRPr="005171B0" w:rsidRDefault="005171B0" w:rsidP="005171B0">
      <w:r>
        <w:t>These are the job advertisement websites that deci</w:t>
      </w:r>
      <w:r w:rsidR="00FB6A95">
        <w:t>ded to be the source of text sc</w:t>
      </w:r>
      <w:r>
        <w:t>r</w:t>
      </w:r>
      <w:r w:rsidR="00FB6A95">
        <w:t>a</w:t>
      </w:r>
      <w:r>
        <w:t>ping:</w:t>
      </w:r>
    </w:p>
    <w:p w:rsidR="005171B0" w:rsidRDefault="006E4B25" w:rsidP="0095625A">
      <w:pPr>
        <w:pStyle w:val="ListParagraph"/>
        <w:numPr>
          <w:ilvl w:val="0"/>
          <w:numId w:val="12"/>
        </w:numPr>
      </w:pPr>
      <w:hyperlink r:id="rId24" w:history="1">
        <w:r w:rsidR="005171B0" w:rsidRPr="00561406">
          <w:rPr>
            <w:rStyle w:val="Hyperlink"/>
          </w:rPr>
          <w:t>www.indeed.com.my</w:t>
        </w:r>
      </w:hyperlink>
    </w:p>
    <w:p w:rsidR="005171B0" w:rsidRPr="00022283" w:rsidRDefault="006E4B25" w:rsidP="0095625A">
      <w:pPr>
        <w:pStyle w:val="ListParagraph"/>
        <w:numPr>
          <w:ilvl w:val="0"/>
          <w:numId w:val="12"/>
        </w:numPr>
        <w:rPr>
          <w:rStyle w:val="Hyperlink"/>
          <w:color w:val="auto"/>
          <w:u w:val="none"/>
        </w:rPr>
      </w:pPr>
      <w:hyperlink r:id="rId25" w:history="1">
        <w:r w:rsidR="005171B0" w:rsidRPr="00561406">
          <w:rPr>
            <w:rStyle w:val="Hyperlink"/>
          </w:rPr>
          <w:t>www.jobstreet.com.my</w:t>
        </w:r>
      </w:hyperlink>
    </w:p>
    <w:p w:rsidR="00022283" w:rsidRDefault="006E4B25" w:rsidP="0095625A">
      <w:pPr>
        <w:pStyle w:val="ListParagraph"/>
        <w:numPr>
          <w:ilvl w:val="0"/>
          <w:numId w:val="12"/>
        </w:numPr>
        <w:rPr>
          <w:rStyle w:val="Hyperlink"/>
          <w:color w:val="auto"/>
          <w:u w:val="none"/>
        </w:rPr>
      </w:pPr>
      <w:hyperlink r:id="rId26" w:history="1">
        <w:r w:rsidR="00022283" w:rsidRPr="000711C5">
          <w:rPr>
            <w:rStyle w:val="Hyperlink"/>
          </w:rPr>
          <w:t>www.monster.com.my</w:t>
        </w:r>
      </w:hyperlink>
    </w:p>
    <w:p w:rsidR="005171B0" w:rsidRDefault="005171B0" w:rsidP="00022283">
      <w:pPr>
        <w:ind w:firstLine="360"/>
      </w:pPr>
      <w:r>
        <w:t xml:space="preserve">In the first phase, one of these job advertisement websites </w:t>
      </w:r>
      <w:r w:rsidR="00941FC5">
        <w:t>are</w:t>
      </w:r>
      <w:r>
        <w:t xml:space="preserve"> selected to implement the </w:t>
      </w:r>
      <w:r w:rsidR="00FB6A95">
        <w:t>very first prototype of web scra</w:t>
      </w:r>
      <w:r>
        <w:t xml:space="preserve">ping module, each of the job advert on the same websites has the same format in html code. The aim of the very first module </w:t>
      </w:r>
      <w:r w:rsidR="00941FC5">
        <w:t>is</w:t>
      </w:r>
      <w:r>
        <w:t xml:space="preserve"> focus on 1 specific job such as Software engineer, IT, Computer Science and the job related in this field and identify the trending skill sets of this field.</w:t>
      </w:r>
    </w:p>
    <w:p w:rsidR="006912E4" w:rsidRDefault="005171B0" w:rsidP="005171B0">
      <w:pPr>
        <w:ind w:firstLine="720"/>
      </w:pPr>
      <w:r>
        <w:t>In the second phase, the scope for identifying the trending skill sets will be widen into every job if possible.</w:t>
      </w:r>
      <w:r w:rsidR="006912E4">
        <w:t xml:space="preserve"> </w:t>
      </w:r>
    </w:p>
    <w:p w:rsidR="006912E4" w:rsidRDefault="006912E4" w:rsidP="006912E4">
      <w:pPr>
        <w:ind w:firstLine="720"/>
      </w:pPr>
      <w:r>
        <w:t>The unstructured tex</w:t>
      </w:r>
      <w:r w:rsidR="00FB6A95">
        <w:t xml:space="preserve">t data </w:t>
      </w:r>
      <w:r w:rsidR="00941FC5">
        <w:t>is</w:t>
      </w:r>
      <w:r w:rsidR="00FB6A95">
        <w:t xml:space="preserve"> stored into a bac</w:t>
      </w:r>
      <w:r>
        <w:t>kend database in form of string for each text.</w:t>
      </w:r>
      <w:r w:rsidR="00941FC5">
        <w:t xml:space="preserve"> The “English” words are</w:t>
      </w:r>
      <w:r w:rsidR="00F974AB">
        <w:t xml:space="preserve"> filtered while in</w:t>
      </w:r>
      <w:r w:rsidR="00FB6A95">
        <w:t>serting the text into bac</w:t>
      </w:r>
      <w:r w:rsidR="00F974AB">
        <w:t>kend database.</w:t>
      </w:r>
    </w:p>
    <w:p w:rsidR="005171B0" w:rsidRPr="005171B0" w:rsidRDefault="005171B0" w:rsidP="006912E4"/>
    <w:p w:rsidR="007B2803" w:rsidRDefault="007B2803" w:rsidP="007B2803">
      <w:pPr>
        <w:pStyle w:val="Heading4"/>
      </w:pPr>
      <w:bookmarkStart w:id="67" w:name="_Toc6618965"/>
      <w:r>
        <w:t xml:space="preserve">Implementing </w:t>
      </w:r>
      <w:r w:rsidR="006702C1">
        <w:t>clustering module</w:t>
      </w:r>
      <w:bookmarkEnd w:id="67"/>
    </w:p>
    <w:p w:rsidR="00336B58" w:rsidRPr="006B2348" w:rsidRDefault="00CA345D" w:rsidP="00336B58">
      <w:r>
        <w:t>This module is to implement a</w:t>
      </w:r>
      <w:r w:rsidR="00EC71EC">
        <w:t xml:space="preserve"> </w:t>
      </w:r>
      <w:r>
        <w:t>K-means text clustering</w:t>
      </w:r>
      <w:r w:rsidR="00EC71EC">
        <w:t xml:space="preserve"> algorithm, both clustering algorithm stated in </w:t>
      </w:r>
      <w:r w:rsidR="00EC71EC" w:rsidRPr="00EC71EC">
        <w:rPr>
          <w:b/>
        </w:rPr>
        <w:t>2.2 Clustering Technique</w:t>
      </w:r>
      <w:r w:rsidR="00EC71EC">
        <w:t xml:space="preserve"> </w:t>
      </w:r>
      <w:r w:rsidR="00941FC5">
        <w:t>is</w:t>
      </w:r>
      <w:r w:rsidR="00EC71EC">
        <w:t xml:space="preserve"> implemented to </w:t>
      </w:r>
      <w:r w:rsidR="008F6C53">
        <w:t xml:space="preserve">check the clustering quality. The more techniques </w:t>
      </w:r>
      <w:r w:rsidR="00941FC5">
        <w:t>are</w:t>
      </w:r>
      <w:r w:rsidR="008F6C53">
        <w:t xml:space="preserve"> tested to improve the clustering quality.</w:t>
      </w:r>
      <w:r w:rsidR="006B2348">
        <w:t xml:space="preserve"> T</w:t>
      </w:r>
      <w:r w:rsidR="006F0670">
        <w:t>he k-value will found by using elbow method</w:t>
      </w:r>
      <w:r w:rsidR="006B2348">
        <w:t xml:space="preserve"> stated in </w:t>
      </w:r>
      <w:r w:rsidR="006B2348">
        <w:rPr>
          <w:b/>
        </w:rPr>
        <w:t xml:space="preserve">2.2.1.2 </w:t>
      </w:r>
      <w:proofErr w:type="gramStart"/>
      <w:r w:rsidR="006B2348">
        <w:rPr>
          <w:b/>
        </w:rPr>
        <w:t>Finding</w:t>
      </w:r>
      <w:proofErr w:type="gramEnd"/>
      <w:r w:rsidR="006B2348">
        <w:rPr>
          <w:b/>
        </w:rPr>
        <w:t xml:space="preserve"> k-value for clustering</w:t>
      </w:r>
      <w:r w:rsidR="006B2348">
        <w:t>.</w:t>
      </w:r>
    </w:p>
    <w:p w:rsidR="008F6C53" w:rsidRPr="005171B0" w:rsidRDefault="008F6C53" w:rsidP="005171B0"/>
    <w:p w:rsidR="005171B0" w:rsidRDefault="006702C1" w:rsidP="005171B0">
      <w:pPr>
        <w:pStyle w:val="Heading4"/>
      </w:pPr>
      <w:bookmarkStart w:id="68" w:name="_Toc6618966"/>
      <w:r>
        <w:lastRenderedPageBreak/>
        <w:t>Implementing visualizing module</w:t>
      </w:r>
      <w:bookmarkEnd w:id="68"/>
    </w:p>
    <w:p w:rsidR="005171B0" w:rsidRDefault="006F0670" w:rsidP="005171B0">
      <w:r>
        <w:t>Visualizing module to visualize the patent of group in cluster for evaluation purpose in browser front-end.</w:t>
      </w:r>
    </w:p>
    <w:p w:rsidR="00185DE2" w:rsidRDefault="006F0670" w:rsidP="00185DE2">
      <w:r>
        <w:tab/>
      </w:r>
      <w:r w:rsidR="005A665F">
        <w:t xml:space="preserve">The cluster </w:t>
      </w:r>
      <w:r w:rsidR="00941FC5">
        <w:t>is</w:t>
      </w:r>
      <w:r w:rsidR="005A665F">
        <w:t xml:space="preserve"> shown in a graph format with partitioning graph or </w:t>
      </w:r>
      <w:proofErr w:type="spellStart"/>
      <w:r w:rsidR="005A665F">
        <w:t>dendrogram</w:t>
      </w:r>
      <w:proofErr w:type="spellEnd"/>
      <w:r w:rsidR="005A665F">
        <w:t>. Besides that, the module will also generates the reports of trending skills sets to understand easily without looking at the graph.</w:t>
      </w:r>
    </w:p>
    <w:p w:rsidR="00185DE2" w:rsidRDefault="00185DE2" w:rsidP="00185DE2"/>
    <w:p w:rsidR="00185DE2" w:rsidRDefault="00185DE2" w:rsidP="00185DE2">
      <w:pPr>
        <w:pStyle w:val="Heading4"/>
      </w:pPr>
      <w:bookmarkStart w:id="69" w:name="_Toc6618967"/>
      <w:r>
        <w:t>Combining the modules</w:t>
      </w:r>
      <w:bookmarkEnd w:id="69"/>
    </w:p>
    <w:p w:rsidR="00185DE2" w:rsidRPr="00185DE2" w:rsidRDefault="00185DE2" w:rsidP="00185DE2">
      <w:r>
        <w:t>Compile the modules in one shot to perform complete operation.</w:t>
      </w:r>
    </w:p>
    <w:p w:rsidR="005A665F" w:rsidRDefault="005A665F" w:rsidP="005A665F"/>
    <w:p w:rsidR="00BE1289" w:rsidRDefault="005171B0" w:rsidP="00BE1289">
      <w:pPr>
        <w:pStyle w:val="Heading3"/>
      </w:pPr>
      <w:bookmarkStart w:id="70" w:name="_Toc6618968"/>
      <w:r>
        <w:t>Tools and techniques</w:t>
      </w:r>
      <w:bookmarkEnd w:id="70"/>
    </w:p>
    <w:p w:rsidR="00BE1289" w:rsidRDefault="00BE1289" w:rsidP="00BE1289">
      <w:r>
        <w:t>The module</w:t>
      </w:r>
      <w:r w:rsidR="00C339F3">
        <w:t>s</w:t>
      </w:r>
      <w:r>
        <w:t xml:space="preserve"> could be using cloud platform </w:t>
      </w:r>
      <w:r w:rsidR="004A62C5">
        <w:t>after</w:t>
      </w:r>
      <w:r>
        <w:t xml:space="preserve"> the first phase implementation succeed.</w:t>
      </w:r>
    </w:p>
    <w:p w:rsidR="005E66B3" w:rsidRDefault="005E66B3" w:rsidP="00BE1289"/>
    <w:p w:rsidR="004D712D" w:rsidRPr="00636383" w:rsidRDefault="00CC6100" w:rsidP="0095625A">
      <w:pPr>
        <w:pStyle w:val="ListParagraph"/>
        <w:numPr>
          <w:ilvl w:val="0"/>
          <w:numId w:val="13"/>
        </w:numPr>
      </w:pPr>
      <w:r w:rsidRPr="00636383">
        <w:t>Beautiful s</w:t>
      </w:r>
      <w:r w:rsidR="00636383" w:rsidRPr="00636383">
        <w:t>oup</w:t>
      </w:r>
      <w:r w:rsidR="00636383" w:rsidRPr="00636383">
        <w:rPr>
          <w:color w:val="000000"/>
          <w:shd w:val="clear" w:color="auto" w:fill="FFFFFF"/>
        </w:rPr>
        <w:t> is a Python library for pulling data out of HTML and XML files. It works with your favo</w:t>
      </w:r>
      <w:r w:rsidR="00B046EA">
        <w:rPr>
          <w:color w:val="000000"/>
          <w:shd w:val="clear" w:color="auto" w:fill="FFFFFF"/>
        </w:rPr>
        <w:t>u</w:t>
      </w:r>
      <w:r w:rsidR="00636383" w:rsidRPr="00636383">
        <w:rPr>
          <w:color w:val="000000"/>
          <w:shd w:val="clear" w:color="auto" w:fill="FFFFFF"/>
        </w:rPr>
        <w:t>rite parser to provide idiomatic ways of navigating, searching, and modifying the parse tree. It commonly saves programmers hours or days of work.</w:t>
      </w:r>
      <w:r w:rsidR="00B046EA">
        <w:rPr>
          <w:color w:val="000000"/>
          <w:shd w:val="clear" w:color="auto" w:fill="FFFFFF"/>
        </w:rPr>
        <w:t xml:space="preserve"> This library is used to scrap the html text data from job advertisement websites.</w:t>
      </w:r>
    </w:p>
    <w:p w:rsidR="009148DA" w:rsidRDefault="004D712D" w:rsidP="009148DA">
      <w:pPr>
        <w:keepNext/>
        <w:jc w:val="center"/>
      </w:pPr>
      <w:r>
        <w:rPr>
          <w:noProof/>
          <w:lang w:val="en-US"/>
        </w:rPr>
        <w:drawing>
          <wp:inline distT="0" distB="0" distL="0" distR="0" wp14:anchorId="2581B484" wp14:editId="7BF6E678">
            <wp:extent cx="1663890" cy="1447800"/>
            <wp:effectExtent l="0" t="0" r="0" b="0"/>
            <wp:docPr id="15" name="Picture 15" descr="beautifuls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7" descr="beautifulsou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678204" cy="1460255"/>
                    </a:xfrm>
                    <a:prstGeom prst="rect">
                      <a:avLst/>
                    </a:prstGeom>
                    <a:noFill/>
                    <a:ln>
                      <a:noFill/>
                    </a:ln>
                  </pic:spPr>
                </pic:pic>
              </a:graphicData>
            </a:graphic>
          </wp:inline>
        </w:drawing>
      </w:r>
    </w:p>
    <w:p w:rsidR="005824B0" w:rsidRPr="005824B0" w:rsidRDefault="009148DA" w:rsidP="009148DA">
      <w:pPr>
        <w:pStyle w:val="Caption"/>
        <w:jc w:val="center"/>
      </w:pPr>
      <w:bookmarkStart w:id="71" w:name="_Toc6619523"/>
      <w:r>
        <w:t xml:space="preserve">Figure </w:t>
      </w:r>
      <w:r>
        <w:fldChar w:fldCharType="begin"/>
      </w:r>
      <w:r>
        <w:instrText xml:space="preserve"> SEQ Figure \* ARABIC </w:instrText>
      </w:r>
      <w:r>
        <w:fldChar w:fldCharType="separate"/>
      </w:r>
      <w:r w:rsidR="00D641A6">
        <w:rPr>
          <w:noProof/>
        </w:rPr>
        <w:t>13</w:t>
      </w:r>
      <w:r>
        <w:fldChar w:fldCharType="end"/>
      </w:r>
      <w:r>
        <w:t>: Beautiful Soup</w:t>
      </w:r>
      <w:r w:rsidR="00636383">
        <w:t xml:space="preserve"> (Available at: </w:t>
      </w:r>
      <w:hyperlink r:id="rId28" w:history="1">
        <w:r w:rsidR="00636383">
          <w:rPr>
            <w:rStyle w:val="Hyperlink"/>
          </w:rPr>
          <w:t>https://www.crummy.com/software/BeautifulSoup/bs4/doc/</w:t>
        </w:r>
      </w:hyperlink>
      <w:r w:rsidR="00636383">
        <w:t>)</w:t>
      </w:r>
      <w:bookmarkEnd w:id="71"/>
    </w:p>
    <w:p w:rsidR="004D712D" w:rsidRDefault="004D712D" w:rsidP="004D712D">
      <w:pPr>
        <w:jc w:val="center"/>
        <w:rPr>
          <w:b/>
        </w:rPr>
      </w:pPr>
    </w:p>
    <w:p w:rsidR="000D5F1D" w:rsidRDefault="000D5F1D" w:rsidP="004D712D">
      <w:pPr>
        <w:jc w:val="center"/>
        <w:rPr>
          <w:b/>
        </w:rPr>
      </w:pPr>
    </w:p>
    <w:p w:rsidR="000D5F1D" w:rsidRDefault="000D5F1D" w:rsidP="004D712D">
      <w:pPr>
        <w:jc w:val="center"/>
        <w:rPr>
          <w:b/>
        </w:rPr>
      </w:pPr>
    </w:p>
    <w:p w:rsidR="000D5F1D" w:rsidRDefault="000D5F1D" w:rsidP="004D712D">
      <w:pPr>
        <w:jc w:val="center"/>
        <w:rPr>
          <w:b/>
        </w:rPr>
      </w:pPr>
    </w:p>
    <w:p w:rsidR="000D5F1D" w:rsidRDefault="000D5F1D" w:rsidP="004D712D">
      <w:pPr>
        <w:jc w:val="center"/>
        <w:rPr>
          <w:b/>
        </w:rPr>
      </w:pPr>
    </w:p>
    <w:p w:rsidR="000D5F1D" w:rsidRDefault="000D5F1D" w:rsidP="004D712D">
      <w:pPr>
        <w:jc w:val="center"/>
        <w:rPr>
          <w:b/>
        </w:rPr>
      </w:pPr>
    </w:p>
    <w:p w:rsidR="000560F6" w:rsidRDefault="000560F6" w:rsidP="004D712D">
      <w:pPr>
        <w:jc w:val="center"/>
        <w:rPr>
          <w:b/>
        </w:rPr>
      </w:pPr>
    </w:p>
    <w:p w:rsidR="00B45D8B" w:rsidRPr="00B45D8B" w:rsidRDefault="00DA650E" w:rsidP="0095625A">
      <w:pPr>
        <w:pStyle w:val="ListParagraph"/>
        <w:numPr>
          <w:ilvl w:val="0"/>
          <w:numId w:val="13"/>
        </w:numPr>
        <w:rPr>
          <w:b/>
        </w:rPr>
      </w:pPr>
      <w:proofErr w:type="spellStart"/>
      <w:r w:rsidRPr="0092725E">
        <w:rPr>
          <w:color w:val="000000" w:themeColor="text1"/>
          <w:shd w:val="clear" w:color="auto" w:fill="FFFFFF"/>
        </w:rPr>
        <w:lastRenderedPageBreak/>
        <w:t>MongoDB</w:t>
      </w:r>
      <w:proofErr w:type="spellEnd"/>
      <w:r w:rsidRPr="0092725E">
        <w:rPr>
          <w:color w:val="000000" w:themeColor="text1"/>
          <w:shd w:val="clear" w:color="auto" w:fill="FFFFFF"/>
        </w:rPr>
        <w:t xml:space="preserve"> is a document database designed for ease of development and scaling. The Manual introduces key concepts in </w:t>
      </w:r>
      <w:proofErr w:type="spellStart"/>
      <w:r w:rsidRPr="0092725E">
        <w:rPr>
          <w:color w:val="000000" w:themeColor="text1"/>
          <w:shd w:val="clear" w:color="auto" w:fill="FFFFFF"/>
        </w:rPr>
        <w:t>MongoDB</w:t>
      </w:r>
      <w:proofErr w:type="spellEnd"/>
      <w:r w:rsidRPr="0092725E">
        <w:rPr>
          <w:color w:val="000000" w:themeColor="text1"/>
          <w:shd w:val="clear" w:color="auto" w:fill="FFFFFF"/>
        </w:rPr>
        <w:t>, presents the query language, and provides operational and administrative considerations and procedures as</w:t>
      </w:r>
      <w:r w:rsidRPr="00DA650E">
        <w:rPr>
          <w:color w:val="000000" w:themeColor="text1"/>
          <w:shd w:val="clear" w:color="auto" w:fill="FFFFFF"/>
        </w:rPr>
        <w:t xml:space="preserve"> well as a comprehensive reference section.</w:t>
      </w:r>
      <w:r>
        <w:t xml:space="preserve"> </w:t>
      </w:r>
      <w:proofErr w:type="spellStart"/>
      <w:r>
        <w:t>MongoDB</w:t>
      </w:r>
      <w:proofErr w:type="spellEnd"/>
      <w:r>
        <w:t xml:space="preserve"> is </w:t>
      </w:r>
      <w:r w:rsidR="00D470E2">
        <w:t xml:space="preserve">used to store all the text data </w:t>
      </w:r>
      <w:r w:rsidR="00DC1E73">
        <w:t xml:space="preserve">in document format which </w:t>
      </w:r>
      <w:r w:rsidR="00D470E2">
        <w:t>scraped from the job advertisement websites.</w:t>
      </w:r>
    </w:p>
    <w:p w:rsidR="009148DA" w:rsidRDefault="004D712D" w:rsidP="009148DA">
      <w:pPr>
        <w:keepNext/>
        <w:ind w:left="360" w:firstLine="360"/>
        <w:jc w:val="center"/>
      </w:pPr>
      <w:r>
        <w:rPr>
          <w:noProof/>
          <w:lang w:val="en-US"/>
        </w:rPr>
        <w:drawing>
          <wp:inline distT="0" distB="0" distL="0" distR="0" wp14:anchorId="49F4847A" wp14:editId="448B11F7">
            <wp:extent cx="1933575" cy="1533525"/>
            <wp:effectExtent l="0" t="0" r="0" b="0"/>
            <wp:docPr id="14" name="Picture 14" descr="MongoDBGrayLogoFullColorRGBs2-580x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8" descr="MongoDBGrayLogoFullColorRGBs2-580x3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933575" cy="1533525"/>
                    </a:xfrm>
                    <a:prstGeom prst="rect">
                      <a:avLst/>
                    </a:prstGeom>
                    <a:noFill/>
                    <a:ln>
                      <a:noFill/>
                    </a:ln>
                  </pic:spPr>
                </pic:pic>
              </a:graphicData>
            </a:graphic>
          </wp:inline>
        </w:drawing>
      </w:r>
    </w:p>
    <w:p w:rsidR="00CF4F76" w:rsidRPr="00CF4F76" w:rsidRDefault="009148DA" w:rsidP="009148DA">
      <w:pPr>
        <w:pStyle w:val="Caption"/>
        <w:jc w:val="center"/>
      </w:pPr>
      <w:bookmarkStart w:id="72" w:name="_Toc6619524"/>
      <w:r>
        <w:t xml:space="preserve">Figure </w:t>
      </w:r>
      <w:r>
        <w:fldChar w:fldCharType="begin"/>
      </w:r>
      <w:r>
        <w:instrText xml:space="preserve"> SEQ Figure \* ARABIC </w:instrText>
      </w:r>
      <w:r>
        <w:fldChar w:fldCharType="separate"/>
      </w:r>
      <w:r w:rsidR="00D641A6">
        <w:rPr>
          <w:noProof/>
        </w:rPr>
        <w:t>14</w:t>
      </w:r>
      <w:r>
        <w:fldChar w:fldCharType="end"/>
      </w:r>
      <w:r>
        <w:t xml:space="preserve">: </w:t>
      </w:r>
      <w:proofErr w:type="spellStart"/>
      <w:r>
        <w:t>MongoDB</w:t>
      </w:r>
      <w:proofErr w:type="spellEnd"/>
      <w:r w:rsidR="000D5F1D">
        <w:t xml:space="preserve"> (Available at: </w:t>
      </w:r>
      <w:hyperlink r:id="rId30" w:history="1">
        <w:r w:rsidR="000D5F1D">
          <w:rPr>
            <w:rStyle w:val="Hyperlink"/>
          </w:rPr>
          <w:t>https://docs.mongodb.com/manual/</w:t>
        </w:r>
      </w:hyperlink>
      <w:r w:rsidR="000D5F1D">
        <w:t>)</w:t>
      </w:r>
      <w:bookmarkEnd w:id="72"/>
    </w:p>
    <w:p w:rsidR="00006914" w:rsidRDefault="00006914" w:rsidP="004D712D">
      <w:pPr>
        <w:pStyle w:val="ListParagraph"/>
        <w:rPr>
          <w:b/>
        </w:rPr>
      </w:pPr>
    </w:p>
    <w:p w:rsidR="004D712D" w:rsidRDefault="00FF632F" w:rsidP="0092725E">
      <w:pPr>
        <w:pStyle w:val="ListParagraph"/>
        <w:numPr>
          <w:ilvl w:val="0"/>
          <w:numId w:val="13"/>
        </w:numPr>
      </w:pPr>
      <w:proofErr w:type="spellStart"/>
      <w:r>
        <w:t>Scikit</w:t>
      </w:r>
      <w:proofErr w:type="spellEnd"/>
      <w:r>
        <w:t xml:space="preserve">-learn </w:t>
      </w:r>
      <w:r w:rsidR="00D25D5B">
        <w:t xml:space="preserve">is providing the simple and efficient tools for data mining and data analysis. It is accessible to everybody because it is an open source. It has built on modules such as </w:t>
      </w:r>
      <w:proofErr w:type="spellStart"/>
      <w:r w:rsidR="00D25D5B">
        <w:t>NumPy</w:t>
      </w:r>
      <w:proofErr w:type="spellEnd"/>
      <w:r w:rsidR="00D25D5B">
        <w:t xml:space="preserve">, </w:t>
      </w:r>
      <w:proofErr w:type="spellStart"/>
      <w:r w:rsidR="00D25D5B">
        <w:t>SciPy</w:t>
      </w:r>
      <w:proofErr w:type="spellEnd"/>
      <w:r w:rsidR="00D25D5B">
        <w:t xml:space="preserve">, </w:t>
      </w:r>
      <w:proofErr w:type="spellStart"/>
      <w:r w:rsidR="00D25D5B">
        <w:t>Matplotlib</w:t>
      </w:r>
      <w:proofErr w:type="spellEnd"/>
      <w:r w:rsidR="00D25D5B">
        <w:t xml:space="preserve"> and etc.</w:t>
      </w:r>
      <w:r w:rsidR="00DF69F0">
        <w:t xml:space="preserve"> It is used to perform </w:t>
      </w:r>
      <w:r w:rsidR="00CA345D">
        <w:t>K-means text clustering algorithm</w:t>
      </w:r>
      <w:r w:rsidR="00377C38">
        <w:t>, structur</w:t>
      </w:r>
      <w:r w:rsidR="00BC3B47">
        <w:t>e</w:t>
      </w:r>
      <w:r w:rsidR="00377C38">
        <w:t xml:space="preserve"> data, and </w:t>
      </w:r>
      <w:r w:rsidR="00DF69F0">
        <w:t>plot graph.</w:t>
      </w:r>
    </w:p>
    <w:p w:rsidR="009148DA" w:rsidRDefault="004D712D" w:rsidP="009148DA">
      <w:pPr>
        <w:pStyle w:val="ListParagraph"/>
        <w:keepNext/>
        <w:jc w:val="center"/>
      </w:pPr>
      <w:r>
        <w:rPr>
          <w:noProof/>
          <w:lang w:val="en-US"/>
        </w:rPr>
        <w:drawing>
          <wp:inline distT="0" distB="0" distL="0" distR="0" wp14:anchorId="263CFBCF" wp14:editId="0C950E31">
            <wp:extent cx="1325656" cy="1238250"/>
            <wp:effectExtent l="0" t="0" r="0" b="0"/>
            <wp:docPr id="12" name="Picture 12" descr="s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0" descr="skl"/>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30667" cy="1242930"/>
                    </a:xfrm>
                    <a:prstGeom prst="rect">
                      <a:avLst/>
                    </a:prstGeom>
                    <a:noFill/>
                    <a:ln>
                      <a:noFill/>
                    </a:ln>
                  </pic:spPr>
                </pic:pic>
              </a:graphicData>
            </a:graphic>
          </wp:inline>
        </w:drawing>
      </w:r>
    </w:p>
    <w:p w:rsidR="004D712D" w:rsidRDefault="009148DA" w:rsidP="009148DA">
      <w:pPr>
        <w:pStyle w:val="Caption"/>
        <w:jc w:val="center"/>
      </w:pPr>
      <w:bookmarkStart w:id="73" w:name="_Toc6619525"/>
      <w:r>
        <w:t xml:space="preserve">Figure </w:t>
      </w:r>
      <w:r>
        <w:fldChar w:fldCharType="begin"/>
      </w:r>
      <w:r>
        <w:instrText xml:space="preserve"> SEQ Figure \* ARABIC </w:instrText>
      </w:r>
      <w:r>
        <w:fldChar w:fldCharType="separate"/>
      </w:r>
      <w:r w:rsidR="00D641A6">
        <w:rPr>
          <w:noProof/>
        </w:rPr>
        <w:t>15</w:t>
      </w:r>
      <w:r>
        <w:fldChar w:fldCharType="end"/>
      </w:r>
      <w:r w:rsidRPr="00622082">
        <w:t xml:space="preserve">: </w:t>
      </w:r>
      <w:proofErr w:type="spellStart"/>
      <w:r w:rsidRPr="00622082">
        <w:t>Scikit</w:t>
      </w:r>
      <w:proofErr w:type="spellEnd"/>
      <w:r w:rsidRPr="00622082">
        <w:t>-learn</w:t>
      </w:r>
      <w:r w:rsidR="00FF632F">
        <w:t xml:space="preserve"> (Available at: </w:t>
      </w:r>
      <w:hyperlink r:id="rId32" w:history="1">
        <w:r w:rsidR="00FF632F">
          <w:rPr>
            <w:rStyle w:val="Hyperlink"/>
          </w:rPr>
          <w:t>https://scikit-learn.org/stable/</w:t>
        </w:r>
      </w:hyperlink>
      <w:r w:rsidR="00FF632F">
        <w:t>)</w:t>
      </w:r>
      <w:bookmarkEnd w:id="73"/>
    </w:p>
    <w:p w:rsidR="00006914" w:rsidRDefault="00006914" w:rsidP="004D712D">
      <w:pPr>
        <w:pStyle w:val="ListParagraph"/>
      </w:pPr>
    </w:p>
    <w:p w:rsidR="006806A6" w:rsidRDefault="006806A6" w:rsidP="004D712D">
      <w:pPr>
        <w:pStyle w:val="ListParagraph"/>
      </w:pPr>
    </w:p>
    <w:p w:rsidR="006806A6" w:rsidRDefault="006806A6" w:rsidP="004D712D">
      <w:pPr>
        <w:pStyle w:val="ListParagraph"/>
      </w:pPr>
    </w:p>
    <w:p w:rsidR="006806A6" w:rsidRDefault="006806A6" w:rsidP="004D712D">
      <w:pPr>
        <w:pStyle w:val="ListParagraph"/>
      </w:pPr>
    </w:p>
    <w:p w:rsidR="006806A6" w:rsidRDefault="006806A6" w:rsidP="004D712D">
      <w:pPr>
        <w:pStyle w:val="ListParagraph"/>
      </w:pPr>
    </w:p>
    <w:p w:rsidR="006806A6" w:rsidRDefault="006806A6" w:rsidP="004D712D">
      <w:pPr>
        <w:pStyle w:val="ListParagraph"/>
      </w:pPr>
    </w:p>
    <w:p w:rsidR="006806A6" w:rsidRDefault="006806A6" w:rsidP="004D712D">
      <w:pPr>
        <w:pStyle w:val="ListParagraph"/>
      </w:pPr>
    </w:p>
    <w:p w:rsidR="006806A6" w:rsidRDefault="006806A6" w:rsidP="004D712D">
      <w:pPr>
        <w:pStyle w:val="ListParagraph"/>
      </w:pPr>
    </w:p>
    <w:p w:rsidR="000560F6" w:rsidRDefault="000560F6" w:rsidP="004D712D">
      <w:pPr>
        <w:pStyle w:val="ListParagraph"/>
      </w:pPr>
    </w:p>
    <w:p w:rsidR="004D712D" w:rsidRPr="0077698E" w:rsidRDefault="00F06F6F" w:rsidP="0095625A">
      <w:pPr>
        <w:pStyle w:val="ListParagraph"/>
        <w:numPr>
          <w:ilvl w:val="0"/>
          <w:numId w:val="13"/>
        </w:numPr>
      </w:pPr>
      <w:r w:rsidRPr="0077698E">
        <w:lastRenderedPageBreak/>
        <w:t xml:space="preserve">D3.js </w:t>
      </w:r>
      <w:r w:rsidR="0077698E" w:rsidRPr="0077698E">
        <w:t>is</w:t>
      </w:r>
      <w:r w:rsidR="00854A3B" w:rsidRPr="0077698E">
        <w:t xml:space="preserve"> </w:t>
      </w:r>
      <w:r w:rsidR="0077698E" w:rsidRPr="0077698E">
        <w:t xml:space="preserve">the JavaScript library for </w:t>
      </w:r>
      <w:r w:rsidR="004B6FFD">
        <w:rPr>
          <w:color w:val="000000"/>
        </w:rPr>
        <w:t xml:space="preserve">manipulating documents based on </w:t>
      </w:r>
      <w:r w:rsidR="0077698E" w:rsidRPr="0077698E">
        <w:rPr>
          <w:color w:val="000000"/>
        </w:rPr>
        <w:t>data. </w:t>
      </w:r>
      <w:r w:rsidR="0077698E">
        <w:rPr>
          <w:bCs/>
          <w:color w:val="000000"/>
        </w:rPr>
        <w:t>D3</w:t>
      </w:r>
      <w:r w:rsidR="0077698E">
        <w:rPr>
          <w:color w:val="000000"/>
        </w:rPr>
        <w:t> allow</w:t>
      </w:r>
      <w:r w:rsidR="0077698E" w:rsidRPr="0077698E">
        <w:rPr>
          <w:color w:val="000000"/>
        </w:rPr>
        <w:t xml:space="preserve"> </w:t>
      </w:r>
      <w:r w:rsidR="0077698E">
        <w:rPr>
          <w:color w:val="000000"/>
        </w:rPr>
        <w:t>us to</w:t>
      </w:r>
      <w:r w:rsidR="0077698E" w:rsidRPr="0077698E">
        <w:rPr>
          <w:color w:val="000000"/>
        </w:rPr>
        <w:t xml:space="preserve"> bring data to life using HTML, SVG, and CSS</w:t>
      </w:r>
      <w:r w:rsidR="0077698E">
        <w:t>. It is used to create the data visualizations in front end browser</w:t>
      </w:r>
      <w:r w:rsidR="00FE0BB1">
        <w:t xml:space="preserve"> to interpret the results generated by text clustering algorithm</w:t>
      </w:r>
      <w:r w:rsidR="0077698E">
        <w:t>.</w:t>
      </w:r>
    </w:p>
    <w:p w:rsidR="002A7823" w:rsidRPr="002A7823" w:rsidRDefault="002A7823" w:rsidP="002A7823"/>
    <w:p w:rsidR="00854A3B" w:rsidRDefault="002A7823" w:rsidP="00854A3B">
      <w:pPr>
        <w:keepNext/>
        <w:jc w:val="center"/>
      </w:pPr>
      <w:r>
        <w:rPr>
          <w:noProof/>
          <w:lang w:val="en-US"/>
        </w:rPr>
        <w:drawing>
          <wp:inline distT="0" distB="0" distL="0" distR="0" wp14:anchorId="4D4E270C" wp14:editId="4A3CC882">
            <wp:extent cx="1821394" cy="1729212"/>
            <wp:effectExtent l="0" t="0" r="0" b="0"/>
            <wp:docPr id="4" name="Picture 4" descr="C:\Users\uSER\Desktop\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d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51535" cy="1757827"/>
                    </a:xfrm>
                    <a:prstGeom prst="rect">
                      <a:avLst/>
                    </a:prstGeom>
                    <a:noFill/>
                    <a:ln>
                      <a:noFill/>
                    </a:ln>
                  </pic:spPr>
                </pic:pic>
              </a:graphicData>
            </a:graphic>
          </wp:inline>
        </w:drawing>
      </w:r>
    </w:p>
    <w:p w:rsidR="002A7823" w:rsidRDefault="00854A3B" w:rsidP="00854A3B">
      <w:pPr>
        <w:pStyle w:val="Caption"/>
        <w:jc w:val="center"/>
      </w:pPr>
      <w:bookmarkStart w:id="74" w:name="_Toc6619526"/>
      <w:r>
        <w:t xml:space="preserve">Figure </w:t>
      </w:r>
      <w:r>
        <w:fldChar w:fldCharType="begin"/>
      </w:r>
      <w:r>
        <w:instrText xml:space="preserve"> SEQ Figure \* ARABIC </w:instrText>
      </w:r>
      <w:r>
        <w:fldChar w:fldCharType="separate"/>
      </w:r>
      <w:r w:rsidR="00D641A6">
        <w:rPr>
          <w:noProof/>
        </w:rPr>
        <w:t>16</w:t>
      </w:r>
      <w:r>
        <w:fldChar w:fldCharType="end"/>
      </w:r>
      <w:r>
        <w:t>: D3.js</w:t>
      </w:r>
      <w:r w:rsidR="002A7823">
        <w:t xml:space="preserve"> </w:t>
      </w:r>
      <w:r w:rsidR="008F6AF0">
        <w:t xml:space="preserve">(Available at: </w:t>
      </w:r>
      <w:hyperlink r:id="rId34" w:history="1">
        <w:r w:rsidR="008F6AF0">
          <w:rPr>
            <w:rStyle w:val="Hyperlink"/>
          </w:rPr>
          <w:t>https://d3js.org/</w:t>
        </w:r>
      </w:hyperlink>
      <w:r w:rsidR="008F6AF0">
        <w:t>)</w:t>
      </w:r>
      <w:bookmarkEnd w:id="74"/>
    </w:p>
    <w:p w:rsidR="002A7823" w:rsidRDefault="002A7823" w:rsidP="002A7823"/>
    <w:p w:rsidR="002A7823" w:rsidRDefault="002A7823" w:rsidP="002A7823"/>
    <w:p w:rsidR="002A7823" w:rsidRDefault="002A7823" w:rsidP="002A7823"/>
    <w:p w:rsidR="00312E09" w:rsidRDefault="00312E09" w:rsidP="006D1BB9">
      <w:pPr>
        <w:sectPr w:rsidR="00312E09" w:rsidSect="00114F4C">
          <w:headerReference w:type="even" r:id="rId35"/>
          <w:headerReference w:type="default" r:id="rId36"/>
          <w:pgSz w:w="11909" w:h="16834" w:code="9"/>
          <w:pgMar w:top="1418" w:right="1418" w:bottom="1418" w:left="2268" w:header="851" w:footer="851" w:gutter="0"/>
          <w:cols w:space="720"/>
          <w:docGrid w:linePitch="360"/>
        </w:sectPr>
      </w:pPr>
    </w:p>
    <w:p w:rsidR="00BD3EAD" w:rsidRPr="00BD3EAD" w:rsidRDefault="00BD3EAD" w:rsidP="00BD3EAD"/>
    <w:p w:rsidR="00C63AB0" w:rsidRDefault="00C63AB0" w:rsidP="00C63AB0">
      <w:pPr>
        <w:pStyle w:val="Heading1"/>
      </w:pPr>
    </w:p>
    <w:p w:rsidR="009E0B5D" w:rsidRPr="009E0B5D" w:rsidRDefault="009E0B5D" w:rsidP="009E0B5D"/>
    <w:p w:rsidR="00C63AB0" w:rsidRDefault="00C63AB0" w:rsidP="00C63AB0">
      <w:pPr>
        <w:pStyle w:val="Heading2"/>
      </w:pPr>
      <w:bookmarkStart w:id="75" w:name="_Toc6618969"/>
      <w:r>
        <w:t>PROJECT INITIAL SPECIFICATION</w:t>
      </w:r>
      <w:bookmarkEnd w:id="75"/>
    </w:p>
    <w:p w:rsidR="009E0B5D" w:rsidRPr="009E0B5D" w:rsidRDefault="009E0B5D" w:rsidP="009E0B5D"/>
    <w:p w:rsidR="00C63AB0" w:rsidRPr="006A7A36" w:rsidRDefault="00C63AB0" w:rsidP="00C63AB0">
      <w:pPr>
        <w:pStyle w:val="Heading3"/>
      </w:pPr>
      <w:bookmarkStart w:id="76" w:name="_Toc6618970"/>
      <w:r>
        <w:t>Introduction</w:t>
      </w:r>
      <w:bookmarkEnd w:id="76"/>
    </w:p>
    <w:p w:rsidR="00C63AB0" w:rsidRDefault="00652D23" w:rsidP="00AC717E">
      <w:r>
        <w:t xml:space="preserve">This chapter describes about the </w:t>
      </w:r>
      <w:r w:rsidR="005E2C18">
        <w:t xml:space="preserve">functional, non-functional requirements </w:t>
      </w:r>
      <w:r w:rsidR="00AD140F">
        <w:t>for each deliverable module.</w:t>
      </w:r>
    </w:p>
    <w:p w:rsidR="00DC2235" w:rsidRPr="006A7A36" w:rsidRDefault="00DC2235" w:rsidP="00AC717E"/>
    <w:p w:rsidR="00C63AB0" w:rsidRDefault="00A25036" w:rsidP="00AC717E">
      <w:pPr>
        <w:pStyle w:val="Heading3"/>
      </w:pPr>
      <w:bookmarkStart w:id="77" w:name="_Toc6618971"/>
      <w:r>
        <w:t>Functional requirements</w:t>
      </w:r>
      <w:bookmarkEnd w:id="77"/>
    </w:p>
    <w:p w:rsidR="002D5E61" w:rsidRDefault="00FB6A95" w:rsidP="0095625A">
      <w:pPr>
        <w:pStyle w:val="ListParagraph"/>
        <w:numPr>
          <w:ilvl w:val="0"/>
          <w:numId w:val="5"/>
        </w:numPr>
      </w:pPr>
      <w:r>
        <w:t>Web sc</w:t>
      </w:r>
      <w:r w:rsidR="002D5E61">
        <w:t>r</w:t>
      </w:r>
      <w:r>
        <w:t>a</w:t>
      </w:r>
      <w:r w:rsidR="002D5E61">
        <w:t>ping module</w:t>
      </w:r>
    </w:p>
    <w:p w:rsidR="002D5E61" w:rsidRDefault="00FB6A95" w:rsidP="0095625A">
      <w:pPr>
        <w:pStyle w:val="ListParagraph"/>
        <w:numPr>
          <w:ilvl w:val="2"/>
          <w:numId w:val="15"/>
        </w:numPr>
      </w:pPr>
      <w:r>
        <w:t xml:space="preserve">The module </w:t>
      </w:r>
      <w:r w:rsidR="00D24DDA">
        <w:t>is</w:t>
      </w:r>
      <w:r>
        <w:t xml:space="preserve"> able to sc</w:t>
      </w:r>
      <w:r w:rsidR="002D5E61">
        <w:t>r</w:t>
      </w:r>
      <w:r>
        <w:t>a</w:t>
      </w:r>
      <w:r w:rsidR="002D5E61">
        <w:t>p the text from selected html of job advertisement sites with automated manner.</w:t>
      </w:r>
    </w:p>
    <w:p w:rsidR="002D5E61" w:rsidRDefault="002D5E61" w:rsidP="0095625A">
      <w:pPr>
        <w:pStyle w:val="ListParagraph"/>
        <w:numPr>
          <w:ilvl w:val="2"/>
          <w:numId w:val="15"/>
        </w:numPr>
      </w:pPr>
      <w:r>
        <w:t xml:space="preserve">The module </w:t>
      </w:r>
      <w:r w:rsidR="00D24DDA">
        <w:t>is</w:t>
      </w:r>
      <w:r>
        <w:t xml:space="preserve"> able to</w:t>
      </w:r>
      <w:r w:rsidR="00280147">
        <w:t xml:space="preserve"> parse the html codes into texts and</w:t>
      </w:r>
      <w:r>
        <w:t xml:space="preserve"> filter out the unimportant “English words” and symbols.</w:t>
      </w:r>
    </w:p>
    <w:p w:rsidR="00484885" w:rsidRDefault="00484885" w:rsidP="0095625A">
      <w:pPr>
        <w:pStyle w:val="ListParagraph"/>
        <w:numPr>
          <w:ilvl w:val="2"/>
          <w:numId w:val="15"/>
        </w:numPr>
      </w:pPr>
      <w:r>
        <w:t xml:space="preserve">The module </w:t>
      </w:r>
      <w:r w:rsidR="00D24DDA">
        <w:t>is</w:t>
      </w:r>
      <w:r>
        <w:t xml:space="preserve"> able to search and filter the same job advert that appeared on different job advert sites (if any).</w:t>
      </w:r>
    </w:p>
    <w:p w:rsidR="002D5E61" w:rsidRDefault="002D5E61" w:rsidP="0095625A">
      <w:pPr>
        <w:pStyle w:val="ListParagraph"/>
        <w:numPr>
          <w:ilvl w:val="2"/>
          <w:numId w:val="15"/>
        </w:numPr>
      </w:pPr>
      <w:r>
        <w:t xml:space="preserve">The module </w:t>
      </w:r>
      <w:r w:rsidR="00D24DDA">
        <w:t xml:space="preserve">is </w:t>
      </w:r>
      <w:r>
        <w:t xml:space="preserve">able to store the texts into </w:t>
      </w:r>
      <w:r w:rsidR="00FB6A95">
        <w:t>a bac</w:t>
      </w:r>
      <w:r w:rsidR="00084A89">
        <w:t>kend database.</w:t>
      </w:r>
    </w:p>
    <w:p w:rsidR="00084A89" w:rsidRDefault="00084A89" w:rsidP="00AC717E">
      <w:pPr>
        <w:pStyle w:val="ListParagraph"/>
        <w:ind w:left="1080"/>
      </w:pPr>
    </w:p>
    <w:p w:rsidR="00084A89" w:rsidRDefault="00CA345D" w:rsidP="0095625A">
      <w:pPr>
        <w:pStyle w:val="ListParagraph"/>
        <w:numPr>
          <w:ilvl w:val="0"/>
          <w:numId w:val="5"/>
        </w:numPr>
      </w:pPr>
      <w:r>
        <w:t>K-means text clustering algorithm</w:t>
      </w:r>
      <w:r w:rsidR="00084A89">
        <w:t xml:space="preserve"> module</w:t>
      </w:r>
    </w:p>
    <w:p w:rsidR="00484885" w:rsidRDefault="00084A89" w:rsidP="0095625A">
      <w:pPr>
        <w:pStyle w:val="ListParagraph"/>
        <w:numPr>
          <w:ilvl w:val="2"/>
          <w:numId w:val="16"/>
        </w:numPr>
      </w:pPr>
      <w:r>
        <w:t xml:space="preserve">The module </w:t>
      </w:r>
      <w:r w:rsidR="00D24DDA">
        <w:t>is</w:t>
      </w:r>
      <w:r>
        <w:t xml:space="preserve"> able to retrieve all the unstructured text data.</w:t>
      </w:r>
    </w:p>
    <w:p w:rsidR="00084A89" w:rsidRDefault="00084A89" w:rsidP="0095625A">
      <w:pPr>
        <w:pStyle w:val="ListParagraph"/>
        <w:numPr>
          <w:ilvl w:val="2"/>
          <w:numId w:val="16"/>
        </w:numPr>
      </w:pPr>
      <w:r>
        <w:t xml:space="preserve">The module </w:t>
      </w:r>
      <w:r w:rsidR="00D24DDA">
        <w:t>is</w:t>
      </w:r>
      <w:r>
        <w:t xml:space="preserve"> able to identify the total number of cluster to compute.</w:t>
      </w:r>
    </w:p>
    <w:p w:rsidR="00084A89" w:rsidRDefault="00084A89" w:rsidP="0095625A">
      <w:pPr>
        <w:pStyle w:val="ListParagraph"/>
        <w:numPr>
          <w:ilvl w:val="2"/>
          <w:numId w:val="16"/>
        </w:numPr>
      </w:pPr>
      <w:r>
        <w:t xml:space="preserve">The module </w:t>
      </w:r>
      <w:r w:rsidR="00D24DDA">
        <w:t>is</w:t>
      </w:r>
      <w:r>
        <w:t xml:space="preserve"> able to compute the text data to perform clustering technique.</w:t>
      </w:r>
    </w:p>
    <w:p w:rsidR="00084A89" w:rsidRDefault="00084A89" w:rsidP="00AC717E">
      <w:pPr>
        <w:pStyle w:val="ListParagraph"/>
        <w:ind w:left="1080"/>
      </w:pPr>
    </w:p>
    <w:p w:rsidR="00084A89" w:rsidRDefault="00084A89" w:rsidP="0095625A">
      <w:pPr>
        <w:pStyle w:val="ListParagraph"/>
        <w:numPr>
          <w:ilvl w:val="0"/>
          <w:numId w:val="5"/>
        </w:numPr>
      </w:pPr>
      <w:r>
        <w:t>Visualizing module</w:t>
      </w:r>
    </w:p>
    <w:p w:rsidR="00084A89" w:rsidRDefault="00084A89" w:rsidP="0095625A">
      <w:pPr>
        <w:pStyle w:val="ListParagraph"/>
        <w:numPr>
          <w:ilvl w:val="2"/>
          <w:numId w:val="17"/>
        </w:numPr>
      </w:pPr>
      <w:r>
        <w:t xml:space="preserve">The module </w:t>
      </w:r>
      <w:r w:rsidR="00D24DDA">
        <w:t>is</w:t>
      </w:r>
      <w:r>
        <w:t xml:space="preserve"> able to show the results generated by </w:t>
      </w:r>
      <w:r w:rsidR="00CA345D">
        <w:t>K-means text clustering</w:t>
      </w:r>
      <w:r>
        <w:t xml:space="preserve"> model with </w:t>
      </w:r>
      <w:proofErr w:type="spellStart"/>
      <w:r>
        <w:t>dendrogram</w:t>
      </w:r>
      <w:proofErr w:type="spellEnd"/>
      <w:r>
        <w:t xml:space="preserve"> or partitioning graph.</w:t>
      </w:r>
    </w:p>
    <w:p w:rsidR="00126359" w:rsidRDefault="00084A89" w:rsidP="0095625A">
      <w:pPr>
        <w:pStyle w:val="ListParagraph"/>
        <w:numPr>
          <w:ilvl w:val="2"/>
          <w:numId w:val="17"/>
        </w:numPr>
      </w:pPr>
      <w:r>
        <w:t xml:space="preserve">The module </w:t>
      </w:r>
      <w:r w:rsidR="00D24DDA">
        <w:t>is</w:t>
      </w:r>
      <w:r>
        <w:t xml:space="preserve"> able to provide the analytical table to understand the percentage of each trending skill sets for each job without looking at the graph.</w:t>
      </w:r>
    </w:p>
    <w:p w:rsidR="00126359" w:rsidRDefault="00126359" w:rsidP="0095625A">
      <w:pPr>
        <w:pStyle w:val="ListParagraph"/>
        <w:numPr>
          <w:ilvl w:val="2"/>
          <w:numId w:val="17"/>
        </w:numPr>
      </w:pPr>
      <w:r>
        <w:t xml:space="preserve">The module </w:t>
      </w:r>
      <w:r w:rsidR="00D24DDA">
        <w:t>is</w:t>
      </w:r>
      <w:r>
        <w:t xml:space="preserve"> able to run as </w:t>
      </w:r>
      <w:proofErr w:type="gramStart"/>
      <w:r>
        <w:t>an</w:t>
      </w:r>
      <w:proofErr w:type="gramEnd"/>
      <w:r>
        <w:t xml:space="preserve"> user interface by clicking button to compile the system.</w:t>
      </w:r>
    </w:p>
    <w:p w:rsidR="002D5E61" w:rsidRPr="006A7A36" w:rsidRDefault="002D5E61" w:rsidP="00AC717E"/>
    <w:p w:rsidR="00C63AB0" w:rsidRPr="006A7A36" w:rsidRDefault="00A25036" w:rsidP="00AC717E">
      <w:pPr>
        <w:pStyle w:val="Heading3"/>
      </w:pPr>
      <w:bookmarkStart w:id="78" w:name="_Toc6618972"/>
      <w:r>
        <w:lastRenderedPageBreak/>
        <w:t>Non-functional requirements</w:t>
      </w:r>
      <w:bookmarkEnd w:id="78"/>
    </w:p>
    <w:p w:rsidR="00C63AB0" w:rsidRDefault="00396D3D" w:rsidP="0095625A">
      <w:pPr>
        <w:pStyle w:val="ListParagraph"/>
        <w:numPr>
          <w:ilvl w:val="0"/>
          <w:numId w:val="5"/>
        </w:numPr>
      </w:pPr>
      <w:r>
        <w:t xml:space="preserve">The system </w:t>
      </w:r>
      <w:r w:rsidR="00941FC5">
        <w:t>is</w:t>
      </w:r>
      <w:r>
        <w:t xml:space="preserve"> able to finish the compilation of all module within 2</w:t>
      </w:r>
      <w:r w:rsidR="00AD301C">
        <w:t xml:space="preserve"> h</w:t>
      </w:r>
      <w:r>
        <w:t>ours.</w:t>
      </w:r>
    </w:p>
    <w:p w:rsidR="00396D3D" w:rsidRDefault="00396D3D" w:rsidP="0095625A">
      <w:pPr>
        <w:pStyle w:val="ListParagraph"/>
        <w:numPr>
          <w:ilvl w:val="0"/>
          <w:numId w:val="5"/>
        </w:numPr>
      </w:pPr>
      <w:r>
        <w:t xml:space="preserve">The modules </w:t>
      </w:r>
      <w:r w:rsidR="00941FC5">
        <w:t>are</w:t>
      </w:r>
      <w:r>
        <w:t xml:space="preserve"> able to sync to cloud once all the module runs smoothly.</w:t>
      </w:r>
    </w:p>
    <w:p w:rsidR="00396D3D" w:rsidRDefault="00396D3D" w:rsidP="0095625A">
      <w:pPr>
        <w:pStyle w:val="ListParagraph"/>
        <w:numPr>
          <w:ilvl w:val="0"/>
          <w:numId w:val="5"/>
        </w:numPr>
      </w:pPr>
      <w:r>
        <w:t xml:space="preserve">The tools and techniques </w:t>
      </w:r>
      <w:r w:rsidR="00941FC5">
        <w:t>are</w:t>
      </w:r>
      <w:r>
        <w:t xml:space="preserve"> able to use in cloud platform to increase the flexibility, maintainability, and reusability that not only run on “my computer”.</w:t>
      </w:r>
    </w:p>
    <w:p w:rsidR="00280147" w:rsidRDefault="00280147" w:rsidP="00280147"/>
    <w:p w:rsidR="00916E27" w:rsidRPr="00280147" w:rsidRDefault="00916E27" w:rsidP="00280147"/>
    <w:p w:rsidR="00827357" w:rsidRDefault="00A25036" w:rsidP="00C63AB0">
      <w:pPr>
        <w:pStyle w:val="Heading3"/>
      </w:pPr>
      <w:bookmarkStart w:id="79" w:name="_Toc6618973"/>
      <w:r>
        <w:t>Data flow diagram</w:t>
      </w:r>
      <w:r w:rsidR="00314BD5">
        <w:t xml:space="preserve"> (DFD)</w:t>
      </w:r>
      <w:bookmarkEnd w:id="79"/>
    </w:p>
    <w:p w:rsidR="00FF76AB" w:rsidRDefault="00FF76AB" w:rsidP="00C63AB0"/>
    <w:p w:rsidR="005E3C34" w:rsidRDefault="006E4B25" w:rsidP="005E3C34">
      <w:pPr>
        <w:keepNext/>
      </w:pPr>
      <w:r>
        <w:pict>
          <v:shape id="_x0000_i1027" type="#_x0000_t75" style="width:411pt;height:293.25pt">
            <v:imagedata r:id="rId37" o:title="Untitled Diagram"/>
          </v:shape>
        </w:pict>
      </w:r>
    </w:p>
    <w:p w:rsidR="00FF76AB" w:rsidRDefault="005E3C34" w:rsidP="005E3C34">
      <w:pPr>
        <w:pStyle w:val="Caption"/>
        <w:jc w:val="center"/>
      </w:pPr>
      <w:bookmarkStart w:id="80" w:name="_Toc6619527"/>
      <w:r>
        <w:t xml:space="preserve">Figure </w:t>
      </w:r>
      <w:r>
        <w:fldChar w:fldCharType="begin"/>
      </w:r>
      <w:r>
        <w:instrText xml:space="preserve"> SEQ Figure \* ARABIC </w:instrText>
      </w:r>
      <w:r>
        <w:fldChar w:fldCharType="separate"/>
      </w:r>
      <w:r w:rsidR="00D641A6">
        <w:rPr>
          <w:noProof/>
        </w:rPr>
        <w:t>17</w:t>
      </w:r>
      <w:r>
        <w:fldChar w:fldCharType="end"/>
      </w:r>
      <w:r w:rsidRPr="000F7B95">
        <w:t>: Project data flow diagram</w:t>
      </w:r>
      <w:bookmarkEnd w:id="80"/>
    </w:p>
    <w:p w:rsidR="00C63A38" w:rsidRDefault="00C63A38" w:rsidP="00C63A38"/>
    <w:p w:rsidR="00C63A38" w:rsidRPr="00C63A38" w:rsidRDefault="00C63A38" w:rsidP="00C63A38">
      <w:pPr>
        <w:pStyle w:val="Heading3"/>
      </w:pPr>
      <w:bookmarkStart w:id="81" w:name="_Toc6618974"/>
      <w:r>
        <w:t>Project Initiation</w:t>
      </w:r>
      <w:bookmarkEnd w:id="81"/>
    </w:p>
    <w:p w:rsidR="00C63A38" w:rsidRDefault="00773E0A" w:rsidP="00C63A38">
      <w:pPr>
        <w:pStyle w:val="Heading4"/>
      </w:pPr>
      <w:bookmarkStart w:id="82" w:name="_Toc6618975"/>
      <w:r>
        <w:t>Investigation</w:t>
      </w:r>
      <w:r w:rsidR="00C63A38">
        <w:t xml:space="preserve"> for several job advertisement sites</w:t>
      </w:r>
      <w:bookmarkEnd w:id="82"/>
      <w:r w:rsidR="00C63A38">
        <w:t xml:space="preserve"> </w:t>
      </w:r>
    </w:p>
    <w:p w:rsidR="00C66ABB" w:rsidRDefault="00C63A38" w:rsidP="00C63A38">
      <w:r>
        <w:t xml:space="preserve">Based on the </w:t>
      </w:r>
      <w:r w:rsidR="00FA1002">
        <w:t>research</w:t>
      </w:r>
      <w:r w:rsidR="00101A66">
        <w:t xml:space="preserve"> </w:t>
      </w:r>
      <w:r w:rsidR="00101A66">
        <w:fldChar w:fldCharType="begin" w:fldLock="1"/>
      </w:r>
      <w:r w:rsidR="00867DB4">
        <w:instrText>ADDIN CSL_CITATION {"citationItems":[{"id":"ITEM-1","itemData":{"author":[{"dropping-particle":"","family":"Online","given":"Research","non-dropping-particle":"","parse-names":false,"suffix":""},{"dropping-particle":"","family":"Dolnicar","given":"Sara","non-dropping-particle":"","parse-names":false,"suffix":""}],"id":"ITEM-1","issued":{"date-parts":[["2002"]]},"title":"A Review of Unquestioned Standards in Using Cluster Analysis for Data-Driven Market Segmentation","type":"report"},"uris":["http://www.mendeley.com/documents/?uuid=dab992b3-14e0-3c2b-af80-95d221af98fd"]}],"mendeley":{"formattedCitation":"(Online &amp; Dolnicar, 2002)","manualFormatting":"Online &amp; Dolnicar (2002)","plainTextFormattedCitation":"(Online &amp; Dolnicar, 2002)","previouslyFormattedCitation":"(Online &amp; Dolnicar, 2002)"},"properties":{"noteIndex":0},"schema":"https://github.com/citation-style-language/schema/raw/master/csl-citation.json"}</w:instrText>
      </w:r>
      <w:r w:rsidR="00101A66">
        <w:fldChar w:fldCharType="separate"/>
      </w:r>
      <w:r w:rsidR="00101A66">
        <w:rPr>
          <w:noProof/>
        </w:rPr>
        <w:t>Online &amp; Dolnicar</w:t>
      </w:r>
      <w:r w:rsidR="00101A66" w:rsidRPr="00101A66">
        <w:rPr>
          <w:noProof/>
        </w:rPr>
        <w:t xml:space="preserve"> </w:t>
      </w:r>
      <w:r w:rsidR="00101A66">
        <w:rPr>
          <w:noProof/>
        </w:rPr>
        <w:t>(</w:t>
      </w:r>
      <w:r w:rsidR="00101A66" w:rsidRPr="00101A66">
        <w:rPr>
          <w:noProof/>
        </w:rPr>
        <w:t>2002)</w:t>
      </w:r>
      <w:r w:rsidR="00101A66">
        <w:fldChar w:fldCharType="end"/>
      </w:r>
      <w:r w:rsidR="00FA1002">
        <w:t>, the minimal sample size to include no less than 2</w:t>
      </w:r>
      <w:r w:rsidR="00FA1002">
        <w:rPr>
          <w:vertAlign w:val="superscript"/>
        </w:rPr>
        <w:t xml:space="preserve">k </w:t>
      </w:r>
      <w:r w:rsidR="00FA1002">
        <w:t>cases (k = number of variables</w:t>
      </w:r>
      <w:r w:rsidR="00C66ABB">
        <w:t>/ clusters</w:t>
      </w:r>
      <w:r w:rsidR="00FA1002">
        <w:t xml:space="preserve">), </w:t>
      </w:r>
      <w:r w:rsidR="00C66ABB">
        <w:t>preferably 5*2</w:t>
      </w:r>
      <w:r w:rsidR="00C66ABB">
        <w:rPr>
          <w:vertAlign w:val="superscript"/>
        </w:rPr>
        <w:t>k</w:t>
      </w:r>
      <w:r w:rsidR="00C66ABB">
        <w:t xml:space="preserve">. In jobstreet.com.my has about </w:t>
      </w:r>
      <w:r w:rsidR="00C66ABB" w:rsidRPr="007F0CCE">
        <w:rPr>
          <w:b/>
        </w:rPr>
        <w:t>14</w:t>
      </w:r>
      <w:r w:rsidR="00C66ABB">
        <w:t xml:space="preserve"> main job specialization categories (Accounting/ Finance, Admin/ Human Resources, Arts/ Media/ Communications, Building/ Construction, Computer/ IT, Education/ Training, Engineering, Healthcare, Hotel/ </w:t>
      </w:r>
      <w:r w:rsidR="00C66ABB">
        <w:lastRenderedPageBreak/>
        <w:t xml:space="preserve">Restaurant, Manufacturing, Sales and Marketing, Science, Service and Others), which represents the number of clusters that need to be investigated. With this, we can easily predict the minimum size of documents to perform text clustering. </w:t>
      </w:r>
      <w:r w:rsidR="00C66ABB" w:rsidRPr="007F0CCE">
        <w:rPr>
          <w:b/>
        </w:rPr>
        <w:t>5*</w:t>
      </w:r>
      <w:proofErr w:type="gramStart"/>
      <w:r w:rsidR="00C66ABB" w:rsidRPr="007F0CCE">
        <w:rPr>
          <w:b/>
        </w:rPr>
        <w:t>2</w:t>
      </w:r>
      <w:r w:rsidR="00C66ABB" w:rsidRPr="007F0CCE">
        <w:rPr>
          <w:b/>
          <w:vertAlign w:val="superscript"/>
        </w:rPr>
        <w:t xml:space="preserve">14  </w:t>
      </w:r>
      <w:r w:rsidR="00C66ABB" w:rsidRPr="007F0CCE">
        <w:rPr>
          <w:b/>
        </w:rPr>
        <w:t>=</w:t>
      </w:r>
      <w:proofErr w:type="gramEnd"/>
      <w:r w:rsidR="00C66ABB" w:rsidRPr="007F0CCE">
        <w:rPr>
          <w:b/>
        </w:rPr>
        <w:t xml:space="preserve">  16384</w:t>
      </w:r>
      <w:r w:rsidR="00C66ABB">
        <w:t xml:space="preserve">, sample size that we need to collect. </w:t>
      </w:r>
      <w:r w:rsidR="007F0CCE">
        <w:t xml:space="preserve">It has total of </w:t>
      </w:r>
      <w:r w:rsidR="007F0CCE" w:rsidRPr="00D25E1D">
        <w:rPr>
          <w:b/>
        </w:rPr>
        <w:t>30,975 job advert</w:t>
      </w:r>
      <w:r w:rsidR="00D25E1D">
        <w:rPr>
          <w:b/>
        </w:rPr>
        <w:t>s</w:t>
      </w:r>
      <w:r w:rsidR="007F0CCE">
        <w:t xml:space="preserve"> in this website.</w:t>
      </w:r>
    </w:p>
    <w:p w:rsidR="00C63A38" w:rsidRDefault="00C66ABB" w:rsidP="00C66ABB">
      <w:pPr>
        <w:ind w:firstLine="720"/>
        <w:rPr>
          <w:b/>
        </w:rPr>
      </w:pPr>
      <w:r>
        <w:t xml:space="preserve">In another job advert site, monster.com.my, about </w:t>
      </w:r>
      <w:r w:rsidRPr="007F0CCE">
        <w:rPr>
          <w:b/>
        </w:rPr>
        <w:t>10</w:t>
      </w:r>
      <w:r>
        <w:t xml:space="preserve"> main job functions that has been found</w:t>
      </w:r>
      <w:r w:rsidR="007F0CCE">
        <w:t xml:space="preserve">, which are Human Resources, Construction, Customer Service, Finance&amp; Accounts, Manufacturing/ Engineering, Banking/ Insurance/ Financial Services, Sales/ Business Development, Marketing&amp; Communications, IT, and Others. </w:t>
      </w:r>
      <w:r w:rsidR="007F0CCE" w:rsidRPr="007F0CCE">
        <w:rPr>
          <w:b/>
        </w:rPr>
        <w:t>5*2</w:t>
      </w:r>
      <w:r w:rsidR="007F0CCE" w:rsidRPr="007F0CCE">
        <w:rPr>
          <w:b/>
          <w:vertAlign w:val="superscript"/>
        </w:rPr>
        <w:t xml:space="preserve">10 </w:t>
      </w:r>
      <w:r w:rsidR="007F0CCE" w:rsidRPr="007F0CCE">
        <w:rPr>
          <w:b/>
        </w:rPr>
        <w:t>= 5120</w:t>
      </w:r>
      <w:r w:rsidR="00D25E1D">
        <w:t xml:space="preserve"> with </w:t>
      </w:r>
      <w:r w:rsidR="00D25E1D" w:rsidRPr="00D25E1D">
        <w:rPr>
          <w:b/>
        </w:rPr>
        <w:t>1933</w:t>
      </w:r>
      <w:r w:rsidR="00D25E1D" w:rsidRPr="00D25E1D">
        <w:t xml:space="preserve"> job adverts</w:t>
      </w:r>
      <w:r w:rsidR="00D25E1D">
        <w:t>.</w:t>
      </w:r>
      <w:r w:rsidR="007F0CCE">
        <w:t xml:space="preserve"> In Indeed.com.my, there are </w:t>
      </w:r>
      <w:r w:rsidR="007F0CCE" w:rsidRPr="007F0CCE">
        <w:rPr>
          <w:b/>
        </w:rPr>
        <w:t>14</w:t>
      </w:r>
      <w:r w:rsidR="007F0CCE">
        <w:rPr>
          <w:b/>
        </w:rPr>
        <w:t xml:space="preserve"> </w:t>
      </w:r>
      <w:r w:rsidR="007F0CCE">
        <w:t xml:space="preserve">types of job titles, which need </w:t>
      </w:r>
      <w:r w:rsidR="007F0CCE" w:rsidRPr="007F0CCE">
        <w:rPr>
          <w:b/>
        </w:rPr>
        <w:t>16384</w:t>
      </w:r>
      <w:r w:rsidR="007F0CCE">
        <w:t xml:space="preserve"> sample size</w:t>
      </w:r>
      <w:r w:rsidR="00D25E1D">
        <w:t xml:space="preserve"> and the website contains </w:t>
      </w:r>
      <w:r w:rsidR="00D25E1D">
        <w:rPr>
          <w:b/>
        </w:rPr>
        <w:t>42,085 job advert.</w:t>
      </w:r>
    </w:p>
    <w:p w:rsidR="00D25E1D" w:rsidRPr="001D0007" w:rsidRDefault="00D25E1D" w:rsidP="00C66ABB">
      <w:pPr>
        <w:ind w:firstLine="720"/>
      </w:pPr>
      <w:r>
        <w:t xml:space="preserve">As a conclusion, the sample size is predictably enough to perform text clustering with these 3 job advertisement sites. </w:t>
      </w:r>
      <w:r w:rsidR="001D0007">
        <w:t xml:space="preserve">When the project has programming developed, we can use the elbow method stated in </w:t>
      </w:r>
      <w:r w:rsidR="001D0007">
        <w:rPr>
          <w:b/>
        </w:rPr>
        <w:t xml:space="preserve">2.2.1.2 Finding K-value for clustering </w:t>
      </w:r>
      <w:r w:rsidR="001D0007">
        <w:t xml:space="preserve">to find the accurate K-value to calculate sample size. The sample size </w:t>
      </w:r>
      <w:r w:rsidR="004F1876">
        <w:t>may</w:t>
      </w:r>
      <w:r w:rsidR="001D0007">
        <w:t xml:space="preserve"> be increased by exploring another websites to fit the optimal sample size.</w:t>
      </w:r>
    </w:p>
    <w:p w:rsidR="007F0CCE" w:rsidRDefault="007F0CCE" w:rsidP="004F1876"/>
    <w:p w:rsidR="00CE2A65" w:rsidRPr="007F0CCE" w:rsidRDefault="00CE2A65" w:rsidP="004F1876"/>
    <w:p w:rsidR="00CE2A65" w:rsidRDefault="00C63A38" w:rsidP="00CE2A65">
      <w:pPr>
        <w:pStyle w:val="Heading4"/>
        <w:jc w:val="left"/>
      </w:pPr>
      <w:bookmarkStart w:id="83" w:name="_Toc6618976"/>
      <w:r>
        <w:t>Prototypi</w:t>
      </w:r>
      <w:r w:rsidR="006B0CB0">
        <w:t>ng</w:t>
      </w:r>
      <w:bookmarkEnd w:id="83"/>
    </w:p>
    <w:p w:rsidR="00CE2A65" w:rsidRDefault="00CE2A65" w:rsidP="00CE2A65">
      <w:pPr>
        <w:jc w:val="left"/>
      </w:pPr>
      <w:r>
        <w:t>A simple prototype has been done by:</w:t>
      </w:r>
    </w:p>
    <w:p w:rsidR="006E0E17" w:rsidRDefault="006E0E17" w:rsidP="00CE2A65">
      <w:pPr>
        <w:jc w:val="left"/>
      </w:pPr>
    </w:p>
    <w:p w:rsidR="00CE2A65" w:rsidRDefault="00CE2A65" w:rsidP="00CE2A65">
      <w:pPr>
        <w:pStyle w:val="Heading5"/>
        <w:jc w:val="left"/>
      </w:pPr>
      <w:r>
        <w:t xml:space="preserve">Scraping the text data from one of the job advert sites </w:t>
      </w:r>
    </w:p>
    <w:p w:rsidR="00CE2A65" w:rsidRPr="00CE2A65" w:rsidRDefault="00CE2A65" w:rsidP="00CE2A65">
      <w:r>
        <w:t>The following python codes shows how it access to the jobstreet.com.my and scrap the text data from the job description for each job title. Then the text data are stored into a text file.</w:t>
      </w:r>
    </w:p>
    <w:p w:rsidR="00CE2A65" w:rsidRDefault="006E4B25" w:rsidP="00CE2A65">
      <w:pPr>
        <w:jc w:val="left"/>
      </w:pPr>
      <w:r>
        <w:lastRenderedPageBreak/>
        <w:pict>
          <v:shape id="_x0000_i1028" type="#_x0000_t75" style="width:411pt;height:193.5pt">
            <v:imagedata r:id="rId38" o:title="1"/>
          </v:shape>
        </w:pict>
      </w:r>
    </w:p>
    <w:p w:rsidR="006359D8" w:rsidRDefault="006E4B25" w:rsidP="006359D8">
      <w:pPr>
        <w:keepNext/>
        <w:jc w:val="left"/>
      </w:pPr>
      <w:r>
        <w:pict>
          <v:shape id="_x0000_i1029" type="#_x0000_t75" style="width:411pt;height:225.75pt">
            <v:imagedata r:id="rId39" o:title="2"/>
          </v:shape>
        </w:pict>
      </w:r>
    </w:p>
    <w:p w:rsidR="00CE2A65" w:rsidRDefault="006359D8" w:rsidP="006359D8">
      <w:pPr>
        <w:pStyle w:val="Caption"/>
        <w:jc w:val="center"/>
      </w:pPr>
      <w:bookmarkStart w:id="84" w:name="_Toc6619528"/>
      <w:r>
        <w:t xml:space="preserve">Figure </w:t>
      </w:r>
      <w:r>
        <w:fldChar w:fldCharType="begin"/>
      </w:r>
      <w:r>
        <w:instrText xml:space="preserve"> SEQ Figure \* ARABIC </w:instrText>
      </w:r>
      <w:r>
        <w:fldChar w:fldCharType="separate"/>
      </w:r>
      <w:r w:rsidR="00D641A6">
        <w:rPr>
          <w:noProof/>
        </w:rPr>
        <w:t>18</w:t>
      </w:r>
      <w:r>
        <w:fldChar w:fldCharType="end"/>
      </w:r>
      <w:r>
        <w:t>: Web scraping prototype</w:t>
      </w:r>
      <w:bookmarkEnd w:id="84"/>
    </w:p>
    <w:p w:rsidR="00CE2A65" w:rsidRDefault="00CE2A65" w:rsidP="00CE2A65">
      <w:pPr>
        <w:jc w:val="left"/>
      </w:pPr>
    </w:p>
    <w:p w:rsidR="00CE2A65" w:rsidRDefault="00CE2A65" w:rsidP="00CE2A65">
      <w:pPr>
        <w:jc w:val="left"/>
      </w:pPr>
    </w:p>
    <w:p w:rsidR="00CE2A65" w:rsidRDefault="00355440" w:rsidP="00355440">
      <w:pPr>
        <w:pStyle w:val="Heading5"/>
        <w:jc w:val="left"/>
      </w:pPr>
      <w:r>
        <w:t>Read the text documents to perform basic k-means clustering algorithm</w:t>
      </w:r>
    </w:p>
    <w:p w:rsidR="00184BC8" w:rsidRDefault="00355440" w:rsidP="00AC717E">
      <w:r>
        <w:t xml:space="preserve">The following python codes shows how it transform text documents into numerical data </w:t>
      </w:r>
      <w:r w:rsidR="001D00C4">
        <w:t xml:space="preserve">using TF-IDF vectorizer. TF-IDF vectorizer are able to measures the weight score of an important words in all job advertisement document. Then we will </w:t>
      </w:r>
      <w:r w:rsidR="005D09D0">
        <w:t>perfo</w:t>
      </w:r>
      <w:r w:rsidR="001D00C4">
        <w:t>rm K-means clustering algorithm with the clusters defined with top terms per clusters as shown below.</w:t>
      </w:r>
      <w:r w:rsidR="00184BC8">
        <w:t xml:space="preserve"> The job descriptions are able to be clustered into clusters defined using TF-IDF vectorizer. </w:t>
      </w:r>
    </w:p>
    <w:p w:rsidR="005D09D0" w:rsidRDefault="006E4B25" w:rsidP="00355440">
      <w:pPr>
        <w:jc w:val="left"/>
      </w:pPr>
      <w:r>
        <w:lastRenderedPageBreak/>
        <w:pict>
          <v:shape id="_x0000_i1030" type="#_x0000_t75" style="width:410.25pt;height:222pt">
            <v:imagedata r:id="rId40" o:title="3"/>
          </v:shape>
        </w:pict>
      </w:r>
    </w:p>
    <w:p w:rsidR="005D09D0" w:rsidRDefault="005D09D0" w:rsidP="00355440">
      <w:pPr>
        <w:jc w:val="left"/>
      </w:pPr>
    </w:p>
    <w:p w:rsidR="006359D8" w:rsidRDefault="006E4B25" w:rsidP="006359D8">
      <w:pPr>
        <w:keepNext/>
        <w:jc w:val="left"/>
      </w:pPr>
      <w:r>
        <w:pict>
          <v:shape id="_x0000_i1031" type="#_x0000_t75" style="width:411pt;height:239.25pt">
            <v:imagedata r:id="rId41" o:title="4"/>
          </v:shape>
        </w:pict>
      </w:r>
    </w:p>
    <w:p w:rsidR="00CB0258" w:rsidRDefault="006359D8" w:rsidP="006359D8">
      <w:pPr>
        <w:pStyle w:val="Caption"/>
        <w:jc w:val="center"/>
      </w:pPr>
      <w:bookmarkStart w:id="85" w:name="_Toc6619529"/>
      <w:r>
        <w:t xml:space="preserve">Figure </w:t>
      </w:r>
      <w:r>
        <w:fldChar w:fldCharType="begin"/>
      </w:r>
      <w:r>
        <w:instrText xml:space="preserve"> SEQ Figure \* ARABIC </w:instrText>
      </w:r>
      <w:r>
        <w:fldChar w:fldCharType="separate"/>
      </w:r>
      <w:r w:rsidR="00D641A6">
        <w:rPr>
          <w:noProof/>
        </w:rPr>
        <w:t>19</w:t>
      </w:r>
      <w:r>
        <w:fldChar w:fldCharType="end"/>
      </w:r>
      <w:r>
        <w:t>: Text clustering prototype</w:t>
      </w:r>
      <w:bookmarkEnd w:id="85"/>
      <w:r w:rsidR="00CB0258">
        <w:br w:type="page"/>
      </w:r>
    </w:p>
    <w:p w:rsidR="005D09D0" w:rsidRDefault="005D09D0" w:rsidP="006359D8">
      <w:pPr>
        <w:pStyle w:val="Caption"/>
        <w:jc w:val="center"/>
      </w:pPr>
    </w:p>
    <w:p w:rsidR="007644EA" w:rsidRDefault="007644EA" w:rsidP="007644EA">
      <w:pPr>
        <w:pStyle w:val="Heading1"/>
      </w:pPr>
    </w:p>
    <w:p w:rsidR="009E0B5D" w:rsidRPr="009E0B5D" w:rsidRDefault="009E0B5D" w:rsidP="009E0B5D"/>
    <w:p w:rsidR="007644EA" w:rsidRDefault="007644EA" w:rsidP="007644EA">
      <w:pPr>
        <w:pStyle w:val="Heading2"/>
      </w:pPr>
      <w:bookmarkStart w:id="86" w:name="_Toc6618977"/>
      <w:r>
        <w:t>PROJECT IMPLEMENTATION</w:t>
      </w:r>
      <w:bookmarkEnd w:id="86"/>
    </w:p>
    <w:p w:rsidR="007644EA" w:rsidRPr="007644EA" w:rsidRDefault="007644EA" w:rsidP="007644EA"/>
    <w:p w:rsidR="007644EA" w:rsidRPr="007644EA" w:rsidRDefault="007644EA" w:rsidP="007644EA">
      <w:pPr>
        <w:pStyle w:val="Heading3"/>
      </w:pPr>
      <w:bookmarkStart w:id="87" w:name="_Toc6618978"/>
      <w:r>
        <w:t>Introduction</w:t>
      </w:r>
      <w:bookmarkEnd w:id="87"/>
    </w:p>
    <w:p w:rsidR="00106CED" w:rsidRDefault="003C1959" w:rsidP="007644EA">
      <w:pPr>
        <w:jc w:val="left"/>
      </w:pPr>
      <w:r>
        <w:t>This chapter discussed about the processes to implement the whole project. This chapter also discussed about how the results and outcomes being analysed.</w:t>
      </w:r>
    </w:p>
    <w:p w:rsidR="003C1959" w:rsidRDefault="003C1959" w:rsidP="007644EA">
      <w:pPr>
        <w:jc w:val="left"/>
      </w:pPr>
    </w:p>
    <w:p w:rsidR="007644EA" w:rsidRDefault="00106CED" w:rsidP="007644EA">
      <w:pPr>
        <w:pStyle w:val="Heading3"/>
      </w:pPr>
      <w:bookmarkStart w:id="88" w:name="_Toc6618979"/>
      <w:r>
        <w:t>Code implementation</w:t>
      </w:r>
      <w:bookmarkEnd w:id="88"/>
    </w:p>
    <w:p w:rsidR="001A612A" w:rsidRDefault="001A612A" w:rsidP="001A612A">
      <w:r>
        <w:t xml:space="preserve">The project has been implemented with 3 modules which are Web Scraping Module, Data Processing Module, and Data Visualization Module. The project is built up mainly using </w:t>
      </w:r>
      <w:proofErr w:type="spellStart"/>
      <w:r>
        <w:t>Jupyter</w:t>
      </w:r>
      <w:proofErr w:type="spellEnd"/>
      <w:r>
        <w:t xml:space="preserve"> Notebook in Python language. </w:t>
      </w:r>
    </w:p>
    <w:p w:rsidR="001A612A" w:rsidRDefault="001A612A" w:rsidP="001A612A"/>
    <w:p w:rsidR="001A612A" w:rsidRDefault="001A612A" w:rsidP="001A612A">
      <w:pPr>
        <w:pStyle w:val="Heading4"/>
      </w:pPr>
      <w:bookmarkStart w:id="89" w:name="_Toc6618980"/>
      <w:r>
        <w:t>Web Scraping Module</w:t>
      </w:r>
      <w:bookmarkEnd w:id="89"/>
    </w:p>
    <w:p w:rsidR="000D0F45" w:rsidRPr="000D0F45" w:rsidRDefault="000D0F45" w:rsidP="000D0F45">
      <w:pPr>
        <w:pStyle w:val="Heading5"/>
      </w:pPr>
      <w:r>
        <w:t>Html Structure</w:t>
      </w:r>
    </w:p>
    <w:p w:rsidR="00AA5619" w:rsidRDefault="001A612A" w:rsidP="00F84028">
      <w:r>
        <w:t xml:space="preserve">This module basically is used for scrap all the plain text data from the websites which stated earlier. This module is implemented in a quite manual way because the html structure for each website is different. The module is unable to scrap the plain text data from all the websites using the same code structure. Thus, this module is limited </w:t>
      </w:r>
      <w:r w:rsidR="00F84028">
        <w:t xml:space="preserve">scrap the website that it specified. As the websites proposed earlier, “Jobstreet.com.my”, “Indeed.com”, and “Monster.com”, these websites are in totally different HTML structure. </w:t>
      </w:r>
    </w:p>
    <w:p w:rsidR="00AA5619" w:rsidRDefault="00AA5619" w:rsidP="00F84028"/>
    <w:p w:rsidR="00F84028" w:rsidRDefault="00AA5619" w:rsidP="001A612A">
      <w:r>
        <w:t xml:space="preserve">For example: </w:t>
      </w:r>
      <w:r w:rsidR="00F84028">
        <w:t xml:space="preserve"> </w:t>
      </w:r>
    </w:p>
    <w:p w:rsidR="00AA5619" w:rsidRDefault="00AA5619" w:rsidP="001A612A"/>
    <w:p w:rsidR="00F84028" w:rsidRPr="00F84028" w:rsidRDefault="00F84028" w:rsidP="00AC717E">
      <w:pPr>
        <w:rPr>
          <w:u w:val="single"/>
        </w:rPr>
      </w:pPr>
      <w:r w:rsidRPr="00F84028">
        <w:rPr>
          <w:b/>
          <w:u w:val="single"/>
        </w:rPr>
        <w:t>Indeed</w:t>
      </w:r>
    </w:p>
    <w:p w:rsidR="007644EA" w:rsidRDefault="00F84028" w:rsidP="00AC717E">
      <w:r w:rsidRPr="00F84028">
        <w:t>&lt;div class="</w:t>
      </w:r>
      <w:proofErr w:type="spellStart"/>
      <w:r w:rsidRPr="00F84028">
        <w:t>jobsearch</w:t>
      </w:r>
      <w:proofErr w:type="spellEnd"/>
      <w:r w:rsidRPr="00F84028">
        <w:t>-</w:t>
      </w:r>
      <w:proofErr w:type="spellStart"/>
      <w:r w:rsidRPr="00F84028">
        <w:t>JobComponent</w:t>
      </w:r>
      <w:proofErr w:type="spellEnd"/>
      <w:r w:rsidRPr="00F84028">
        <w:t xml:space="preserve">-description </w:t>
      </w:r>
      <w:proofErr w:type="spellStart"/>
      <w:r w:rsidRPr="00F84028">
        <w:t>icl</w:t>
      </w:r>
      <w:proofErr w:type="spellEnd"/>
      <w:r w:rsidRPr="00F84028">
        <w:t>-u-</w:t>
      </w:r>
      <w:proofErr w:type="spellStart"/>
      <w:r w:rsidRPr="00F84028">
        <w:t>xs</w:t>
      </w:r>
      <w:proofErr w:type="spellEnd"/>
      <w:r w:rsidRPr="00F84028">
        <w:t>-</w:t>
      </w:r>
      <w:proofErr w:type="spellStart"/>
      <w:r w:rsidRPr="00F84028">
        <w:t>mt</w:t>
      </w:r>
      <w:proofErr w:type="spellEnd"/>
      <w:r w:rsidRPr="00F84028">
        <w:t>--md"&gt;</w:t>
      </w:r>
    </w:p>
    <w:p w:rsidR="00106CED" w:rsidRDefault="00106CED" w:rsidP="00AC717E"/>
    <w:p w:rsidR="00106CED" w:rsidRPr="00F84028" w:rsidRDefault="00F84028" w:rsidP="00AC717E">
      <w:pPr>
        <w:rPr>
          <w:b/>
          <w:u w:val="single"/>
        </w:rPr>
      </w:pPr>
      <w:r w:rsidRPr="00F84028">
        <w:rPr>
          <w:b/>
          <w:u w:val="single"/>
        </w:rPr>
        <w:t>Monster</w:t>
      </w:r>
    </w:p>
    <w:p w:rsidR="00F84028" w:rsidRDefault="00F84028" w:rsidP="00AC717E">
      <w:r w:rsidRPr="00F84028">
        <w:t>&lt;div data-v-4fa62c2c="" class="card-panel job-description-content"&gt;</w:t>
      </w:r>
    </w:p>
    <w:p w:rsidR="00F84028" w:rsidRDefault="00F84028" w:rsidP="00AC717E"/>
    <w:p w:rsidR="00106CED" w:rsidRPr="00F84028" w:rsidRDefault="00F84028" w:rsidP="00AC717E">
      <w:pPr>
        <w:rPr>
          <w:b/>
          <w:u w:val="single"/>
        </w:rPr>
      </w:pPr>
      <w:proofErr w:type="spellStart"/>
      <w:r w:rsidRPr="00F84028">
        <w:rPr>
          <w:b/>
          <w:u w:val="single"/>
        </w:rPr>
        <w:t>Jobstreet</w:t>
      </w:r>
      <w:proofErr w:type="spellEnd"/>
    </w:p>
    <w:p w:rsidR="00106CED" w:rsidRDefault="00F84028" w:rsidP="00AC717E">
      <w:r w:rsidRPr="00F84028">
        <w:t>&lt;div class="</w:t>
      </w:r>
      <w:proofErr w:type="spellStart"/>
      <w:r w:rsidRPr="00F84028">
        <w:t>unselectable</w:t>
      </w:r>
      <w:proofErr w:type="spellEnd"/>
      <w:r w:rsidRPr="00F84028">
        <w:t xml:space="preserve"> wrap-text" id="</w:t>
      </w:r>
      <w:proofErr w:type="spellStart"/>
      <w:r w:rsidRPr="00F84028">
        <w:t>job_description</w:t>
      </w:r>
      <w:proofErr w:type="spellEnd"/>
      <w:r w:rsidRPr="00F84028">
        <w:t>"&gt; &lt;div&gt;</w:t>
      </w:r>
    </w:p>
    <w:p w:rsidR="00106CED" w:rsidRDefault="00106CED" w:rsidP="00AC717E"/>
    <w:p w:rsidR="00AA5619" w:rsidRDefault="00AA5619" w:rsidP="00AC717E">
      <w:r>
        <w:t>The job descriptions text are located in these division which are from different job advertisement websites. As we can see, they are using totally different class name and id name to represent the job description. Moreover, in the division there are still some element wrapping job description text. The module need to go deep into each different division to scrap the complete text data. Thus, there are total of 3 web scraping module which performing the same functionality but scrap data in the way that the html structure being.</w:t>
      </w:r>
    </w:p>
    <w:p w:rsidR="00AA5619" w:rsidRDefault="00AA5619" w:rsidP="007644EA">
      <w:pPr>
        <w:jc w:val="left"/>
      </w:pPr>
    </w:p>
    <w:p w:rsidR="000D0F45" w:rsidRDefault="000D0F45" w:rsidP="000D0F45">
      <w:pPr>
        <w:pStyle w:val="Heading5"/>
      </w:pPr>
      <w:r>
        <w:t>Security</w:t>
      </w:r>
    </w:p>
    <w:p w:rsidR="00316D1E" w:rsidRDefault="000D0F45" w:rsidP="00316D1E">
      <w:r>
        <w:t>The website security is also a huge problem for me to scrap the sensitive data</w:t>
      </w:r>
      <w:r w:rsidR="00316D1E">
        <w:t xml:space="preserve"> from the websites. For example,</w:t>
      </w:r>
      <w:r>
        <w:t xml:space="preserve"> </w:t>
      </w:r>
      <w:r w:rsidR="00013AAF">
        <w:t>Figure 20</w:t>
      </w:r>
      <w:r w:rsidR="00316D1E">
        <w:t xml:space="preserve"> shows that we are unable to view the salary if we are not logged into the website. It is a difficulty to make it automated where the python code can login the website by itself. We are not able to predict what is the next thing will come out from the screen after logged in. The websites keep changing its pattern to prevent hackers. </w:t>
      </w:r>
    </w:p>
    <w:p w:rsidR="000D0F45" w:rsidRDefault="000D0F45" w:rsidP="000D0F45"/>
    <w:p w:rsidR="000D0F45" w:rsidRDefault="006E4B25" w:rsidP="000D0F45">
      <w:pPr>
        <w:keepNext/>
        <w:jc w:val="center"/>
      </w:pPr>
      <w:r>
        <w:pict>
          <v:shape id="_x0000_i1032" type="#_x0000_t75" style="width:410.25pt;height:150pt">
            <v:imagedata r:id="rId42" o:title="loginview"/>
          </v:shape>
        </w:pict>
      </w:r>
    </w:p>
    <w:p w:rsidR="000D0F45" w:rsidRPr="000D0F45" w:rsidRDefault="000D0F45" w:rsidP="000D0F45">
      <w:pPr>
        <w:pStyle w:val="Caption"/>
        <w:jc w:val="center"/>
      </w:pPr>
      <w:bookmarkStart w:id="90" w:name="_Toc6619530"/>
      <w:r>
        <w:t xml:space="preserve">Figure </w:t>
      </w:r>
      <w:r>
        <w:fldChar w:fldCharType="begin"/>
      </w:r>
      <w:r>
        <w:instrText xml:space="preserve"> SEQ Figure \* ARABIC </w:instrText>
      </w:r>
      <w:r>
        <w:fldChar w:fldCharType="separate"/>
      </w:r>
      <w:r w:rsidR="00D641A6">
        <w:rPr>
          <w:noProof/>
        </w:rPr>
        <w:t>20</w:t>
      </w:r>
      <w:r>
        <w:fldChar w:fldCharType="end"/>
      </w:r>
      <w:r>
        <w:t>: Login to View Salary</w:t>
      </w:r>
      <w:bookmarkEnd w:id="90"/>
    </w:p>
    <w:p w:rsidR="000D0F45" w:rsidRDefault="000D0F45" w:rsidP="007644EA">
      <w:pPr>
        <w:jc w:val="left"/>
      </w:pPr>
    </w:p>
    <w:p w:rsidR="00257E83" w:rsidRDefault="00257E83" w:rsidP="00AC717E"/>
    <w:p w:rsidR="0061002F" w:rsidRDefault="0061002F" w:rsidP="00AC717E"/>
    <w:p w:rsidR="0061002F" w:rsidRDefault="0061002F" w:rsidP="00AC717E"/>
    <w:p w:rsidR="0061002F" w:rsidRDefault="0061002F" w:rsidP="00AC717E"/>
    <w:p w:rsidR="00257E83" w:rsidRDefault="00257E83" w:rsidP="00AC717E">
      <w:pPr>
        <w:pStyle w:val="Heading4"/>
      </w:pPr>
      <w:bookmarkStart w:id="91" w:name="_Toc6618981"/>
      <w:r>
        <w:t>Data Storage</w:t>
      </w:r>
      <w:bookmarkEnd w:id="91"/>
    </w:p>
    <w:p w:rsidR="00257E83" w:rsidRDefault="00257E83" w:rsidP="00AC717E">
      <w:r>
        <w:t xml:space="preserve">In the process of scraping the text data for each job advertisement, the Web Scraping Module will also store the data into </w:t>
      </w:r>
      <w:proofErr w:type="spellStart"/>
      <w:r>
        <w:t>NoSQL</w:t>
      </w:r>
      <w:proofErr w:type="spellEnd"/>
      <w:r>
        <w:t xml:space="preserve"> database, </w:t>
      </w:r>
      <w:proofErr w:type="spellStart"/>
      <w:r>
        <w:t>MongoDB</w:t>
      </w:r>
      <w:proofErr w:type="spellEnd"/>
      <w:r>
        <w:t xml:space="preserve">. Since there is not </w:t>
      </w:r>
      <w:r>
        <w:lastRenderedPageBreak/>
        <w:t>restriction on the pattern of data storage. As general, we store the data as BSON job advertisement object which contains “title”, “</w:t>
      </w:r>
      <w:proofErr w:type="spellStart"/>
      <w:r>
        <w:t>desc</w:t>
      </w:r>
      <w:proofErr w:type="spellEnd"/>
      <w:r>
        <w:t>”, “salary”(if exists), “location”, “</w:t>
      </w:r>
      <w:proofErr w:type="spellStart"/>
      <w:r>
        <w:t>data_rec</w:t>
      </w:r>
      <w:proofErr w:type="spellEnd"/>
      <w:r>
        <w:t>”,  and “source”.</w:t>
      </w:r>
    </w:p>
    <w:p w:rsidR="001C12AB" w:rsidRDefault="001C12AB" w:rsidP="00257E83"/>
    <w:p w:rsidR="00257E83" w:rsidRDefault="00257E83" w:rsidP="00257E83">
      <w:proofErr w:type="gramStart"/>
      <w:r>
        <w:rPr>
          <w:b/>
        </w:rPr>
        <w:t>t</w:t>
      </w:r>
      <w:r w:rsidRPr="00257E83">
        <w:rPr>
          <w:b/>
        </w:rPr>
        <w:t>itle</w:t>
      </w:r>
      <w:proofErr w:type="gramEnd"/>
      <w:r>
        <w:t xml:space="preserve"> – the title of the job advertisement</w:t>
      </w:r>
    </w:p>
    <w:p w:rsidR="00257E83" w:rsidRDefault="00257E83" w:rsidP="00257E83">
      <w:proofErr w:type="spellStart"/>
      <w:proofErr w:type="gramStart"/>
      <w:r w:rsidRPr="00257E83">
        <w:rPr>
          <w:b/>
        </w:rPr>
        <w:t>desc</w:t>
      </w:r>
      <w:proofErr w:type="spellEnd"/>
      <w:proofErr w:type="gramEnd"/>
      <w:r>
        <w:t xml:space="preserve"> – the description of the job advertisement</w:t>
      </w:r>
    </w:p>
    <w:p w:rsidR="00257E83" w:rsidRDefault="00257E83" w:rsidP="00257E83">
      <w:proofErr w:type="gramStart"/>
      <w:r w:rsidRPr="00257E83">
        <w:rPr>
          <w:b/>
        </w:rPr>
        <w:t>salary</w:t>
      </w:r>
      <w:proofErr w:type="gramEnd"/>
      <w:r>
        <w:t xml:space="preserve"> – the salary offered by the job advertisement</w:t>
      </w:r>
    </w:p>
    <w:p w:rsidR="00257E83" w:rsidRDefault="00257E83" w:rsidP="00257E83">
      <w:proofErr w:type="gramStart"/>
      <w:r w:rsidRPr="00257E83">
        <w:rPr>
          <w:b/>
        </w:rPr>
        <w:t>location</w:t>
      </w:r>
      <w:proofErr w:type="gramEnd"/>
      <w:r>
        <w:t xml:space="preserve"> – the location of the job</w:t>
      </w:r>
    </w:p>
    <w:p w:rsidR="00106CED" w:rsidRDefault="00257E83" w:rsidP="001C12AB">
      <w:proofErr w:type="spellStart"/>
      <w:r w:rsidRPr="00257E83">
        <w:rPr>
          <w:b/>
        </w:rPr>
        <w:t>data_rec</w:t>
      </w:r>
      <w:proofErr w:type="spellEnd"/>
      <w:r>
        <w:t xml:space="preserve"> – The date of the </w:t>
      </w:r>
      <w:r w:rsidR="001C12AB">
        <w:t>job advertisement scraped</w:t>
      </w:r>
    </w:p>
    <w:p w:rsidR="001C12AB" w:rsidRDefault="00257E83" w:rsidP="001C12AB">
      <w:pPr>
        <w:keepNext/>
        <w:jc w:val="center"/>
      </w:pPr>
      <w:r>
        <w:rPr>
          <w:noProof/>
          <w:lang w:val="en-US"/>
        </w:rPr>
        <w:drawing>
          <wp:inline distT="0" distB="0" distL="0" distR="0" wp14:anchorId="18E4F234" wp14:editId="222C799A">
            <wp:extent cx="5219700" cy="3014505"/>
            <wp:effectExtent l="0" t="0" r="0" b="0"/>
            <wp:docPr id="3" name="Picture 3" descr="C:\Users\uSER\AppData\Local\Microsoft\Windows\INetCache\Content.Word\bson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AppData\Local\Microsoft\Windows\INetCache\Content.Word\bsondata.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26284" cy="3018307"/>
                    </a:xfrm>
                    <a:prstGeom prst="rect">
                      <a:avLst/>
                    </a:prstGeom>
                    <a:noFill/>
                    <a:ln>
                      <a:noFill/>
                    </a:ln>
                  </pic:spPr>
                </pic:pic>
              </a:graphicData>
            </a:graphic>
          </wp:inline>
        </w:drawing>
      </w:r>
    </w:p>
    <w:p w:rsidR="00106CED" w:rsidRDefault="001C12AB" w:rsidP="001C12AB">
      <w:pPr>
        <w:pStyle w:val="Caption"/>
        <w:jc w:val="center"/>
      </w:pPr>
      <w:bookmarkStart w:id="92" w:name="_Toc6619531"/>
      <w:r>
        <w:t xml:space="preserve">Figure </w:t>
      </w:r>
      <w:r>
        <w:fldChar w:fldCharType="begin"/>
      </w:r>
      <w:r>
        <w:instrText xml:space="preserve"> SEQ Figure \* ARABIC </w:instrText>
      </w:r>
      <w:r>
        <w:fldChar w:fldCharType="separate"/>
      </w:r>
      <w:r w:rsidR="00D641A6">
        <w:rPr>
          <w:noProof/>
        </w:rPr>
        <w:t>21</w:t>
      </w:r>
      <w:r>
        <w:fldChar w:fldCharType="end"/>
      </w:r>
      <w:r>
        <w:t>: BSON Object for Job Advertisement</w:t>
      </w:r>
      <w:bookmarkEnd w:id="92"/>
    </w:p>
    <w:p w:rsidR="001C12AB" w:rsidRDefault="001C12AB" w:rsidP="007644EA">
      <w:pPr>
        <w:jc w:val="left"/>
      </w:pPr>
    </w:p>
    <w:p w:rsidR="001C12AB" w:rsidRDefault="001C12AB" w:rsidP="00AC717E">
      <w:r>
        <w:t xml:space="preserve">For a better visualization for all these data, I was suggested to utilize </w:t>
      </w:r>
      <w:proofErr w:type="spellStart"/>
      <w:r>
        <w:t>MongoDB</w:t>
      </w:r>
      <w:proofErr w:type="spellEnd"/>
      <w:r>
        <w:t xml:space="preserve"> Compass, which is a GUI for </w:t>
      </w:r>
      <w:proofErr w:type="spellStart"/>
      <w:r>
        <w:t>MongoDB</w:t>
      </w:r>
      <w:proofErr w:type="spellEnd"/>
      <w:r>
        <w:t>. With this, I am able to visualize the data scraped easily.</w:t>
      </w:r>
    </w:p>
    <w:p w:rsidR="001C12AB" w:rsidRDefault="001C12AB" w:rsidP="007644EA">
      <w:pPr>
        <w:jc w:val="left"/>
      </w:pPr>
    </w:p>
    <w:p w:rsidR="001C12AB" w:rsidRDefault="006E4B25" w:rsidP="001C12AB">
      <w:pPr>
        <w:keepNext/>
        <w:jc w:val="center"/>
      </w:pPr>
      <w:r>
        <w:lastRenderedPageBreak/>
        <w:pict>
          <v:shape id="_x0000_i1033" type="#_x0000_t75" style="width:410.25pt;height:250.5pt">
            <v:imagedata r:id="rId44" o:title="mongocompass"/>
          </v:shape>
        </w:pict>
      </w:r>
    </w:p>
    <w:p w:rsidR="001C12AB" w:rsidRDefault="001C12AB" w:rsidP="001C12AB">
      <w:pPr>
        <w:pStyle w:val="Caption"/>
        <w:jc w:val="center"/>
      </w:pPr>
      <w:bookmarkStart w:id="93" w:name="_Toc6619532"/>
      <w:r>
        <w:t xml:space="preserve">Figure </w:t>
      </w:r>
      <w:r>
        <w:fldChar w:fldCharType="begin"/>
      </w:r>
      <w:r>
        <w:instrText xml:space="preserve"> SEQ Figure \* ARABIC </w:instrText>
      </w:r>
      <w:r>
        <w:fldChar w:fldCharType="separate"/>
      </w:r>
      <w:r w:rsidR="00D641A6">
        <w:rPr>
          <w:noProof/>
        </w:rPr>
        <w:t>22</w:t>
      </w:r>
      <w:r>
        <w:fldChar w:fldCharType="end"/>
      </w:r>
      <w:r>
        <w:t xml:space="preserve">: </w:t>
      </w:r>
      <w:proofErr w:type="spellStart"/>
      <w:r>
        <w:t>MongoDB</w:t>
      </w:r>
      <w:proofErr w:type="spellEnd"/>
      <w:r>
        <w:t xml:space="preserve"> Compass</w:t>
      </w:r>
      <w:bookmarkEnd w:id="93"/>
    </w:p>
    <w:p w:rsidR="00106CED" w:rsidRDefault="00106CED" w:rsidP="007644EA">
      <w:pPr>
        <w:jc w:val="left"/>
      </w:pPr>
    </w:p>
    <w:p w:rsidR="00BB028B" w:rsidRPr="006527A6" w:rsidRDefault="00BB028B" w:rsidP="00AC717E">
      <w:pPr>
        <w:pStyle w:val="Heading4"/>
        <w:rPr>
          <w:szCs w:val="24"/>
        </w:rPr>
      </w:pPr>
      <w:bookmarkStart w:id="94" w:name="_Toc6618982"/>
      <w:r w:rsidRPr="006527A6">
        <w:rPr>
          <w:szCs w:val="24"/>
        </w:rPr>
        <w:t>Data Processing Module</w:t>
      </w:r>
      <w:bookmarkEnd w:id="94"/>
    </w:p>
    <w:p w:rsidR="00257DAC" w:rsidRPr="006527A6" w:rsidRDefault="00BB028B" w:rsidP="00AC717E">
      <w:r w:rsidRPr="006527A6">
        <w:t xml:space="preserve">This module is performing data pre-processing methods, and job advert clustering method. After the data is stored in </w:t>
      </w:r>
      <w:proofErr w:type="spellStart"/>
      <w:r w:rsidRPr="006527A6">
        <w:t>MongoDB</w:t>
      </w:r>
      <w:proofErr w:type="spellEnd"/>
      <w:r w:rsidRPr="006527A6">
        <w:t xml:space="preserve"> server, implement the data processing module to pre-pr</w:t>
      </w:r>
      <w:r w:rsidR="00257DAC" w:rsidRPr="006527A6">
        <w:t>ocess the data in order to filter the unnecessary words that will affect the clustering algorithm to get the proper insights from the text data. The techniques that used to pre-process the data are:</w:t>
      </w:r>
    </w:p>
    <w:p w:rsidR="00257DAC" w:rsidRPr="006527A6" w:rsidRDefault="00257DAC" w:rsidP="00AC717E"/>
    <w:p w:rsidR="005344A4" w:rsidRPr="006527A6" w:rsidRDefault="005344A4" w:rsidP="00AC717E">
      <w:pPr>
        <w:pStyle w:val="Heading5"/>
        <w:rPr>
          <w:szCs w:val="24"/>
        </w:rPr>
      </w:pPr>
      <w:r w:rsidRPr="006527A6">
        <w:rPr>
          <w:szCs w:val="24"/>
        </w:rPr>
        <w:t>Data Pre-processing Techniques</w:t>
      </w:r>
    </w:p>
    <w:p w:rsidR="00257DAC" w:rsidRPr="006527A6" w:rsidRDefault="00941FC5" w:rsidP="00AC717E">
      <w:pPr>
        <w:pStyle w:val="Heading6"/>
        <w:rPr>
          <w:sz w:val="24"/>
          <w:szCs w:val="24"/>
        </w:rPr>
      </w:pPr>
      <w:r>
        <w:rPr>
          <w:sz w:val="24"/>
          <w:szCs w:val="24"/>
        </w:rPr>
        <w:t xml:space="preserve">  </w:t>
      </w:r>
      <w:r w:rsidR="00257DAC" w:rsidRPr="006527A6">
        <w:rPr>
          <w:sz w:val="24"/>
          <w:szCs w:val="24"/>
        </w:rPr>
        <w:t>Noise Removal</w:t>
      </w:r>
    </w:p>
    <w:p w:rsidR="008E47A0" w:rsidRPr="006527A6" w:rsidRDefault="00257DAC" w:rsidP="00AC717E">
      <w:r w:rsidRPr="006527A6">
        <w:t>When scraped the html text data from job advertisement websites, there should have many noise stick with the text data. Noise removal function are provided by Beautiful Soup framework itself. The noise that need to be removed are text file headers, footers, html, XML, mark</w:t>
      </w:r>
      <w:r w:rsidR="00160E50" w:rsidRPr="006527A6">
        <w:t>-</w:t>
      </w:r>
      <w:r w:rsidRPr="006527A6">
        <w:t xml:space="preserve">up and metadata, </w:t>
      </w:r>
      <w:r w:rsidR="00160E50" w:rsidRPr="006527A6">
        <w:t>and also extracting the valuable data from JSON format when needed.</w:t>
      </w:r>
    </w:p>
    <w:p w:rsidR="00257DAC" w:rsidRPr="006527A6" w:rsidRDefault="00941FC5" w:rsidP="00AC717E">
      <w:pPr>
        <w:pStyle w:val="Heading6"/>
        <w:rPr>
          <w:sz w:val="24"/>
          <w:szCs w:val="24"/>
        </w:rPr>
      </w:pPr>
      <w:r>
        <w:rPr>
          <w:sz w:val="24"/>
          <w:szCs w:val="24"/>
        </w:rPr>
        <w:t xml:space="preserve">  </w:t>
      </w:r>
      <w:r w:rsidR="00257DAC" w:rsidRPr="006527A6">
        <w:rPr>
          <w:sz w:val="24"/>
          <w:szCs w:val="24"/>
        </w:rPr>
        <w:t>Tokenization</w:t>
      </w:r>
    </w:p>
    <w:p w:rsidR="00160E50" w:rsidRPr="006527A6" w:rsidRDefault="00160E50" w:rsidP="00AC717E">
      <w:r w:rsidRPr="006527A6">
        <w:t xml:space="preserve">Tokenization is a process that splits the strings of text into short text pieces, also known as tokens. Long string texts can be split into sentences and sentences can be split into words. </w:t>
      </w:r>
    </w:p>
    <w:p w:rsidR="00257DAC" w:rsidRPr="006527A6" w:rsidRDefault="00941FC5" w:rsidP="00AC717E">
      <w:pPr>
        <w:pStyle w:val="Heading6"/>
        <w:rPr>
          <w:sz w:val="24"/>
          <w:szCs w:val="24"/>
        </w:rPr>
      </w:pPr>
      <w:r>
        <w:rPr>
          <w:sz w:val="24"/>
          <w:szCs w:val="24"/>
        </w:rPr>
        <w:lastRenderedPageBreak/>
        <w:t xml:space="preserve">  </w:t>
      </w:r>
      <w:r w:rsidR="00257DAC" w:rsidRPr="006527A6">
        <w:rPr>
          <w:sz w:val="24"/>
          <w:szCs w:val="24"/>
        </w:rPr>
        <w:t>Remove Punctuation</w:t>
      </w:r>
    </w:p>
    <w:p w:rsidR="00160E50" w:rsidRPr="006527A6" w:rsidRDefault="00160E50" w:rsidP="00AC717E">
      <w:r w:rsidRPr="006527A6">
        <w:t>Removing punctuations from the sentences and texts, the system are not able to differentiate the string of text and string of punctuation, so we will use remove punctuation method to remove the ‘,’, ‘.’, ‘!’, etc. from the tokenized data. The punctuations are useless for us to perform the clustering algorithm.</w:t>
      </w:r>
    </w:p>
    <w:p w:rsidR="00257DAC" w:rsidRPr="006527A6" w:rsidRDefault="00941FC5" w:rsidP="00AC717E">
      <w:pPr>
        <w:pStyle w:val="Heading6"/>
        <w:rPr>
          <w:sz w:val="24"/>
          <w:szCs w:val="24"/>
        </w:rPr>
      </w:pPr>
      <w:r>
        <w:rPr>
          <w:sz w:val="24"/>
          <w:szCs w:val="24"/>
        </w:rPr>
        <w:t xml:space="preserve">  </w:t>
      </w:r>
      <w:r w:rsidR="00257DAC" w:rsidRPr="006527A6">
        <w:rPr>
          <w:sz w:val="24"/>
          <w:szCs w:val="24"/>
        </w:rPr>
        <w:t>To Lower Case</w:t>
      </w:r>
    </w:p>
    <w:p w:rsidR="00160E50" w:rsidRPr="006527A6" w:rsidRDefault="00160E50" w:rsidP="00AC717E">
      <w:r w:rsidRPr="006527A6">
        <w:t>Converts all the words into lower case to prevent case sensitive functions that will affect the final result of the project.</w:t>
      </w:r>
    </w:p>
    <w:p w:rsidR="00257DAC" w:rsidRPr="006527A6" w:rsidRDefault="00941FC5" w:rsidP="00AC717E">
      <w:pPr>
        <w:pStyle w:val="Heading6"/>
        <w:rPr>
          <w:sz w:val="24"/>
          <w:szCs w:val="24"/>
        </w:rPr>
      </w:pPr>
      <w:r>
        <w:rPr>
          <w:sz w:val="24"/>
          <w:szCs w:val="24"/>
        </w:rPr>
        <w:t xml:space="preserve">  </w:t>
      </w:r>
      <w:r w:rsidR="00257DAC" w:rsidRPr="006527A6">
        <w:rPr>
          <w:sz w:val="24"/>
          <w:szCs w:val="24"/>
        </w:rPr>
        <w:t>Filter English Words</w:t>
      </w:r>
    </w:p>
    <w:p w:rsidR="00160E50" w:rsidRPr="006527A6" w:rsidRDefault="00AE4990" w:rsidP="00AC717E">
      <w:r w:rsidRPr="006527A6">
        <w:t xml:space="preserve">The ‘English’ Words such as ‘you’, ‘more’, ‘then’, ‘only’, ‘at’, and so on which are not important in text clustering will be filtered out from the data. We can also add the custom words into the set of stop words which we would not like to see. </w:t>
      </w:r>
    </w:p>
    <w:p w:rsidR="00257DAC" w:rsidRPr="006527A6" w:rsidRDefault="00941FC5" w:rsidP="00AC717E">
      <w:pPr>
        <w:pStyle w:val="Heading6"/>
        <w:rPr>
          <w:sz w:val="24"/>
          <w:szCs w:val="24"/>
        </w:rPr>
      </w:pPr>
      <w:r>
        <w:rPr>
          <w:sz w:val="24"/>
          <w:szCs w:val="24"/>
        </w:rPr>
        <w:t xml:space="preserve">  </w:t>
      </w:r>
      <w:r w:rsidR="00257DAC" w:rsidRPr="006527A6">
        <w:rPr>
          <w:sz w:val="24"/>
          <w:szCs w:val="24"/>
        </w:rPr>
        <w:t>Stemming and Lemmatization</w:t>
      </w:r>
    </w:p>
    <w:p w:rsidR="00BE34F4" w:rsidRPr="006527A6" w:rsidRDefault="00AE4990" w:rsidP="00AC717E">
      <w:r w:rsidRPr="006527A6">
        <w:t xml:space="preserve">Stemming are able to stem the words which have the same root meaning, for example, ‘fished’, ‘fishing’ and ‘fishers’ will be stemmed into ‘fish’ keywords. Which reduced the different keywords appears from the text data. This will helps TF-IDF vectorizer to recognize the important keywords features from the text data. </w:t>
      </w:r>
    </w:p>
    <w:p w:rsidR="005344A4" w:rsidRPr="006527A6" w:rsidRDefault="005344A4" w:rsidP="00AC717E"/>
    <w:p w:rsidR="005344A4" w:rsidRPr="006527A6" w:rsidRDefault="005344A4" w:rsidP="00AC717E">
      <w:pPr>
        <w:pStyle w:val="Heading5"/>
        <w:rPr>
          <w:szCs w:val="24"/>
        </w:rPr>
      </w:pPr>
      <w:r w:rsidRPr="006527A6">
        <w:rPr>
          <w:szCs w:val="24"/>
        </w:rPr>
        <w:t>TF-IDF Vectorizer</w:t>
      </w:r>
    </w:p>
    <w:p w:rsidR="008A6FE8" w:rsidRPr="006527A6" w:rsidRDefault="008A6FE8" w:rsidP="00AC717E">
      <w:pPr>
        <w:rPr>
          <w:bCs/>
          <w:iCs/>
        </w:rPr>
      </w:pPr>
      <w:r w:rsidRPr="006527A6">
        <w:rPr>
          <w:bCs/>
          <w:iCs/>
        </w:rPr>
        <w:t xml:space="preserve">After the text data is pre-processed completely, the module will then proceed to finding keyword features from text data using TF-IDF method. TF-IDF are able to extract the features from the job descriptions. Basically, the pre-processed job description will be the input of TF-IDF vectorizer which transform job description into TF-IDF matrix which contains the scores of each keywords in </w:t>
      </w:r>
      <w:r w:rsidR="00BE34F4" w:rsidRPr="006527A6">
        <w:rPr>
          <w:bCs/>
          <w:iCs/>
        </w:rPr>
        <w:t>the matrix.</w:t>
      </w:r>
    </w:p>
    <w:p w:rsidR="008A6FE8" w:rsidRPr="006527A6" w:rsidRDefault="008A6FE8" w:rsidP="00AC717E"/>
    <w:p w:rsidR="005344A4" w:rsidRPr="006527A6" w:rsidRDefault="005344A4" w:rsidP="00AC717E">
      <w:pPr>
        <w:pStyle w:val="Heading5"/>
        <w:rPr>
          <w:szCs w:val="24"/>
        </w:rPr>
      </w:pPr>
      <w:r w:rsidRPr="006527A6">
        <w:rPr>
          <w:szCs w:val="24"/>
        </w:rPr>
        <w:t>Finding K-Value with Elbow Method</w:t>
      </w:r>
    </w:p>
    <w:p w:rsidR="008A6FE8" w:rsidRPr="006527A6" w:rsidRDefault="00BE34F4" w:rsidP="00AC717E">
      <w:r w:rsidRPr="006527A6">
        <w:t xml:space="preserve">The TF-IDF matrix will then be the input of K-Means algorithm to produce a global optimal number of clusters named The Elbow Method. The elbow method graph is created with y-axis (within cluster sum of squares) against x-axis (number of clusters). By using K-Means, we find sum of squared distances of samples to their </w:t>
      </w:r>
      <w:r w:rsidRPr="006527A6">
        <w:lastRenderedPageBreak/>
        <w:t xml:space="preserve">closest cluster centre which known as inertia. </w:t>
      </w:r>
      <w:r w:rsidR="005344A4" w:rsidRPr="006527A6">
        <w:t>If the within cluster sum of squares value remains at a number for few next clusters, the elbow is formed.</w:t>
      </w:r>
    </w:p>
    <w:p w:rsidR="005344A4" w:rsidRDefault="006527A6" w:rsidP="00B66271">
      <w:pPr>
        <w:ind w:firstLine="720"/>
      </w:pPr>
      <w:r>
        <w:t>In</w:t>
      </w:r>
      <w:r w:rsidR="00F92FB1">
        <w:t xml:space="preserve"> F</w:t>
      </w:r>
      <w:r w:rsidR="00013AAF">
        <w:t>igure 23</w:t>
      </w:r>
      <w:r>
        <w:t>, although there is no an obvious elbow shown in the graph, we can slightly predict the number of clusters, K-Value is 8. Since there is a slight elbow appears. Finally, we decided to use K-Value as 8 to get clusters result.</w:t>
      </w:r>
      <w:r w:rsidR="00FA307D">
        <w:t xml:space="preserve"> </w:t>
      </w:r>
    </w:p>
    <w:p w:rsidR="005344A4" w:rsidRDefault="006E4B25" w:rsidP="005344A4">
      <w:pPr>
        <w:keepNext/>
        <w:jc w:val="left"/>
      </w:pPr>
      <w:r>
        <w:pict>
          <v:shape id="_x0000_i1034" type="#_x0000_t75" style="width:411.75pt;height:308.25pt">
            <v:imagedata r:id="rId45" o:title="elbow(k=1,15)"/>
          </v:shape>
        </w:pict>
      </w:r>
    </w:p>
    <w:p w:rsidR="005344A4" w:rsidRDefault="005344A4" w:rsidP="005344A4">
      <w:pPr>
        <w:pStyle w:val="Caption"/>
        <w:jc w:val="center"/>
      </w:pPr>
      <w:bookmarkStart w:id="95" w:name="_Toc6619533"/>
      <w:r>
        <w:t xml:space="preserve">Figure </w:t>
      </w:r>
      <w:r>
        <w:fldChar w:fldCharType="begin"/>
      </w:r>
      <w:r>
        <w:instrText xml:space="preserve"> SEQ Figure \* ARABIC </w:instrText>
      </w:r>
      <w:r>
        <w:fldChar w:fldCharType="separate"/>
      </w:r>
      <w:r w:rsidR="00D641A6">
        <w:rPr>
          <w:noProof/>
        </w:rPr>
        <w:t>23</w:t>
      </w:r>
      <w:r>
        <w:fldChar w:fldCharType="end"/>
      </w:r>
      <w:r>
        <w:t>: Elbow method (K=8)</w:t>
      </w:r>
      <w:bookmarkEnd w:id="95"/>
    </w:p>
    <w:p w:rsidR="008A6FE8" w:rsidRDefault="008A6FE8" w:rsidP="007644EA">
      <w:pPr>
        <w:jc w:val="left"/>
      </w:pPr>
    </w:p>
    <w:p w:rsidR="006527A6" w:rsidRDefault="00A812DF" w:rsidP="007644EA">
      <w:pPr>
        <w:jc w:val="left"/>
      </w:pPr>
      <w:r>
        <w:t>After we have got the number of clusters, we are able to see th</w:t>
      </w:r>
      <w:r w:rsidR="00AF0055">
        <w:t xml:space="preserve">e job advertisement titles </w:t>
      </w:r>
      <w:r w:rsidR="00380FDE">
        <w:t xml:space="preserve">are </w:t>
      </w:r>
      <w:r>
        <w:t xml:space="preserve">already clustered into the keyword </w:t>
      </w:r>
      <w:r w:rsidR="00013AAF">
        <w:t>clusters as shown in Figure 24</w:t>
      </w:r>
      <w:r w:rsidR="00100870">
        <w:t>.</w:t>
      </w:r>
    </w:p>
    <w:p w:rsidR="005344A4" w:rsidRDefault="006E4B25" w:rsidP="00AC717E">
      <w:pPr>
        <w:keepNext/>
      </w:pPr>
      <w:r>
        <w:pict>
          <v:shape id="_x0000_i1035" type="#_x0000_t75" style="width:411pt;height:156pt">
            <v:imagedata r:id="rId46" o:title="clusters"/>
          </v:shape>
        </w:pict>
      </w:r>
    </w:p>
    <w:p w:rsidR="005344A4" w:rsidRDefault="005344A4" w:rsidP="005344A4">
      <w:pPr>
        <w:pStyle w:val="Caption"/>
        <w:jc w:val="center"/>
      </w:pPr>
      <w:bookmarkStart w:id="96" w:name="_Toc6619534"/>
      <w:r>
        <w:t xml:space="preserve">Figure </w:t>
      </w:r>
      <w:r>
        <w:fldChar w:fldCharType="begin"/>
      </w:r>
      <w:r>
        <w:instrText xml:space="preserve"> SEQ Figure \* ARABIC </w:instrText>
      </w:r>
      <w:r>
        <w:fldChar w:fldCharType="separate"/>
      </w:r>
      <w:r w:rsidR="00D641A6">
        <w:rPr>
          <w:noProof/>
        </w:rPr>
        <w:t>24</w:t>
      </w:r>
      <w:r>
        <w:fldChar w:fldCharType="end"/>
      </w:r>
      <w:r>
        <w:t>: Cluster</w:t>
      </w:r>
      <w:r w:rsidR="00F92237">
        <w:t>s keyword and job titles clustered</w:t>
      </w:r>
      <w:bookmarkEnd w:id="96"/>
    </w:p>
    <w:p w:rsidR="0079039C" w:rsidRDefault="0079039C" w:rsidP="007644EA">
      <w:pPr>
        <w:jc w:val="left"/>
      </w:pPr>
    </w:p>
    <w:p w:rsidR="00106CED" w:rsidRDefault="00106CED" w:rsidP="00106CED">
      <w:pPr>
        <w:pStyle w:val="Heading3"/>
      </w:pPr>
      <w:bookmarkStart w:id="97" w:name="_Toc6618983"/>
      <w:r>
        <w:lastRenderedPageBreak/>
        <w:t>Result and discussion</w:t>
      </w:r>
      <w:bookmarkEnd w:id="97"/>
    </w:p>
    <w:p w:rsidR="0079039C" w:rsidRDefault="0079039C" w:rsidP="0079039C">
      <w:r>
        <w:t xml:space="preserve">The total number of job advertisements that collected from websites is 4827. </w:t>
      </w:r>
      <w:r w:rsidR="0049659E">
        <w:t xml:space="preserve">All the job advertisements are IT computer science related fields. However, the data size is still quite big which we can see the clusters number are not clear when we use Elbow Method. </w:t>
      </w:r>
      <w:r w:rsidR="00631396">
        <w:t xml:space="preserve">The reason that we used K-Means algorithm is because the example code of K-Means algorithm is much more than the others algorithm, it is very easy to be referred from online source code. </w:t>
      </w:r>
      <w:r w:rsidR="0049659E">
        <w:t>After the several runs for K-Means algorithm, we finally decided to use K=8 as our global optimal value for clustering. So, there are total 8 clusters for us to analyse and cluster all the job descriptions:</w:t>
      </w:r>
    </w:p>
    <w:p w:rsidR="000D65CF" w:rsidRDefault="000D65CF" w:rsidP="000D65CF">
      <w:pPr>
        <w:pStyle w:val="Caption"/>
        <w:keepNext/>
      </w:pPr>
    </w:p>
    <w:p w:rsidR="00F31884" w:rsidRPr="00F31884" w:rsidRDefault="00F31884" w:rsidP="00F31884"/>
    <w:p w:rsidR="00F31884" w:rsidRDefault="00F31884" w:rsidP="00F31884">
      <w:pPr>
        <w:pStyle w:val="Caption"/>
        <w:keepNext/>
        <w:jc w:val="center"/>
      </w:pPr>
      <w:bookmarkStart w:id="98" w:name="_Toc6619168"/>
      <w:bookmarkStart w:id="99" w:name="_Toc6619535"/>
      <w:r>
        <w:t xml:space="preserve">Table </w:t>
      </w:r>
      <w:r>
        <w:fldChar w:fldCharType="begin"/>
      </w:r>
      <w:r>
        <w:instrText xml:space="preserve"> SEQ Table \* ARABIC </w:instrText>
      </w:r>
      <w:r>
        <w:fldChar w:fldCharType="separate"/>
      </w:r>
      <w:r>
        <w:rPr>
          <w:noProof/>
        </w:rPr>
        <w:t>2</w:t>
      </w:r>
      <w:r>
        <w:fldChar w:fldCharType="end"/>
      </w:r>
      <w:r>
        <w:t xml:space="preserve">: </w:t>
      </w:r>
      <w:r w:rsidRPr="00A47FCD">
        <w:t>Clusters with keyword and job title clustered</w:t>
      </w:r>
      <w:bookmarkEnd w:id="98"/>
      <w:bookmarkEnd w:id="99"/>
    </w:p>
    <w:tbl>
      <w:tblPr>
        <w:tblStyle w:val="TableGrid"/>
        <w:tblW w:w="0" w:type="auto"/>
        <w:tblLook w:val="04A0" w:firstRow="1" w:lastRow="0" w:firstColumn="1" w:lastColumn="0" w:noHBand="0" w:noVBand="1"/>
      </w:tblPr>
      <w:tblGrid>
        <w:gridCol w:w="1964"/>
        <w:gridCol w:w="2475"/>
        <w:gridCol w:w="3049"/>
        <w:gridCol w:w="951"/>
      </w:tblGrid>
      <w:tr w:rsidR="00683D6E" w:rsidTr="00556BDD">
        <w:tc>
          <w:tcPr>
            <w:tcW w:w="1964" w:type="dxa"/>
          </w:tcPr>
          <w:p w:rsidR="00683D6E" w:rsidRDefault="00683D6E" w:rsidP="0079039C">
            <w:r>
              <w:t>Cluster</w:t>
            </w:r>
          </w:p>
        </w:tc>
        <w:tc>
          <w:tcPr>
            <w:tcW w:w="2475" w:type="dxa"/>
          </w:tcPr>
          <w:p w:rsidR="00683D6E" w:rsidRDefault="00683D6E" w:rsidP="0079039C">
            <w:r>
              <w:t>Keywords</w:t>
            </w:r>
          </w:p>
        </w:tc>
        <w:tc>
          <w:tcPr>
            <w:tcW w:w="3049" w:type="dxa"/>
          </w:tcPr>
          <w:p w:rsidR="00683D6E" w:rsidRDefault="00683D6E" w:rsidP="0079039C">
            <w:r>
              <w:t>Job title Clustered</w:t>
            </w:r>
          </w:p>
        </w:tc>
        <w:tc>
          <w:tcPr>
            <w:tcW w:w="951" w:type="dxa"/>
          </w:tcPr>
          <w:p w:rsidR="00683D6E" w:rsidRDefault="00683D6E" w:rsidP="0079039C">
            <w:r>
              <w:t>Job title counts</w:t>
            </w:r>
          </w:p>
        </w:tc>
      </w:tr>
      <w:tr w:rsidR="00683D6E" w:rsidTr="00556BDD">
        <w:tc>
          <w:tcPr>
            <w:tcW w:w="1964" w:type="dxa"/>
          </w:tcPr>
          <w:p w:rsidR="00683D6E" w:rsidRDefault="00683D6E" w:rsidP="0079039C">
            <w:r>
              <w:t>0</w:t>
            </w:r>
          </w:p>
        </w:tc>
        <w:tc>
          <w:tcPr>
            <w:tcW w:w="2475" w:type="dxa"/>
          </w:tcPr>
          <w:p w:rsidR="00683D6E" w:rsidRDefault="00683D6E" w:rsidP="0079039C">
            <w:r>
              <w:t>networking, support, hardware, system, service, troubleshooting, provide, security, administration, configuration</w:t>
            </w:r>
          </w:p>
        </w:tc>
        <w:tc>
          <w:tcPr>
            <w:tcW w:w="3049" w:type="dxa"/>
          </w:tcPr>
          <w:p w:rsidR="00683D6E" w:rsidRDefault="00683D6E" w:rsidP="001B642A">
            <w:r>
              <w:t>IT desktop Support, Cloud Architect, IT Customer Service Officer, and etc.</w:t>
            </w:r>
          </w:p>
          <w:p w:rsidR="00683D6E" w:rsidRDefault="00683D6E" w:rsidP="0079039C"/>
        </w:tc>
        <w:tc>
          <w:tcPr>
            <w:tcW w:w="951" w:type="dxa"/>
          </w:tcPr>
          <w:p w:rsidR="00683D6E" w:rsidRDefault="00556BDD" w:rsidP="001B642A">
            <w:r>
              <w:t>719</w:t>
            </w:r>
          </w:p>
        </w:tc>
      </w:tr>
      <w:tr w:rsidR="00683D6E" w:rsidTr="00556BDD">
        <w:tc>
          <w:tcPr>
            <w:tcW w:w="1964" w:type="dxa"/>
          </w:tcPr>
          <w:p w:rsidR="00683D6E" w:rsidRDefault="00683D6E" w:rsidP="0079039C">
            <w:r>
              <w:t>1</w:t>
            </w:r>
          </w:p>
        </w:tc>
        <w:tc>
          <w:tcPr>
            <w:tcW w:w="2475" w:type="dxa"/>
          </w:tcPr>
          <w:p w:rsidR="00683D6E" w:rsidRDefault="00683D6E" w:rsidP="001B642A">
            <w:r>
              <w:t>management, project, business, teams, processes, ensure, work, solve, requirements, developed</w:t>
            </w:r>
          </w:p>
          <w:p w:rsidR="00683D6E" w:rsidRDefault="00683D6E" w:rsidP="0079039C"/>
        </w:tc>
        <w:tc>
          <w:tcPr>
            <w:tcW w:w="3049" w:type="dxa"/>
          </w:tcPr>
          <w:p w:rsidR="00683D6E" w:rsidRDefault="00683D6E" w:rsidP="0079039C">
            <w:r>
              <w:t>Senior Game Producer, Sales Manager, Junior Project Manager, Technical Project Manager and etc.</w:t>
            </w:r>
          </w:p>
        </w:tc>
        <w:tc>
          <w:tcPr>
            <w:tcW w:w="951" w:type="dxa"/>
          </w:tcPr>
          <w:p w:rsidR="00683D6E" w:rsidRDefault="00556BDD" w:rsidP="0079039C">
            <w:r>
              <w:t>771</w:t>
            </w:r>
          </w:p>
        </w:tc>
      </w:tr>
      <w:tr w:rsidR="00683D6E" w:rsidRPr="00F767E7" w:rsidTr="00556BDD">
        <w:tc>
          <w:tcPr>
            <w:tcW w:w="1964" w:type="dxa"/>
          </w:tcPr>
          <w:p w:rsidR="00683D6E" w:rsidRPr="00F767E7" w:rsidRDefault="00683D6E" w:rsidP="0079039C">
            <w:pPr>
              <w:rPr>
                <w:sz w:val="22"/>
              </w:rPr>
            </w:pPr>
            <w:r w:rsidRPr="00F767E7">
              <w:rPr>
                <w:sz w:val="22"/>
              </w:rPr>
              <w:t>2</w:t>
            </w:r>
          </w:p>
        </w:tc>
        <w:tc>
          <w:tcPr>
            <w:tcW w:w="2475" w:type="dxa"/>
          </w:tcPr>
          <w:p w:rsidR="00683D6E" w:rsidRPr="00F767E7" w:rsidRDefault="00683D6E" w:rsidP="001B642A">
            <w:pPr>
              <w:rPr>
                <w:sz w:val="22"/>
              </w:rPr>
            </w:pPr>
            <w:proofErr w:type="spellStart"/>
            <w:r w:rsidRPr="00F767E7">
              <w:rPr>
                <w:sz w:val="22"/>
              </w:rPr>
              <w:t>infotech</w:t>
            </w:r>
            <w:proofErr w:type="spellEnd"/>
            <w:r w:rsidRPr="00F767E7">
              <w:rPr>
                <w:sz w:val="22"/>
              </w:rPr>
              <w:t xml:space="preserve">, greet, </w:t>
            </w:r>
            <w:proofErr w:type="spellStart"/>
            <w:r w:rsidRPr="00F767E7">
              <w:rPr>
                <w:sz w:val="22"/>
              </w:rPr>
              <w:t>infotechposition</w:t>
            </w:r>
            <w:proofErr w:type="spellEnd"/>
            <w:r w:rsidRPr="00F767E7">
              <w:rPr>
                <w:sz w:val="22"/>
              </w:rPr>
              <w:t xml:space="preserve">, regarding, </w:t>
            </w:r>
            <w:proofErr w:type="spellStart"/>
            <w:r w:rsidRPr="00F767E7">
              <w:rPr>
                <w:sz w:val="22"/>
              </w:rPr>
              <w:t>monthjd</w:t>
            </w:r>
            <w:proofErr w:type="spellEnd"/>
            <w:r w:rsidRPr="00F767E7">
              <w:rPr>
                <w:sz w:val="22"/>
              </w:rPr>
              <w:t xml:space="preserve">, </w:t>
            </w:r>
            <w:proofErr w:type="spellStart"/>
            <w:r w:rsidRPr="00F767E7">
              <w:rPr>
                <w:sz w:val="22"/>
              </w:rPr>
              <w:t>yearslocation</w:t>
            </w:r>
            <w:proofErr w:type="spellEnd"/>
            <w:r w:rsidRPr="00F767E7">
              <w:rPr>
                <w:sz w:val="22"/>
              </w:rPr>
              <w:t xml:space="preserve">, client, information, operational, </w:t>
            </w:r>
            <w:proofErr w:type="spellStart"/>
            <w:r w:rsidRPr="00F767E7">
              <w:rPr>
                <w:sz w:val="22"/>
              </w:rPr>
              <w:lastRenderedPageBreak/>
              <w:t>singaporeemployer</w:t>
            </w:r>
            <w:proofErr w:type="spellEnd"/>
          </w:p>
          <w:p w:rsidR="00683D6E" w:rsidRPr="00F767E7" w:rsidRDefault="00683D6E" w:rsidP="0079039C">
            <w:pPr>
              <w:rPr>
                <w:sz w:val="22"/>
              </w:rPr>
            </w:pPr>
          </w:p>
        </w:tc>
        <w:tc>
          <w:tcPr>
            <w:tcW w:w="3049" w:type="dxa"/>
          </w:tcPr>
          <w:p w:rsidR="00683D6E" w:rsidRPr="00F767E7" w:rsidRDefault="00683D6E" w:rsidP="0079039C">
            <w:pPr>
              <w:rPr>
                <w:sz w:val="22"/>
              </w:rPr>
            </w:pPr>
            <w:proofErr w:type="spellStart"/>
            <w:r w:rsidRPr="00F767E7">
              <w:rPr>
                <w:sz w:val="22"/>
              </w:rPr>
              <w:lastRenderedPageBreak/>
              <w:t>c++</w:t>
            </w:r>
            <w:proofErr w:type="spellEnd"/>
            <w:r w:rsidRPr="00F767E7">
              <w:rPr>
                <w:sz w:val="22"/>
              </w:rPr>
              <w:t xml:space="preserve"> Developer, </w:t>
            </w:r>
            <w:proofErr w:type="spellStart"/>
            <w:r w:rsidRPr="00F767E7">
              <w:rPr>
                <w:sz w:val="22"/>
              </w:rPr>
              <w:t>Dotnet</w:t>
            </w:r>
            <w:proofErr w:type="spellEnd"/>
            <w:r w:rsidRPr="00F767E7">
              <w:rPr>
                <w:sz w:val="22"/>
              </w:rPr>
              <w:t xml:space="preserve"> Developer, Senior .Net Developer, </w:t>
            </w:r>
            <w:proofErr w:type="spellStart"/>
            <w:r w:rsidRPr="00F767E7">
              <w:rPr>
                <w:sz w:val="22"/>
              </w:rPr>
              <w:t>Dotnet</w:t>
            </w:r>
            <w:proofErr w:type="spellEnd"/>
            <w:r w:rsidRPr="00F767E7">
              <w:rPr>
                <w:sz w:val="22"/>
              </w:rPr>
              <w:t xml:space="preserve"> Developer, Full Stack Web Developer and etc.</w:t>
            </w:r>
          </w:p>
        </w:tc>
        <w:tc>
          <w:tcPr>
            <w:tcW w:w="951" w:type="dxa"/>
          </w:tcPr>
          <w:p w:rsidR="00683D6E" w:rsidRPr="00F767E7" w:rsidRDefault="00556BDD" w:rsidP="0079039C">
            <w:pPr>
              <w:rPr>
                <w:sz w:val="22"/>
              </w:rPr>
            </w:pPr>
            <w:r w:rsidRPr="00F767E7">
              <w:rPr>
                <w:sz w:val="22"/>
              </w:rPr>
              <w:t>129</w:t>
            </w:r>
          </w:p>
        </w:tc>
      </w:tr>
      <w:tr w:rsidR="00683D6E" w:rsidTr="00556BDD">
        <w:tc>
          <w:tcPr>
            <w:tcW w:w="1964" w:type="dxa"/>
          </w:tcPr>
          <w:p w:rsidR="00683D6E" w:rsidRDefault="00683D6E" w:rsidP="0079039C">
            <w:r>
              <w:lastRenderedPageBreak/>
              <w:t>3</w:t>
            </w:r>
          </w:p>
        </w:tc>
        <w:tc>
          <w:tcPr>
            <w:tcW w:w="2475" w:type="dxa"/>
          </w:tcPr>
          <w:p w:rsidR="00683D6E" w:rsidRDefault="00683D6E" w:rsidP="001B642A">
            <w:r>
              <w:t xml:space="preserve">teams, work, </w:t>
            </w:r>
            <w:proofErr w:type="spellStart"/>
            <w:r>
              <w:t>productionize</w:t>
            </w:r>
            <w:proofErr w:type="spellEnd"/>
            <w:r>
              <w:t>, business, growth, markets, developed, customer, management, build</w:t>
            </w:r>
          </w:p>
          <w:p w:rsidR="00683D6E" w:rsidRDefault="00683D6E" w:rsidP="0079039C"/>
        </w:tc>
        <w:tc>
          <w:tcPr>
            <w:tcW w:w="3049" w:type="dxa"/>
          </w:tcPr>
          <w:p w:rsidR="00683D6E" w:rsidRDefault="00683D6E" w:rsidP="001B642A">
            <w:r>
              <w:t xml:space="preserve">Data Scientist, </w:t>
            </w:r>
            <w:proofErr w:type="spellStart"/>
            <w:r>
              <w:t>DevOps</w:t>
            </w:r>
            <w:proofErr w:type="spellEnd"/>
            <w:r>
              <w:t xml:space="preserve"> engineer, Customer Account Manager, Asset Management IT, Product Designer, System Analyst, IT Project Manager and etc.</w:t>
            </w:r>
          </w:p>
          <w:p w:rsidR="00683D6E" w:rsidRDefault="00683D6E" w:rsidP="0079039C"/>
        </w:tc>
        <w:tc>
          <w:tcPr>
            <w:tcW w:w="951" w:type="dxa"/>
          </w:tcPr>
          <w:p w:rsidR="00683D6E" w:rsidRDefault="00556BDD" w:rsidP="001B642A">
            <w:r>
              <w:t>767</w:t>
            </w:r>
          </w:p>
        </w:tc>
      </w:tr>
      <w:tr w:rsidR="00683D6E" w:rsidTr="00556BDD">
        <w:tc>
          <w:tcPr>
            <w:tcW w:w="1964" w:type="dxa"/>
          </w:tcPr>
          <w:p w:rsidR="00683D6E" w:rsidRDefault="00683D6E" w:rsidP="0079039C">
            <w:r>
              <w:t>4</w:t>
            </w:r>
          </w:p>
        </w:tc>
        <w:tc>
          <w:tcPr>
            <w:tcW w:w="2475" w:type="dxa"/>
          </w:tcPr>
          <w:p w:rsidR="00683D6E" w:rsidRDefault="00683D6E" w:rsidP="0079039C">
            <w:r>
              <w:t>testing, developed, requirements, systems, design, analytical, software, project, documentation, work, solve, business, specifications</w:t>
            </w:r>
          </w:p>
        </w:tc>
        <w:tc>
          <w:tcPr>
            <w:tcW w:w="3049" w:type="dxa"/>
          </w:tcPr>
          <w:p w:rsidR="00683D6E" w:rsidRDefault="00683D6E" w:rsidP="001B642A">
            <w:r>
              <w:t>Data scientist, Application Engineer, Software engineer- C#, (SA) Software engineer – Java and etc.</w:t>
            </w:r>
          </w:p>
          <w:p w:rsidR="00683D6E" w:rsidRDefault="00683D6E" w:rsidP="0079039C"/>
        </w:tc>
        <w:tc>
          <w:tcPr>
            <w:tcW w:w="951" w:type="dxa"/>
          </w:tcPr>
          <w:p w:rsidR="00683D6E" w:rsidRDefault="00556BDD" w:rsidP="001B642A">
            <w:r>
              <w:t>696</w:t>
            </w:r>
          </w:p>
        </w:tc>
      </w:tr>
      <w:tr w:rsidR="00683D6E" w:rsidTr="00556BDD">
        <w:tc>
          <w:tcPr>
            <w:tcW w:w="1964" w:type="dxa"/>
          </w:tcPr>
          <w:p w:rsidR="00683D6E" w:rsidRDefault="00683D6E" w:rsidP="0079039C">
            <w:r>
              <w:t>5</w:t>
            </w:r>
          </w:p>
        </w:tc>
        <w:tc>
          <w:tcPr>
            <w:tcW w:w="2475" w:type="dxa"/>
          </w:tcPr>
          <w:p w:rsidR="00683D6E" w:rsidRDefault="00683D6E" w:rsidP="001B642A">
            <w:r>
              <w:t>security, cyber, consulting, discriminate, feel, cooperative, raising, client, min, threat</w:t>
            </w:r>
          </w:p>
          <w:p w:rsidR="00683D6E" w:rsidRDefault="00683D6E" w:rsidP="0079039C"/>
        </w:tc>
        <w:tc>
          <w:tcPr>
            <w:tcW w:w="3049" w:type="dxa"/>
          </w:tcPr>
          <w:p w:rsidR="00683D6E" w:rsidRDefault="00683D6E" w:rsidP="001B642A">
            <w:r>
              <w:t>Communication Solution Architect (Presales), Regional Marketing Manager, APAC, Sales Engineering Manager, Senior Sales Manager, Security consultant, Security lead, Cyber security Specialist and etc.</w:t>
            </w:r>
          </w:p>
          <w:p w:rsidR="00683D6E" w:rsidRDefault="00683D6E" w:rsidP="0079039C"/>
        </w:tc>
        <w:tc>
          <w:tcPr>
            <w:tcW w:w="951" w:type="dxa"/>
          </w:tcPr>
          <w:p w:rsidR="00683D6E" w:rsidRDefault="00556BDD" w:rsidP="001B642A">
            <w:r>
              <w:t>90</w:t>
            </w:r>
          </w:p>
        </w:tc>
      </w:tr>
      <w:tr w:rsidR="00683D6E" w:rsidTr="00556BDD">
        <w:tc>
          <w:tcPr>
            <w:tcW w:w="1964" w:type="dxa"/>
          </w:tcPr>
          <w:p w:rsidR="00683D6E" w:rsidRDefault="00683D6E" w:rsidP="0079039C">
            <w:r>
              <w:t>6</w:t>
            </w:r>
          </w:p>
        </w:tc>
        <w:tc>
          <w:tcPr>
            <w:tcW w:w="2475" w:type="dxa"/>
          </w:tcPr>
          <w:p w:rsidR="00683D6E" w:rsidRDefault="00683D6E" w:rsidP="001B642A">
            <w:r>
              <w:t xml:space="preserve">developed, web, design, </w:t>
            </w:r>
            <w:proofErr w:type="spellStart"/>
            <w:r>
              <w:t>Apicentric</w:t>
            </w:r>
            <w:proofErr w:type="spellEnd"/>
            <w:r>
              <w:t xml:space="preserve">, java, JavaScript, code, frameworks, testing, work, knowledge, software, programming, skills, </w:t>
            </w:r>
            <w:r>
              <w:lastRenderedPageBreak/>
              <w:t xml:space="preserve">net, databases, strong, </w:t>
            </w:r>
            <w:proofErr w:type="spellStart"/>
            <w:r>
              <w:t>css</w:t>
            </w:r>
            <w:proofErr w:type="spellEnd"/>
            <w:r>
              <w:t xml:space="preserve">, </w:t>
            </w:r>
            <w:proofErr w:type="spellStart"/>
            <w:r>
              <w:t>sql</w:t>
            </w:r>
            <w:proofErr w:type="spellEnd"/>
          </w:p>
          <w:p w:rsidR="00683D6E" w:rsidRDefault="00683D6E" w:rsidP="0079039C"/>
        </w:tc>
        <w:tc>
          <w:tcPr>
            <w:tcW w:w="3049" w:type="dxa"/>
          </w:tcPr>
          <w:p w:rsidR="00683D6E" w:rsidRDefault="00683D6E" w:rsidP="0079039C">
            <w:r>
              <w:lastRenderedPageBreak/>
              <w:t>Web/ Front end Developer, PHP Developer, Software Engineer, Web Application Developer (.NET) Central, Senior .Net Developer, Software Engineer – Web (JavaScript/ React) and etc.</w:t>
            </w:r>
          </w:p>
        </w:tc>
        <w:tc>
          <w:tcPr>
            <w:tcW w:w="951" w:type="dxa"/>
          </w:tcPr>
          <w:p w:rsidR="00683D6E" w:rsidRDefault="00556BDD" w:rsidP="0079039C">
            <w:r>
              <w:t>700</w:t>
            </w:r>
          </w:p>
        </w:tc>
      </w:tr>
      <w:tr w:rsidR="00683D6E" w:rsidTr="00556BDD">
        <w:tc>
          <w:tcPr>
            <w:tcW w:w="1964" w:type="dxa"/>
          </w:tcPr>
          <w:p w:rsidR="00683D6E" w:rsidRDefault="00683D6E" w:rsidP="0079039C">
            <w:r>
              <w:lastRenderedPageBreak/>
              <w:t>7</w:t>
            </w:r>
          </w:p>
        </w:tc>
        <w:tc>
          <w:tcPr>
            <w:tcW w:w="2475" w:type="dxa"/>
          </w:tcPr>
          <w:p w:rsidR="00683D6E" w:rsidRDefault="00683D6E" w:rsidP="001B642A">
            <w:r>
              <w:t>work, skills, requirements, management, developed, good, communication, knowledge, data, project, software, support, business, analytical, design, teams, client, customer</w:t>
            </w:r>
          </w:p>
          <w:p w:rsidR="00683D6E" w:rsidRDefault="00683D6E" w:rsidP="0079039C"/>
        </w:tc>
        <w:tc>
          <w:tcPr>
            <w:tcW w:w="3049" w:type="dxa"/>
          </w:tcPr>
          <w:p w:rsidR="00683D6E" w:rsidRDefault="00683D6E" w:rsidP="0079039C">
            <w:r>
              <w:t>Business Process Engineer, IT software Trainer, Business/ System Analyst, System Analyst Leader, Performance Test Engineer, SAP BPC Functional Consultant and etc.</w:t>
            </w:r>
          </w:p>
        </w:tc>
        <w:tc>
          <w:tcPr>
            <w:tcW w:w="951" w:type="dxa"/>
          </w:tcPr>
          <w:p w:rsidR="00683D6E" w:rsidRDefault="00556BDD" w:rsidP="0079039C">
            <w:r>
              <w:t>947</w:t>
            </w:r>
          </w:p>
        </w:tc>
      </w:tr>
    </w:tbl>
    <w:p w:rsidR="00B60555" w:rsidRDefault="00B60555" w:rsidP="0079039C"/>
    <w:p w:rsidR="009C43FF" w:rsidRDefault="009C43FF" w:rsidP="0079039C">
      <w:bookmarkStart w:id="100" w:name="_Toc5119298"/>
    </w:p>
    <w:p w:rsidR="000D65CF" w:rsidRDefault="00B60555" w:rsidP="000D65CF">
      <w:pPr>
        <w:ind w:firstLine="360"/>
      </w:pPr>
      <w:bookmarkStart w:id="101" w:name="_Toc6532015"/>
      <w:bookmarkStart w:id="102" w:name="_Toc6532049"/>
      <w:bookmarkStart w:id="103" w:name="_Toc6532067"/>
      <w:bookmarkStart w:id="104" w:name="_Toc5130670"/>
      <w:bookmarkStart w:id="105" w:name="_Toc5460748"/>
      <w:r w:rsidRPr="000D65CF">
        <w:t xml:space="preserve">Referring to Table </w:t>
      </w:r>
      <w:r w:rsidR="000D65CF">
        <w:t>2</w:t>
      </w:r>
      <w:r w:rsidRPr="000D65CF">
        <w:t xml:space="preserve"> shown above, each clusters have their own clustered keywords which ca</w:t>
      </w:r>
      <w:r w:rsidR="00FA21D7" w:rsidRPr="000D65CF">
        <w:t>n be used to cluster the job</w:t>
      </w:r>
      <w:r w:rsidRPr="000D65CF">
        <w:t xml:space="preserve"> title</w:t>
      </w:r>
      <w:r w:rsidR="00FA21D7" w:rsidRPr="000D65CF">
        <w:t>s</w:t>
      </w:r>
      <w:r w:rsidR="003E2DE1" w:rsidRPr="000D65CF">
        <w:t xml:space="preserve"> by using the job descriptions</w:t>
      </w:r>
      <w:r w:rsidRPr="000D65CF">
        <w:t>.</w:t>
      </w:r>
      <w:bookmarkEnd w:id="100"/>
      <w:r w:rsidR="00395922" w:rsidRPr="000D65CF">
        <w:t xml:space="preserve"> </w:t>
      </w:r>
      <w:r w:rsidR="00C171B3" w:rsidRPr="000D65CF">
        <w:t>By using the keywords for each cluster, the skills are able to be predicted as follow</w:t>
      </w:r>
      <w:r w:rsidR="00C171B3">
        <w:t>:</w:t>
      </w:r>
      <w:bookmarkEnd w:id="101"/>
      <w:bookmarkEnd w:id="102"/>
      <w:bookmarkEnd w:id="103"/>
    </w:p>
    <w:p w:rsidR="00FA21D7" w:rsidRDefault="00C171B3" w:rsidP="00C171B3">
      <w:pPr>
        <w:pStyle w:val="ListParagraph"/>
        <w:numPr>
          <w:ilvl w:val="0"/>
          <w:numId w:val="22"/>
        </w:numPr>
      </w:pPr>
      <w:r>
        <w:t>Cluster 0: Technical support skills</w:t>
      </w:r>
      <w:r w:rsidR="008335D7">
        <w:t xml:space="preserve"> (719 jobs)</w:t>
      </w:r>
    </w:p>
    <w:p w:rsidR="00C171B3" w:rsidRDefault="00C171B3" w:rsidP="00C171B3">
      <w:pPr>
        <w:pStyle w:val="ListParagraph"/>
        <w:numPr>
          <w:ilvl w:val="0"/>
          <w:numId w:val="22"/>
        </w:numPr>
      </w:pPr>
      <w:r>
        <w:t>Cluster 1: Business project management skills</w:t>
      </w:r>
      <w:r w:rsidR="008335D7">
        <w:t xml:space="preserve"> (771 jobs)</w:t>
      </w:r>
    </w:p>
    <w:p w:rsidR="00C171B3" w:rsidRDefault="00C171B3" w:rsidP="00C171B3">
      <w:pPr>
        <w:pStyle w:val="ListParagraph"/>
        <w:numPr>
          <w:ilvl w:val="0"/>
          <w:numId w:val="22"/>
        </w:numPr>
      </w:pPr>
      <w:r>
        <w:t xml:space="preserve">Cluster 2: </w:t>
      </w:r>
      <w:r w:rsidR="0014424C">
        <w:t>It is not a skill set, but it is categorized as job demand in Singapore</w:t>
      </w:r>
      <w:r w:rsidR="008335D7">
        <w:t xml:space="preserve"> (129 jobs)</w:t>
      </w:r>
    </w:p>
    <w:p w:rsidR="003157B4" w:rsidRDefault="003157B4" w:rsidP="00C171B3">
      <w:pPr>
        <w:pStyle w:val="ListParagraph"/>
        <w:numPr>
          <w:ilvl w:val="0"/>
          <w:numId w:val="22"/>
        </w:numPr>
      </w:pPr>
      <w:r>
        <w:t>Cluster 3: Business project management skills</w:t>
      </w:r>
      <w:r w:rsidR="008335D7">
        <w:t xml:space="preserve"> (767 jobs)</w:t>
      </w:r>
    </w:p>
    <w:p w:rsidR="003157B4" w:rsidRDefault="003157B4" w:rsidP="00C171B3">
      <w:pPr>
        <w:pStyle w:val="ListParagraph"/>
        <w:numPr>
          <w:ilvl w:val="0"/>
          <w:numId w:val="22"/>
        </w:numPr>
      </w:pPr>
      <w:r>
        <w:t>Cluster 4: Software Testing skills</w:t>
      </w:r>
      <w:r w:rsidR="008335D7">
        <w:t xml:space="preserve"> (696 jobs)</w:t>
      </w:r>
    </w:p>
    <w:p w:rsidR="003157B4" w:rsidRDefault="003157B4" w:rsidP="00C171B3">
      <w:pPr>
        <w:pStyle w:val="ListParagraph"/>
        <w:numPr>
          <w:ilvl w:val="0"/>
          <w:numId w:val="22"/>
        </w:numPr>
      </w:pPr>
      <w:r>
        <w:t>Cluster 5: Cyber security consultation skills</w:t>
      </w:r>
      <w:r w:rsidR="008335D7">
        <w:t xml:space="preserve"> (90 jobs)</w:t>
      </w:r>
    </w:p>
    <w:p w:rsidR="003157B4" w:rsidRDefault="003157B4" w:rsidP="00C171B3">
      <w:pPr>
        <w:pStyle w:val="ListParagraph"/>
        <w:numPr>
          <w:ilvl w:val="0"/>
          <w:numId w:val="22"/>
        </w:numPr>
      </w:pPr>
      <w:r>
        <w:t>Cluster 6: Web application development skills</w:t>
      </w:r>
      <w:r w:rsidR="008335D7">
        <w:t xml:space="preserve"> (700 jobs)</w:t>
      </w:r>
    </w:p>
    <w:p w:rsidR="00FA21D7" w:rsidRDefault="003157B4" w:rsidP="0079039C">
      <w:pPr>
        <w:pStyle w:val="ListParagraph"/>
        <w:numPr>
          <w:ilvl w:val="0"/>
          <w:numId w:val="22"/>
        </w:numPr>
      </w:pPr>
      <w:r>
        <w:t>Cluster 7: Business project management skills</w:t>
      </w:r>
      <w:r w:rsidR="00090E11">
        <w:t xml:space="preserve"> (947 jobs)</w:t>
      </w:r>
    </w:p>
    <w:p w:rsidR="00696AED" w:rsidRDefault="00696AED" w:rsidP="00696AED">
      <w:pPr>
        <w:pStyle w:val="ListParagraph"/>
      </w:pPr>
    </w:p>
    <w:p w:rsidR="000F7BEE" w:rsidRDefault="00696AED" w:rsidP="00D26D58">
      <w:pPr>
        <w:ind w:left="360" w:firstLine="360"/>
      </w:pPr>
      <w:r>
        <w:t>Cluster 1, 3, 7 are categorized into business project management skills because they have the si</w:t>
      </w:r>
      <w:r w:rsidR="00D26D58">
        <w:t>milar keywords in the cluster.</w:t>
      </w:r>
      <w:r w:rsidR="00CE7FCA" w:rsidRPr="00CE7FCA">
        <w:t xml:space="preserve"> </w:t>
      </w:r>
      <w:r w:rsidR="00CE7FCA">
        <w:t>Figu</w:t>
      </w:r>
      <w:r w:rsidR="00D26D58">
        <w:t>re 25</w:t>
      </w:r>
      <w:r w:rsidR="00D4396D">
        <w:t xml:space="preserve"> </w:t>
      </w:r>
      <w:r w:rsidR="00CE7FCA">
        <w:t>shows that the number of job adverts located in each clusters.</w:t>
      </w:r>
      <w:bookmarkEnd w:id="104"/>
      <w:bookmarkEnd w:id="105"/>
    </w:p>
    <w:p w:rsidR="00096992" w:rsidRDefault="006E4B25" w:rsidP="00096992">
      <w:pPr>
        <w:keepNext/>
      </w:pPr>
      <w:r>
        <w:lastRenderedPageBreak/>
        <w:pict>
          <v:shape id="_x0000_i1025" type="#_x0000_t75" style="width:411pt;height:107.25pt">
            <v:imagedata r:id="rId47" o:title="clusterscount"/>
          </v:shape>
        </w:pict>
      </w:r>
    </w:p>
    <w:p w:rsidR="00096992" w:rsidRDefault="00096992" w:rsidP="00096992">
      <w:pPr>
        <w:pStyle w:val="Caption"/>
        <w:jc w:val="center"/>
      </w:pPr>
      <w:bookmarkStart w:id="106" w:name="_Toc6619536"/>
      <w:r>
        <w:t xml:space="preserve">Figure </w:t>
      </w:r>
      <w:r>
        <w:fldChar w:fldCharType="begin"/>
      </w:r>
      <w:r>
        <w:instrText xml:space="preserve"> SEQ Figure \* ARABIC </w:instrText>
      </w:r>
      <w:r>
        <w:fldChar w:fldCharType="separate"/>
      </w:r>
      <w:r w:rsidR="00D641A6">
        <w:rPr>
          <w:noProof/>
        </w:rPr>
        <w:t>25</w:t>
      </w:r>
      <w:r>
        <w:fldChar w:fldCharType="end"/>
      </w:r>
      <w:r>
        <w:t>: Clusters Job Adverts Count</w:t>
      </w:r>
      <w:bookmarkEnd w:id="106"/>
    </w:p>
    <w:p w:rsidR="00096992" w:rsidRDefault="00096992" w:rsidP="0079039C"/>
    <w:p w:rsidR="008D70CF" w:rsidRDefault="007A5263" w:rsidP="0079039C">
      <w:r>
        <w:tab/>
        <w:t>For a</w:t>
      </w:r>
      <w:r w:rsidR="0050350A">
        <w:t xml:space="preserve"> better visualization for the result</w:t>
      </w:r>
      <w:r w:rsidR="004F03AF">
        <w:t xml:space="preserve">, a bar graph </w:t>
      </w:r>
      <w:r w:rsidR="00D26D58">
        <w:t>is created as shown in Figure 26</w:t>
      </w:r>
      <w:r w:rsidR="004F03AF">
        <w:t>.</w:t>
      </w:r>
    </w:p>
    <w:p w:rsidR="008D70CF" w:rsidRDefault="006E4B25" w:rsidP="008D70CF">
      <w:pPr>
        <w:keepNext/>
      </w:pPr>
      <w:r>
        <w:pict>
          <v:shape id="_x0000_i1026" type="#_x0000_t75" style="width:366pt;height:252pt">
            <v:imagedata r:id="rId48" o:title="countstatuscluster"/>
          </v:shape>
        </w:pict>
      </w:r>
    </w:p>
    <w:p w:rsidR="008D70CF" w:rsidRDefault="008D70CF" w:rsidP="008D70CF">
      <w:pPr>
        <w:pStyle w:val="Caption"/>
        <w:jc w:val="center"/>
      </w:pPr>
      <w:bookmarkStart w:id="107" w:name="_Toc6619537"/>
      <w:r>
        <w:t xml:space="preserve">Figure </w:t>
      </w:r>
      <w:r>
        <w:fldChar w:fldCharType="begin"/>
      </w:r>
      <w:r>
        <w:instrText xml:space="preserve"> SEQ Figure \* ARABIC </w:instrText>
      </w:r>
      <w:r>
        <w:fldChar w:fldCharType="separate"/>
      </w:r>
      <w:r w:rsidR="00D641A6">
        <w:rPr>
          <w:noProof/>
        </w:rPr>
        <w:t>26</w:t>
      </w:r>
      <w:r>
        <w:fldChar w:fldCharType="end"/>
      </w:r>
      <w:r>
        <w:t xml:space="preserve">: </w:t>
      </w:r>
      <w:r w:rsidR="00D519A5">
        <w:t>Clusters against number of job titles</w:t>
      </w:r>
      <w:r w:rsidR="000D4E89">
        <w:t xml:space="preserve"> clustered</w:t>
      </w:r>
      <w:bookmarkEnd w:id="107"/>
    </w:p>
    <w:p w:rsidR="00BA36E5" w:rsidRDefault="00BA36E5" w:rsidP="0079039C"/>
    <w:p w:rsidR="00133CE5" w:rsidRPr="0086296F" w:rsidRDefault="007E3355" w:rsidP="0079039C">
      <w:pPr>
        <w:rPr>
          <w:color w:val="000000" w:themeColor="text1"/>
          <w:shd w:val="clear" w:color="auto" w:fill="FFFFFF"/>
        </w:rPr>
      </w:pPr>
      <w:r>
        <w:rPr>
          <w:color w:val="000000" w:themeColor="text1"/>
          <w:shd w:val="clear" w:color="auto" w:fill="FFFFFF"/>
        </w:rPr>
        <w:t>In short, t</w:t>
      </w:r>
      <w:r w:rsidR="0014424C">
        <w:rPr>
          <w:color w:val="000000" w:themeColor="text1"/>
          <w:shd w:val="clear" w:color="auto" w:fill="FFFFFF"/>
        </w:rPr>
        <w:t xml:space="preserve">he trending skill sets in area of Singapore and Malaysia in 2019 are identified which includes 2485 jobs are required business project management skills, 719 jobs are required technical support skills, 708 jobs are required web development skills, 696 jobs are required software testing skills, and 90 jobs are required </w:t>
      </w:r>
      <w:r w:rsidR="0014424C" w:rsidRPr="00DF1F85">
        <w:rPr>
          <w:color w:val="000000" w:themeColor="text1"/>
          <w:shd w:val="clear" w:color="auto" w:fill="FFFFFF"/>
        </w:rPr>
        <w:t>cyber security consultation skills</w:t>
      </w:r>
      <w:r w:rsidR="00632605">
        <w:rPr>
          <w:color w:val="000000" w:themeColor="text1"/>
          <w:shd w:val="clear" w:color="auto" w:fill="FFFFFF"/>
        </w:rPr>
        <w:t>.</w:t>
      </w:r>
      <w:r w:rsidR="004638B5">
        <w:rPr>
          <w:color w:val="000000" w:themeColor="text1"/>
          <w:shd w:val="clear" w:color="auto" w:fill="FFFFFF"/>
        </w:rPr>
        <w:t xml:space="preserve"> Thus, these skill sets are high demand in the “IT Computer Science” and Singapore and Malaysia area.</w:t>
      </w:r>
      <w:r w:rsidR="0086296F">
        <w:rPr>
          <w:color w:val="000000" w:themeColor="text1"/>
          <w:shd w:val="clear" w:color="auto" w:fill="FFFFFF"/>
        </w:rPr>
        <w:t xml:space="preserve"> As we can see, b</w:t>
      </w:r>
      <w:r w:rsidR="004638B5">
        <w:rPr>
          <w:color w:val="000000" w:themeColor="text1"/>
          <w:shd w:val="clear" w:color="auto" w:fill="FFFFFF"/>
        </w:rPr>
        <w:t>usiness project management skills has the highest demand in the market</w:t>
      </w:r>
      <w:r w:rsidR="0086296F">
        <w:rPr>
          <w:color w:val="000000" w:themeColor="text1"/>
          <w:shd w:val="clear" w:color="auto" w:fill="FFFFFF"/>
        </w:rPr>
        <w:t xml:space="preserve"> which has 2485 out of 4827 jobs </w:t>
      </w:r>
      <w:r w:rsidR="0024074E">
        <w:rPr>
          <w:color w:val="000000" w:themeColor="text1"/>
          <w:shd w:val="clear" w:color="auto" w:fill="FFFFFF"/>
        </w:rPr>
        <w:t>required this</w:t>
      </w:r>
      <w:r w:rsidR="0086296F">
        <w:rPr>
          <w:color w:val="000000" w:themeColor="text1"/>
          <w:shd w:val="clear" w:color="auto" w:fill="FFFFFF"/>
        </w:rPr>
        <w:t xml:space="preserve"> skill set.</w:t>
      </w:r>
    </w:p>
    <w:p w:rsidR="00C42571" w:rsidRDefault="00C42571" w:rsidP="007E3355">
      <w:pPr>
        <w:pStyle w:val="Caption"/>
      </w:pPr>
    </w:p>
    <w:p w:rsidR="00CE008F" w:rsidRPr="00CE008F" w:rsidRDefault="00CE008F" w:rsidP="00CE008F"/>
    <w:p w:rsidR="00C42571" w:rsidRDefault="00C42571" w:rsidP="00C42571">
      <w:pPr>
        <w:pStyle w:val="Heading1"/>
      </w:pPr>
    </w:p>
    <w:p w:rsidR="00C42571" w:rsidRPr="009E0B5D" w:rsidRDefault="00C42571" w:rsidP="00C42571"/>
    <w:p w:rsidR="00C42571" w:rsidRDefault="00C42571" w:rsidP="005C5E90">
      <w:pPr>
        <w:pStyle w:val="Heading2"/>
      </w:pPr>
      <w:bookmarkStart w:id="108" w:name="_Toc6618984"/>
      <w:r>
        <w:t>CONCLUSION</w:t>
      </w:r>
      <w:bookmarkEnd w:id="108"/>
    </w:p>
    <w:p w:rsidR="007020D6" w:rsidRPr="007020D6" w:rsidRDefault="007020D6" w:rsidP="007020D6"/>
    <w:p w:rsidR="00C4622D" w:rsidRDefault="006E4B25" w:rsidP="007020D6">
      <w:pPr>
        <w:ind w:firstLine="720"/>
      </w:pPr>
      <w:r>
        <w:t xml:space="preserve">In this report, chapter 1 discussed about the problem statement that motivates me to implement the project. The problem statements are universities or colleges provide the outdate courses in education plan, market research is expensive, and job seekers do not know which expert skill should be acquired. With such, the key objective of this project is to use K-means text clustering algorithm to identify the trending skill sets need to be acquired from job advertisement websites. The project </w:t>
      </w:r>
      <w:r w:rsidR="008035CB">
        <w:t xml:space="preserve">solution discussed about how the objective was achieved. Three modules were created which are web scraping module, data pre-processing and K-means clustering module, and visualizing module. Web scraping module scrap the text data from html structure of job advertisement websites. Data pre-processing and K-means clustering module cleans the data and perform K-means text clustering algorithm to find the relationship between each cluster. Visualizing module shows the relationship between each cluster in graph form. </w:t>
      </w:r>
      <w:r w:rsidR="003C1959">
        <w:t xml:space="preserve">Besides, </w:t>
      </w:r>
      <w:r w:rsidR="007020D6">
        <w:t xml:space="preserve">Chapter 2 discussed </w:t>
      </w:r>
      <w:r w:rsidR="005E66B3">
        <w:t xml:space="preserve">about </w:t>
      </w:r>
      <w:r w:rsidR="007020D6">
        <w:t xml:space="preserve">the </w:t>
      </w:r>
      <w:r w:rsidR="005E66B3">
        <w:t xml:space="preserve">tools and techniques used in this project and benchmarking other similar project. </w:t>
      </w:r>
      <w:r w:rsidR="003C1959">
        <w:t xml:space="preserve">Moreover, </w:t>
      </w:r>
      <w:r w:rsidR="005E66B3">
        <w:t xml:space="preserve">Chapter 3 discussed about the methodology and work plan for this project. All the tools and techniques discussed were used to implement the modules. </w:t>
      </w:r>
      <w:r w:rsidR="002907E3">
        <w:t xml:space="preserve">Beautiful Soup in python and </w:t>
      </w:r>
      <w:proofErr w:type="spellStart"/>
      <w:r w:rsidR="002907E3">
        <w:t>MongoDB</w:t>
      </w:r>
      <w:proofErr w:type="spellEnd"/>
      <w:r w:rsidR="002907E3">
        <w:t xml:space="preserve"> were used in web scraping module. </w:t>
      </w:r>
      <w:proofErr w:type="spellStart"/>
      <w:r w:rsidR="002907E3">
        <w:t>Scikit</w:t>
      </w:r>
      <w:proofErr w:type="spellEnd"/>
      <w:r w:rsidR="002907E3">
        <w:t xml:space="preserve">-Learn was used in data pre-processing and K-means clustering module. D3.js was used to visualize the clustered data which allow us to interpret the result easily. </w:t>
      </w:r>
      <w:r w:rsidR="005C39BA">
        <w:t xml:space="preserve">In addition, chapter 4 mainly discussed about the specification of the project and the prototype created. </w:t>
      </w:r>
      <w:r w:rsidR="00D10A09">
        <w:t xml:space="preserve">It discussed the functional and non-functional requirements, data flow diagram allows us to visualize the data flow in each module, and the </w:t>
      </w:r>
      <w:r w:rsidR="00CD1100">
        <w:t xml:space="preserve">simple </w:t>
      </w:r>
      <w:r w:rsidR="00D10A09">
        <w:t>prototype created at initializing phase.</w:t>
      </w:r>
      <w:r w:rsidR="00CD1100">
        <w:t xml:space="preserve"> </w:t>
      </w:r>
      <w:r w:rsidR="003C1959">
        <w:t>Furthermore, chapter 5 discussed about the processes to implement the whole project. This chapter also discussed about how the results and outcomes being analysed.</w:t>
      </w:r>
      <w:r w:rsidR="00973D05">
        <w:t xml:space="preserve"> </w:t>
      </w:r>
      <w:r w:rsidR="00B2012F">
        <w:t>Lastly, chapter 6 discussed about the conclusion of the report, limitation of the project, and the work that can be done in future.</w:t>
      </w:r>
      <w:r w:rsidR="00C62196">
        <w:t xml:space="preserve"> </w:t>
      </w:r>
    </w:p>
    <w:p w:rsidR="00025BAF" w:rsidRDefault="00025BAF" w:rsidP="00106CED"/>
    <w:p w:rsidR="001B0E2F" w:rsidRDefault="001B0E2F" w:rsidP="00106CED"/>
    <w:p w:rsidR="001B0E2F" w:rsidRDefault="001B0E2F" w:rsidP="00106CED"/>
    <w:p w:rsidR="001B0E2F" w:rsidRDefault="001B0E2F" w:rsidP="00106CED">
      <w:r>
        <w:br w:type="page"/>
      </w:r>
    </w:p>
    <w:p w:rsidR="00501014" w:rsidRDefault="00501014" w:rsidP="00501014">
      <w:pPr>
        <w:pStyle w:val="Heading3"/>
      </w:pPr>
      <w:bookmarkStart w:id="109" w:name="_Toc6618985"/>
      <w:r>
        <w:lastRenderedPageBreak/>
        <w:t>Project Limitation</w:t>
      </w:r>
      <w:bookmarkEnd w:id="109"/>
    </w:p>
    <w:p w:rsidR="00BC3B47" w:rsidRDefault="00956D0E" w:rsidP="00BC3B47">
      <w:pPr>
        <w:pStyle w:val="Heading4"/>
      </w:pPr>
      <w:bookmarkStart w:id="110" w:name="_Toc6618986"/>
      <w:r>
        <w:t xml:space="preserve">Request </w:t>
      </w:r>
      <w:r w:rsidR="00157EB6">
        <w:t>C</w:t>
      </w:r>
      <w:r w:rsidR="009838A8">
        <w:t xml:space="preserve">lean </w:t>
      </w:r>
      <w:r w:rsidR="00157EB6">
        <w:t>and S</w:t>
      </w:r>
      <w:r>
        <w:t xml:space="preserve">tructured </w:t>
      </w:r>
      <w:r w:rsidR="00157EB6">
        <w:t>D</w:t>
      </w:r>
      <w:r w:rsidR="009838A8">
        <w:t>ata</w:t>
      </w:r>
      <w:bookmarkEnd w:id="110"/>
    </w:p>
    <w:p w:rsidR="00BC3B47" w:rsidRPr="00BC3B47" w:rsidRDefault="005947E3" w:rsidP="00BC3B47">
      <w:r>
        <w:t xml:space="preserve">Data complexity is the major problem that will affect the accuracy of the result. </w:t>
      </w:r>
      <w:r w:rsidR="007846C9">
        <w:t xml:space="preserve">The html data scarped from job advertisement websites is very complex. </w:t>
      </w:r>
      <w:r w:rsidR="00B06053">
        <w:t xml:space="preserve">Sometimes Beautiful Soup is not able to scrap the specific data attribute from every job advertisement. For example, the job salary is not shown in job description and the salary attribute will be empty. </w:t>
      </w:r>
      <w:r w:rsidR="007846C9">
        <w:t>I</w:t>
      </w:r>
      <w:r w:rsidR="00B06053">
        <w:t xml:space="preserve"> failed to receive </w:t>
      </w:r>
      <w:r w:rsidR="00373AF3">
        <w:t>any</w:t>
      </w:r>
      <w:r w:rsidR="00B06053">
        <w:t xml:space="preserve"> reply from the admin of the job advertisement websites</w:t>
      </w:r>
      <w:r w:rsidR="009838A8">
        <w:t xml:space="preserve"> to get the</w:t>
      </w:r>
      <w:r w:rsidR="004175FE">
        <w:t xml:space="preserve"> clean and </w:t>
      </w:r>
      <w:r w:rsidR="009838A8">
        <w:t>structured data</w:t>
      </w:r>
      <w:r w:rsidR="00B06053">
        <w:t>.</w:t>
      </w:r>
    </w:p>
    <w:p w:rsidR="009838A8" w:rsidRDefault="009838A8" w:rsidP="00106CED"/>
    <w:p w:rsidR="00106CED" w:rsidRPr="00106CED" w:rsidRDefault="00106CED" w:rsidP="00106CED">
      <w:pPr>
        <w:pStyle w:val="Heading3"/>
      </w:pPr>
      <w:bookmarkStart w:id="111" w:name="_Toc6618987"/>
      <w:r>
        <w:t>Future Development</w:t>
      </w:r>
      <w:bookmarkEnd w:id="111"/>
    </w:p>
    <w:p w:rsidR="007644EA" w:rsidRDefault="00801C3F" w:rsidP="00801C3F">
      <w:pPr>
        <w:pStyle w:val="Heading4"/>
      </w:pPr>
      <w:bookmarkStart w:id="112" w:name="_Toc6618988"/>
      <w:r>
        <w:t>Data Complexity</w:t>
      </w:r>
      <w:bookmarkEnd w:id="112"/>
    </w:p>
    <w:p w:rsidR="00801C3F" w:rsidRDefault="00BC3B47" w:rsidP="00801C3F">
      <w:r>
        <w:t xml:space="preserve">The data complexity </w:t>
      </w:r>
      <w:r w:rsidR="00801C3F">
        <w:t>scraped from html job advertisement sites is very high. For future development, we can try to request the structured data from the official job advertisement websites. This can remove unnecessary noise from the html plain text data. Besides, the project can be scale bigger to analyse more topics such as the job salary range offered by different location.</w:t>
      </w:r>
    </w:p>
    <w:p w:rsidR="00801C3F" w:rsidRDefault="00801C3F" w:rsidP="00801C3F"/>
    <w:p w:rsidR="00801C3F" w:rsidRDefault="00801C3F" w:rsidP="00801C3F">
      <w:pPr>
        <w:pStyle w:val="Heading4"/>
      </w:pPr>
      <w:bookmarkStart w:id="113" w:name="_Toc6618989"/>
      <w:r>
        <w:t>Job Title Search Application</w:t>
      </w:r>
      <w:bookmarkEnd w:id="113"/>
    </w:p>
    <w:p w:rsidR="00801C3F" w:rsidRDefault="00801C3F" w:rsidP="00801C3F">
      <w:r>
        <w:t>The data visualization is not enough for us to visualize all the data with total number of 4827. The search application allow people to key in skill set keywords and the application is able to show all the job titles related with the skill sets. Although job advertisement sites are able to search for skill keywords, but they do not rank the important keywords which this project are using TF-IDF vectorizer to measure the importance of a keyword. The job title will be listed accordingly with the frequency of keywords appear in that particular job title.</w:t>
      </w:r>
    </w:p>
    <w:p w:rsidR="00801C3F" w:rsidRDefault="00801C3F" w:rsidP="00801C3F"/>
    <w:p w:rsidR="00801C3F" w:rsidRDefault="00801C3F" w:rsidP="00801C3F">
      <w:pPr>
        <w:pStyle w:val="Heading4"/>
      </w:pPr>
      <w:bookmarkStart w:id="114" w:name="_Toc6618990"/>
      <w:r>
        <w:t>Utilize Other Data Visualization Technique</w:t>
      </w:r>
      <w:r w:rsidR="00A4660A">
        <w:t>s</w:t>
      </w:r>
      <w:bookmarkEnd w:id="114"/>
    </w:p>
    <w:p w:rsidR="00801C3F" w:rsidRPr="00801C3F" w:rsidRDefault="00801C3F" w:rsidP="00801C3F">
      <w:r>
        <w:t xml:space="preserve">The project is mainly using Python language to develop. </w:t>
      </w:r>
      <w:r w:rsidR="00A4660A">
        <w:t>According to the researches made earlier, mostly data visualization techniques are provided in R language. There is quite less example code and implementation for us to refer using Python language.</w:t>
      </w:r>
    </w:p>
    <w:p w:rsidR="00801C3F" w:rsidRDefault="00801C3F" w:rsidP="00801C3F"/>
    <w:p w:rsidR="00801C3F" w:rsidRPr="00801C3F" w:rsidRDefault="00801C3F" w:rsidP="00801C3F">
      <w:pPr>
        <w:sectPr w:rsidR="00801C3F" w:rsidRPr="00801C3F" w:rsidSect="001E1FF1">
          <w:pgSz w:w="11909" w:h="16834" w:code="9"/>
          <w:pgMar w:top="1418" w:right="1418" w:bottom="1418" w:left="2268" w:header="851" w:footer="851" w:gutter="0"/>
          <w:cols w:space="720"/>
          <w:docGrid w:linePitch="360"/>
        </w:sectPr>
      </w:pPr>
    </w:p>
    <w:p w:rsidR="00C63AB0" w:rsidRPr="00842561" w:rsidRDefault="00C63AB0" w:rsidP="00C63AB0">
      <w:pPr>
        <w:pStyle w:val="Heading2"/>
        <w:numPr>
          <w:ilvl w:val="0"/>
          <w:numId w:val="0"/>
        </w:numPr>
      </w:pPr>
      <w:bookmarkStart w:id="115" w:name="_Toc6618991"/>
      <w:r w:rsidRPr="006A7A36">
        <w:lastRenderedPageBreak/>
        <w:t>REFERENCES</w:t>
      </w:r>
      <w:bookmarkEnd w:id="115"/>
    </w:p>
    <w:p w:rsidR="00C63AB0" w:rsidRDefault="00C63AB0" w:rsidP="00CE008F">
      <w:pPr>
        <w:pStyle w:val="NormalWeb"/>
        <w:jc w:val="both"/>
      </w:pPr>
      <w:r>
        <w:t>Robert Half. 2018. 10 Best Job Search Websites. [ONLINE] Available at: &lt;</w:t>
      </w:r>
      <w:hyperlink r:id="rId49" w:history="1">
        <w:r w:rsidRPr="00D85722">
          <w:rPr>
            <w:rStyle w:val="Hyperlink"/>
          </w:rPr>
          <w:t>https://www.roberthalf.com/blog/job-market/10-best-job-search-websites</w:t>
        </w:r>
      </w:hyperlink>
      <w:r>
        <w:t>&gt;. [Accessed 13 July 2018].</w:t>
      </w:r>
    </w:p>
    <w:p w:rsidR="0008562F" w:rsidRDefault="0008562F" w:rsidP="00CE008F">
      <w:pPr>
        <w:pStyle w:val="NormalWeb"/>
        <w:jc w:val="both"/>
      </w:pPr>
      <w:proofErr w:type="spellStart"/>
      <w:r>
        <w:t>Izabela</w:t>
      </w:r>
      <w:proofErr w:type="spellEnd"/>
      <w:r>
        <w:t xml:space="preserve"> A. </w:t>
      </w:r>
      <w:proofErr w:type="spellStart"/>
      <w:r>
        <w:t>Wowczko</w:t>
      </w:r>
      <w:proofErr w:type="spellEnd"/>
      <w:r>
        <w:t xml:space="preserve">, 2016. Skills and Vacancy Analysis with Data Mining Techniques. </w:t>
      </w:r>
      <w:r w:rsidRPr="0008562F">
        <w:rPr>
          <w:i/>
        </w:rPr>
        <w:t xml:space="preserve">Institute of Technology </w:t>
      </w:r>
      <w:proofErr w:type="spellStart"/>
      <w:r w:rsidRPr="0008562F">
        <w:rPr>
          <w:i/>
        </w:rPr>
        <w:t>Blanchardstown</w:t>
      </w:r>
      <w:proofErr w:type="spellEnd"/>
      <w:r>
        <w:t xml:space="preserve">, [e-journal]. Available through: </w:t>
      </w:r>
      <w:proofErr w:type="spellStart"/>
      <w:r>
        <w:t>ResearchGate</w:t>
      </w:r>
      <w:proofErr w:type="spellEnd"/>
      <w:r>
        <w:t xml:space="preserve"> webs</w:t>
      </w:r>
      <w:r w:rsidR="00C6658A">
        <w:t xml:space="preserve">ite </w:t>
      </w:r>
      <w:r>
        <w:t>&lt;</w:t>
      </w:r>
      <w:hyperlink r:id="rId50" w:history="1">
        <w:r>
          <w:rPr>
            <w:rStyle w:val="Hyperlink"/>
          </w:rPr>
          <w:t>https://www.researchgate.net/publication/284217689_Skills_and_Vacancy_Analysis_with_Data_Mining_Techniques</w:t>
        </w:r>
      </w:hyperlink>
      <w:r>
        <w:t>&gt; [Accessed 26 July 2018].</w:t>
      </w:r>
    </w:p>
    <w:p w:rsidR="00C63AB0" w:rsidRDefault="00C63AB0" w:rsidP="00CE008F">
      <w:pPr>
        <w:pStyle w:val="NormalWeb"/>
        <w:jc w:val="both"/>
      </w:pPr>
      <w:r>
        <w:t xml:space="preserve">Gary </w:t>
      </w:r>
      <w:proofErr w:type="spellStart"/>
      <w:r>
        <w:t>Burtless</w:t>
      </w:r>
      <w:proofErr w:type="spellEnd"/>
      <w:r>
        <w:t>. 2014. Unemployment and the “Skills Mismatch”. Story: Overblown and unpersuasive. [ONLINE] Available at: &lt;</w:t>
      </w:r>
      <w:hyperlink r:id="rId51" w:history="1">
        <w:r w:rsidRPr="00561406">
          <w:rPr>
            <w:rStyle w:val="Hyperlink"/>
          </w:rPr>
          <w:t>https://www.brookings.edu/opinions/unemployment-and-the-skills-mismatch-story-overblown-and-unpersuasive/</w:t>
        </w:r>
      </w:hyperlink>
      <w:r>
        <w:t>&gt;. [Accessed 14 July 2018].</w:t>
      </w:r>
    </w:p>
    <w:p w:rsidR="00A9168B" w:rsidRDefault="00C63AB0" w:rsidP="00CE008F">
      <w:pPr>
        <w:pStyle w:val="NormalWeb"/>
        <w:jc w:val="both"/>
      </w:pPr>
      <w:r>
        <w:t xml:space="preserve">Machine Learning at MATLAB, </w:t>
      </w:r>
      <w:proofErr w:type="spellStart"/>
      <w:r>
        <w:t>n.d</w:t>
      </w:r>
      <w:proofErr w:type="gramStart"/>
      <w:r>
        <w:t>.</w:t>
      </w:r>
      <w:proofErr w:type="spellEnd"/>
      <w:r>
        <w:t>.</w:t>
      </w:r>
      <w:proofErr w:type="gramEnd"/>
      <w:r>
        <w:t xml:space="preserve"> [Online] Available at: &lt;</w:t>
      </w:r>
      <w:hyperlink r:id="rId52" w:history="1">
        <w:r w:rsidRPr="00727630">
          <w:rPr>
            <w:rStyle w:val="Hyperlink"/>
          </w:rPr>
          <w:t>https://www.mathworks.com/help/stats/machine-learning-in-matlab.html</w:t>
        </w:r>
      </w:hyperlink>
      <w:r>
        <w:t>&gt;.</w:t>
      </w:r>
    </w:p>
    <w:p w:rsidR="00A9168B" w:rsidRDefault="00902C30" w:rsidP="00CE008F">
      <w:pPr>
        <w:pStyle w:val="NormalWeb"/>
        <w:jc w:val="both"/>
      </w:pPr>
      <w:r>
        <w:t xml:space="preserve">Olga </w:t>
      </w:r>
      <w:proofErr w:type="spellStart"/>
      <w:r>
        <w:t>Davydova</w:t>
      </w:r>
      <w:proofErr w:type="spellEnd"/>
      <w:r>
        <w:t>, 2018. Text Preprocessing in Python: Steps, Tools, and Examples. [Online] Available at: &lt;</w:t>
      </w:r>
      <w:hyperlink r:id="rId53" w:history="1">
        <w:r w:rsidR="00A9168B" w:rsidRPr="00CA31C0">
          <w:rPr>
            <w:rStyle w:val="Hyperlink"/>
          </w:rPr>
          <w:t>https://medium.com/@datamonsters/text-preprocessing-in-python-steps-tools-and-examples-bf025f872908</w:t>
        </w:r>
      </w:hyperlink>
      <w:r>
        <w:t>&gt;. [Accessed 2 April 2019].</w:t>
      </w:r>
    </w:p>
    <w:p w:rsidR="00A9168B" w:rsidRDefault="00C27322" w:rsidP="00CE008F">
      <w:pPr>
        <w:pStyle w:val="NormalWeb"/>
        <w:jc w:val="both"/>
      </w:pPr>
      <w:r>
        <w:t xml:space="preserve">Sammy </w:t>
      </w:r>
      <w:proofErr w:type="spellStart"/>
      <w:r>
        <w:t>Ongaya</w:t>
      </w:r>
      <w:proofErr w:type="spellEnd"/>
      <w:r>
        <w:t xml:space="preserve">, </w:t>
      </w:r>
      <w:proofErr w:type="spellStart"/>
      <w:r>
        <w:t>n.d</w:t>
      </w:r>
      <w:proofErr w:type="gramStart"/>
      <w:r>
        <w:t>.</w:t>
      </w:r>
      <w:proofErr w:type="spellEnd"/>
      <w:r>
        <w:t>.</w:t>
      </w:r>
      <w:proofErr w:type="gramEnd"/>
      <w:r>
        <w:t xml:space="preserve">   </w:t>
      </w:r>
      <w:r w:rsidR="008A76D3">
        <w:t xml:space="preserve">Feature Extraction with TF-IDF. [Online] Available at: </w:t>
      </w:r>
      <w:hyperlink r:id="rId54" w:history="1">
        <w:r w:rsidR="008A76D3" w:rsidRPr="00CA31C0">
          <w:rPr>
            <w:rStyle w:val="Hyperlink"/>
          </w:rPr>
          <w:t>https://galaxydatatech.com/2018/11/19/feature-extraction-with-tf-idf/</w:t>
        </w:r>
      </w:hyperlink>
      <w:r w:rsidR="008A76D3">
        <w:t>.</w:t>
      </w:r>
    </w:p>
    <w:p w:rsidR="00491BED" w:rsidRDefault="00C27322" w:rsidP="00CE008F">
      <w:pPr>
        <w:pStyle w:val="NormalWeb"/>
        <w:jc w:val="both"/>
      </w:pPr>
      <w:proofErr w:type="spellStart"/>
      <w:r w:rsidRPr="00C27322">
        <w:rPr>
          <w:color w:val="000000"/>
          <w:shd w:val="clear" w:color="auto" w:fill="FFFFFF"/>
        </w:rPr>
        <w:t>Siddharth</w:t>
      </w:r>
      <w:proofErr w:type="spellEnd"/>
      <w:r w:rsidRPr="00C27322">
        <w:rPr>
          <w:color w:val="000000"/>
          <w:shd w:val="clear" w:color="auto" w:fill="FFFFFF"/>
        </w:rPr>
        <w:t xml:space="preserve"> </w:t>
      </w:r>
      <w:proofErr w:type="spellStart"/>
      <w:r w:rsidRPr="00C27322">
        <w:rPr>
          <w:color w:val="000000"/>
          <w:shd w:val="clear" w:color="auto" w:fill="FFFFFF"/>
        </w:rPr>
        <w:t>Yadav</w:t>
      </w:r>
      <w:proofErr w:type="spellEnd"/>
      <w:r>
        <w:rPr>
          <w:rFonts w:ascii="Arial" w:hAnsi="Arial" w:cs="Arial"/>
          <w:color w:val="000000"/>
          <w:sz w:val="30"/>
          <w:szCs w:val="30"/>
          <w:shd w:val="clear" w:color="auto" w:fill="FFFFFF"/>
        </w:rPr>
        <w:t xml:space="preserve">, </w:t>
      </w:r>
      <w:proofErr w:type="spellStart"/>
      <w:r>
        <w:rPr>
          <w:color w:val="000000"/>
          <w:shd w:val="clear" w:color="auto" w:fill="FFFFFF"/>
        </w:rPr>
        <w:t>n.d</w:t>
      </w:r>
      <w:proofErr w:type="gramStart"/>
      <w:r>
        <w:rPr>
          <w:color w:val="000000"/>
          <w:shd w:val="clear" w:color="auto" w:fill="FFFFFF"/>
        </w:rPr>
        <w:t>.</w:t>
      </w:r>
      <w:proofErr w:type="spellEnd"/>
      <w:r>
        <w:rPr>
          <w:color w:val="000000"/>
          <w:shd w:val="clear" w:color="auto" w:fill="FFFFFF"/>
        </w:rPr>
        <w:t>.</w:t>
      </w:r>
      <w:proofErr w:type="gramEnd"/>
      <w:r>
        <w:rPr>
          <w:color w:val="000000"/>
          <w:shd w:val="clear" w:color="auto" w:fill="FFFFFF"/>
        </w:rPr>
        <w:t xml:space="preserve"> </w:t>
      </w:r>
      <w:r w:rsidR="00491BED">
        <w:t xml:space="preserve">K-means </w:t>
      </w:r>
      <w:proofErr w:type="gramStart"/>
      <w:r w:rsidR="00491BED">
        <w:t>Clustering</w:t>
      </w:r>
      <w:proofErr w:type="gramEnd"/>
      <w:r w:rsidR="00491BED">
        <w:t xml:space="preserve"> of 1 million headlines</w:t>
      </w:r>
      <w:r>
        <w:t xml:space="preserve">. [Online] Available at: </w:t>
      </w:r>
      <w:r w:rsidR="00013AAC">
        <w:t>&lt;</w:t>
      </w:r>
      <w:hyperlink r:id="rId55" w:anchor="TF-IDF" w:history="1">
        <w:r w:rsidR="00491BED">
          <w:rPr>
            <w:rStyle w:val="Hyperlink"/>
          </w:rPr>
          <w:t>https://www.kaggle.com/thebrownviking20/k-means-clustering-of-1-million-headlines#TF-IDF</w:t>
        </w:r>
      </w:hyperlink>
      <w:r w:rsidR="00013AAC">
        <w:t>&gt;. [Accessed 2 April 2019]</w:t>
      </w:r>
    </w:p>
    <w:p w:rsidR="00760A5C" w:rsidRDefault="00760A5C" w:rsidP="00CE008F">
      <w:pPr>
        <w:pStyle w:val="NormalWeb"/>
        <w:jc w:val="both"/>
      </w:pPr>
      <w:r w:rsidRPr="00760A5C">
        <w:t>Document Clustering with Python</w:t>
      </w:r>
      <w:r w:rsidR="00650DFF">
        <w:t xml:space="preserve">, </w:t>
      </w:r>
      <w:proofErr w:type="spellStart"/>
      <w:r w:rsidR="00650DFF">
        <w:t>n.d</w:t>
      </w:r>
      <w:proofErr w:type="gramStart"/>
      <w:r w:rsidR="00650DFF">
        <w:t>.</w:t>
      </w:r>
      <w:proofErr w:type="spellEnd"/>
      <w:r>
        <w:t>.</w:t>
      </w:r>
      <w:proofErr w:type="gramEnd"/>
      <w:r>
        <w:t xml:space="preserve"> [Online] Available at: </w:t>
      </w:r>
      <w:r w:rsidR="00473DC9">
        <w:t>&lt;</w:t>
      </w:r>
      <w:hyperlink r:id="rId56" w:anchor="Tf-idf-and-document-similarity" w:history="1">
        <w:r>
          <w:rPr>
            <w:rStyle w:val="Hyperlink"/>
          </w:rPr>
          <w:t>http://brandonrose.org/clustering#Tf-idf-and-document-similarity</w:t>
        </w:r>
      </w:hyperlink>
      <w:r w:rsidR="00473DC9">
        <w:t>&gt;. [Accessed 2 April 2019]</w:t>
      </w:r>
    </w:p>
    <w:p w:rsidR="00F67B33" w:rsidRDefault="00BB2790" w:rsidP="00CE008F">
      <w:pPr>
        <w:pStyle w:val="NormalWeb"/>
        <w:jc w:val="both"/>
      </w:pPr>
      <w:r>
        <w:t xml:space="preserve">Luis </w:t>
      </w:r>
      <w:proofErr w:type="spellStart"/>
      <w:r>
        <w:t>Cajachahua</w:t>
      </w:r>
      <w:proofErr w:type="spellEnd"/>
      <w:r>
        <w:t xml:space="preserve"> Espinoza, Andrea Ruiz Guerrero and </w:t>
      </w:r>
      <w:proofErr w:type="spellStart"/>
      <w:r w:rsidR="00F67B33">
        <w:t>Tomás</w:t>
      </w:r>
      <w:proofErr w:type="spellEnd"/>
      <w:r w:rsidR="00F67B33">
        <w:t xml:space="preserve"> Nieto </w:t>
      </w:r>
      <w:proofErr w:type="spellStart"/>
      <w:r w:rsidR="00F67B33">
        <w:t>Agudo</w:t>
      </w:r>
      <w:proofErr w:type="spellEnd"/>
      <w:r>
        <w:t xml:space="preserve">, </w:t>
      </w:r>
      <w:proofErr w:type="spellStart"/>
      <w:r>
        <w:t>n.d</w:t>
      </w:r>
      <w:proofErr w:type="gramStart"/>
      <w:r>
        <w:t>.</w:t>
      </w:r>
      <w:proofErr w:type="spellEnd"/>
      <w:r>
        <w:t>.</w:t>
      </w:r>
      <w:proofErr w:type="gramEnd"/>
      <w:r>
        <w:t xml:space="preserve">   Specializations for the Peruvian Professional in Statistics: A Text Mining Approach. [</w:t>
      </w:r>
      <w:proofErr w:type="gramStart"/>
      <w:r>
        <w:t>e-journal</w:t>
      </w:r>
      <w:proofErr w:type="gramEnd"/>
      <w:r>
        <w:t xml:space="preserve">]. Available through: </w:t>
      </w:r>
      <w:r w:rsidRPr="00BB2790">
        <w:t>CEUR Workshop Proceedings</w:t>
      </w:r>
      <w:r>
        <w:t xml:space="preserve"> &lt;</w:t>
      </w:r>
      <w:hyperlink r:id="rId57" w:history="1">
        <w:r w:rsidR="00F67B33">
          <w:rPr>
            <w:rStyle w:val="Hyperlink"/>
          </w:rPr>
          <w:t>http://ceur-ws.org/Vol-1478/paper2.pdf</w:t>
        </w:r>
      </w:hyperlink>
      <w:r>
        <w:t>&gt;. [Accessed 2 April 2019]</w:t>
      </w:r>
    </w:p>
    <w:p w:rsidR="00C63AB0" w:rsidRDefault="00C63AB0" w:rsidP="00CE008F">
      <w:pPr>
        <w:pStyle w:val="NormalWeb"/>
        <w:jc w:val="both"/>
      </w:pPr>
      <w:proofErr w:type="spellStart"/>
      <w:r>
        <w:t>Swarndeep</w:t>
      </w:r>
      <w:proofErr w:type="spellEnd"/>
      <w:r>
        <w:t xml:space="preserve"> </w:t>
      </w:r>
      <w:proofErr w:type="spellStart"/>
      <w:r>
        <w:t>Saket</w:t>
      </w:r>
      <w:proofErr w:type="spellEnd"/>
      <w:r>
        <w:t xml:space="preserve"> J and Dr. </w:t>
      </w:r>
      <w:proofErr w:type="spellStart"/>
      <w:r>
        <w:t>Sharnil</w:t>
      </w:r>
      <w:proofErr w:type="spellEnd"/>
      <w:r>
        <w:t xml:space="preserve"> Pandya, 2016. An Overview of Partitioning Algorithms in Clustering Techniques. </w:t>
      </w:r>
      <w:r w:rsidRPr="00811887">
        <w:rPr>
          <w:i/>
        </w:rPr>
        <w:t>International Journal of Advanced Research in Computer Engineering &amp; Technology (IJARCET)</w:t>
      </w:r>
      <w:r>
        <w:t xml:space="preserve">, [e-journal] 5(6), pp. 1943-1946. Available through: </w:t>
      </w:r>
      <w:proofErr w:type="spellStart"/>
      <w:r>
        <w:t>Ijaret</w:t>
      </w:r>
      <w:proofErr w:type="spellEnd"/>
      <w:r>
        <w:t xml:space="preserve"> website &lt;</w:t>
      </w:r>
      <w:hyperlink r:id="rId58" w:history="1">
        <w:r w:rsidRPr="00727630">
          <w:rPr>
            <w:rStyle w:val="Hyperlink"/>
          </w:rPr>
          <w:t>http://ijarcet.org/wp-content/uploads/IJARCET-VOL-5-ISSUE-6-1943-1946.pdf</w:t>
        </w:r>
      </w:hyperlink>
      <w:r>
        <w:t>&gt;</w:t>
      </w:r>
      <w:r w:rsidR="00BB2790">
        <w:t>.</w:t>
      </w:r>
      <w:r>
        <w:t xml:space="preserve"> [Accessed 26 July 2018].</w:t>
      </w:r>
    </w:p>
    <w:p w:rsidR="00C63AB0" w:rsidRDefault="00C63AB0" w:rsidP="00CE008F">
      <w:pPr>
        <w:pStyle w:val="NormalWeb"/>
        <w:jc w:val="both"/>
      </w:pPr>
      <w:proofErr w:type="spellStart"/>
      <w:r>
        <w:t>Firdaouss</w:t>
      </w:r>
      <w:proofErr w:type="spellEnd"/>
      <w:r>
        <w:t xml:space="preserve"> </w:t>
      </w:r>
      <w:proofErr w:type="spellStart"/>
      <w:r>
        <w:t>Doukkali</w:t>
      </w:r>
      <w:proofErr w:type="spellEnd"/>
      <w:r>
        <w:t>, 2017. Clustering Using K-Means algorithm. [ONLINE] Available at: &lt;</w:t>
      </w:r>
      <w:hyperlink r:id="rId59" w:history="1">
        <w:r w:rsidRPr="00727630">
          <w:rPr>
            <w:rStyle w:val="Hyperlink"/>
          </w:rPr>
          <w:t>https://towardsdatascience.com/clustering-using-k-means-algorithm-81da00f156f6</w:t>
        </w:r>
      </w:hyperlink>
      <w:r>
        <w:t>&gt;. [Accessed 26 July 2018]</w:t>
      </w:r>
      <w:r w:rsidRPr="00E73171">
        <w:t xml:space="preserve"> </w:t>
      </w:r>
    </w:p>
    <w:p w:rsidR="00C63AB0" w:rsidRDefault="00C63AB0" w:rsidP="00CE008F">
      <w:pPr>
        <w:pStyle w:val="NormalWeb"/>
        <w:jc w:val="both"/>
      </w:pPr>
      <w:proofErr w:type="spellStart"/>
      <w:r>
        <w:lastRenderedPageBreak/>
        <w:t>Jiawei</w:t>
      </w:r>
      <w:proofErr w:type="spellEnd"/>
      <w:r>
        <w:t xml:space="preserve"> Han, </w:t>
      </w:r>
      <w:proofErr w:type="spellStart"/>
      <w:r>
        <w:t>n.d</w:t>
      </w:r>
      <w:proofErr w:type="gramStart"/>
      <w:r>
        <w:t>.</w:t>
      </w:r>
      <w:proofErr w:type="spellEnd"/>
      <w:r>
        <w:t>.</w:t>
      </w:r>
      <w:proofErr w:type="gramEnd"/>
      <w:r>
        <w:t xml:space="preserve"> The K-</w:t>
      </w:r>
      <w:proofErr w:type="spellStart"/>
      <w:r>
        <w:t>Medoids</w:t>
      </w:r>
      <w:proofErr w:type="spellEnd"/>
      <w:r>
        <w:t xml:space="preserve"> Clustering Method. [ONLINE VIDEO] Available at: &lt;</w:t>
      </w:r>
      <w:hyperlink r:id="rId60" w:history="1">
        <w:r w:rsidRPr="00727630">
          <w:rPr>
            <w:rStyle w:val="Hyperlink"/>
          </w:rPr>
          <w:t>https://www.coursera.org/lecture/cluster-analysis/3-4-the-k-medoids-clustering-method-nJ0Sb</w:t>
        </w:r>
      </w:hyperlink>
      <w:r>
        <w:t>&gt;. [Accessed 26 July 2018]</w:t>
      </w:r>
    </w:p>
    <w:p w:rsidR="00C63AB0" w:rsidRDefault="00C63AB0" w:rsidP="00CE008F">
      <w:pPr>
        <w:pStyle w:val="NormalWeb"/>
        <w:jc w:val="both"/>
        <w:rPr>
          <w:color w:val="000000" w:themeColor="text1"/>
          <w:shd w:val="clear" w:color="auto" w:fill="FFFFFF"/>
        </w:rPr>
      </w:pPr>
      <w:r w:rsidRPr="00D9165E">
        <w:rPr>
          <w:color w:val="000000" w:themeColor="text1"/>
          <w:shd w:val="clear" w:color="auto" w:fill="FFFFFF"/>
        </w:rPr>
        <w:t xml:space="preserve">Dr. </w:t>
      </w:r>
      <w:proofErr w:type="spellStart"/>
      <w:r>
        <w:rPr>
          <w:color w:val="000000" w:themeColor="text1"/>
          <w:shd w:val="clear" w:color="auto" w:fill="FFFFFF"/>
        </w:rPr>
        <w:t>Saed</w:t>
      </w:r>
      <w:proofErr w:type="spellEnd"/>
      <w:r>
        <w:rPr>
          <w:color w:val="000000" w:themeColor="text1"/>
          <w:shd w:val="clear" w:color="auto" w:fill="FFFFFF"/>
        </w:rPr>
        <w:t xml:space="preserve"> </w:t>
      </w:r>
      <w:proofErr w:type="spellStart"/>
      <w:r>
        <w:rPr>
          <w:color w:val="000000" w:themeColor="text1"/>
          <w:shd w:val="clear" w:color="auto" w:fill="FFFFFF"/>
        </w:rPr>
        <w:t>Saya</w:t>
      </w:r>
      <w:r w:rsidRPr="00D9165E">
        <w:rPr>
          <w:color w:val="000000" w:themeColor="text1"/>
          <w:shd w:val="clear" w:color="auto" w:fill="FFFFFF"/>
        </w:rPr>
        <w:t>d</w:t>
      </w:r>
      <w:proofErr w:type="spellEnd"/>
      <w:r w:rsidRPr="00D9165E">
        <w:rPr>
          <w:color w:val="000000" w:themeColor="text1"/>
          <w:shd w:val="clear" w:color="auto" w:fill="FFFFFF"/>
        </w:rPr>
        <w:t xml:space="preserve">, </w:t>
      </w:r>
      <w:proofErr w:type="spellStart"/>
      <w:r w:rsidRPr="00D9165E">
        <w:rPr>
          <w:color w:val="000000" w:themeColor="text1"/>
          <w:shd w:val="clear" w:color="auto" w:fill="FFFFFF"/>
        </w:rPr>
        <w:t>n.d</w:t>
      </w:r>
      <w:proofErr w:type="gramStart"/>
      <w:r w:rsidRPr="00D9165E">
        <w:rPr>
          <w:color w:val="000000" w:themeColor="text1"/>
          <w:shd w:val="clear" w:color="auto" w:fill="FFFFFF"/>
        </w:rPr>
        <w:t>.</w:t>
      </w:r>
      <w:proofErr w:type="spellEnd"/>
      <w:r w:rsidRPr="00D9165E">
        <w:rPr>
          <w:color w:val="000000" w:themeColor="text1"/>
          <w:shd w:val="clear" w:color="auto" w:fill="FFFFFF"/>
        </w:rPr>
        <w:t>.</w:t>
      </w:r>
      <w:proofErr w:type="gramEnd"/>
      <w:r w:rsidRPr="00D9165E">
        <w:rPr>
          <w:color w:val="000000" w:themeColor="text1"/>
          <w:shd w:val="clear" w:color="auto" w:fill="FFFFFF"/>
        </w:rPr>
        <w:t xml:space="preserve"> K-means clustering</w:t>
      </w:r>
      <w:r>
        <w:rPr>
          <w:color w:val="000000" w:themeColor="text1"/>
          <w:shd w:val="clear" w:color="auto" w:fill="FFFFFF"/>
        </w:rPr>
        <w:t>. [ONLINE] Available at: &lt;</w:t>
      </w:r>
      <w:r w:rsidRPr="00D9165E">
        <w:t xml:space="preserve"> </w:t>
      </w:r>
      <w:hyperlink r:id="rId61" w:history="1">
        <w:r w:rsidRPr="00727630">
          <w:rPr>
            <w:rStyle w:val="Hyperlink"/>
            <w:shd w:val="clear" w:color="auto" w:fill="FFFFFF"/>
          </w:rPr>
          <w:t>http://www.saedsayad.com/clustering_kmeans.htm</w:t>
        </w:r>
      </w:hyperlink>
      <w:r>
        <w:rPr>
          <w:color w:val="000000" w:themeColor="text1"/>
          <w:shd w:val="clear" w:color="auto" w:fill="FFFFFF"/>
        </w:rPr>
        <w:t>&gt;. [Accessed 26 July 2018]</w:t>
      </w:r>
    </w:p>
    <w:p w:rsidR="00C63AB0" w:rsidRDefault="00C63AB0" w:rsidP="00CE008F">
      <w:pPr>
        <w:pStyle w:val="NormalWeb"/>
        <w:jc w:val="both"/>
        <w:rPr>
          <w:color w:val="000000" w:themeColor="text1"/>
          <w:shd w:val="clear" w:color="auto" w:fill="FFFFFF"/>
        </w:rPr>
      </w:pPr>
      <w:r>
        <w:rPr>
          <w:color w:val="000000" w:themeColor="text1"/>
          <w:shd w:val="clear" w:color="auto" w:fill="FFFFFF"/>
        </w:rPr>
        <w:t xml:space="preserve">Text Mining (Big Data, Unstructured Data), </w:t>
      </w:r>
      <w:proofErr w:type="spellStart"/>
      <w:r>
        <w:rPr>
          <w:color w:val="000000" w:themeColor="text1"/>
          <w:shd w:val="clear" w:color="auto" w:fill="FFFFFF"/>
        </w:rPr>
        <w:t>n.d</w:t>
      </w:r>
      <w:proofErr w:type="gramStart"/>
      <w:r>
        <w:rPr>
          <w:color w:val="000000" w:themeColor="text1"/>
          <w:shd w:val="clear" w:color="auto" w:fill="FFFFFF"/>
        </w:rPr>
        <w:t>.</w:t>
      </w:r>
      <w:proofErr w:type="spellEnd"/>
      <w:r>
        <w:rPr>
          <w:color w:val="000000" w:themeColor="text1"/>
          <w:shd w:val="clear" w:color="auto" w:fill="FFFFFF"/>
        </w:rPr>
        <w:t>.</w:t>
      </w:r>
      <w:proofErr w:type="gramEnd"/>
      <w:r>
        <w:rPr>
          <w:color w:val="000000" w:themeColor="text1"/>
          <w:shd w:val="clear" w:color="auto" w:fill="FFFFFF"/>
        </w:rPr>
        <w:t xml:space="preserve"> [ONLINE] Available </w:t>
      </w:r>
      <w:proofErr w:type="gramStart"/>
      <w:r>
        <w:rPr>
          <w:color w:val="000000" w:themeColor="text1"/>
          <w:shd w:val="clear" w:color="auto" w:fill="FFFFFF"/>
        </w:rPr>
        <w:t>at:</w:t>
      </w:r>
      <w:proofErr w:type="gramEnd"/>
      <w:r>
        <w:rPr>
          <w:color w:val="000000" w:themeColor="text1"/>
          <w:shd w:val="clear" w:color="auto" w:fill="FFFFFF"/>
        </w:rPr>
        <w:t xml:space="preserve">&lt; </w:t>
      </w:r>
      <w:hyperlink r:id="rId62" w:history="1">
        <w:r w:rsidRPr="00727630">
          <w:rPr>
            <w:rStyle w:val="Hyperlink"/>
            <w:shd w:val="clear" w:color="auto" w:fill="FFFFFF"/>
          </w:rPr>
          <w:t>http://www.statsoft.com/Textbook/Text-Mining</w:t>
        </w:r>
      </w:hyperlink>
      <w:r>
        <w:rPr>
          <w:color w:val="000000" w:themeColor="text1"/>
          <w:shd w:val="clear" w:color="auto" w:fill="FFFFFF"/>
        </w:rPr>
        <w:t>&gt;. [Accessed 27 July 2018]</w:t>
      </w:r>
    </w:p>
    <w:p w:rsidR="00C63AB0" w:rsidRDefault="00C63AB0" w:rsidP="00CE008F">
      <w:pPr>
        <w:pStyle w:val="NormalWeb"/>
        <w:jc w:val="both"/>
        <w:rPr>
          <w:color w:val="000000" w:themeColor="text1"/>
          <w:shd w:val="clear" w:color="auto" w:fill="FFFFFF"/>
        </w:rPr>
      </w:pPr>
      <w:r>
        <w:rPr>
          <w:color w:val="000000" w:themeColor="text1"/>
          <w:shd w:val="clear" w:color="auto" w:fill="FFFFFF"/>
        </w:rPr>
        <w:t>Rob Petersen, 2016. 20 companies do data mining and make their business better. [ONLINE] Available at: &lt;</w:t>
      </w:r>
      <w:r w:rsidRPr="00D16E0C">
        <w:t xml:space="preserve"> </w:t>
      </w:r>
      <w:hyperlink r:id="rId63" w:history="1">
        <w:r w:rsidRPr="00727630">
          <w:rPr>
            <w:rStyle w:val="Hyperlink"/>
            <w:shd w:val="clear" w:color="auto" w:fill="FFFFFF"/>
          </w:rPr>
          <w:t>http://barnraisersllc.com/2016/11/companies-data-mining-business-better/</w:t>
        </w:r>
      </w:hyperlink>
      <w:r>
        <w:rPr>
          <w:color w:val="000000" w:themeColor="text1"/>
          <w:shd w:val="clear" w:color="auto" w:fill="FFFFFF"/>
        </w:rPr>
        <w:t>&gt;. [Accessed 27 July 2018]</w:t>
      </w:r>
    </w:p>
    <w:p w:rsidR="00FA1002" w:rsidRDefault="00C63AB0" w:rsidP="00CE008F">
      <w:pPr>
        <w:pStyle w:val="NormalWeb"/>
        <w:jc w:val="both"/>
      </w:pPr>
      <w:proofErr w:type="spellStart"/>
      <w:r>
        <w:t>Asanka</w:t>
      </w:r>
      <w:proofErr w:type="spellEnd"/>
      <w:r>
        <w:t xml:space="preserve"> </w:t>
      </w:r>
      <w:proofErr w:type="spellStart"/>
      <w:r>
        <w:t>Perera</w:t>
      </w:r>
      <w:proofErr w:type="spellEnd"/>
      <w:r>
        <w:t xml:space="preserve">, 2017. </w:t>
      </w:r>
      <w:r w:rsidRPr="006F0670">
        <w:t>Finding the optimal number of clusters for K-Means through Elbow method using a mathematical approach compared to graphical approach</w:t>
      </w:r>
      <w:r>
        <w:t>. Available at: &lt;</w:t>
      </w:r>
      <w:hyperlink r:id="rId64" w:history="1">
        <w:r w:rsidRPr="00156D82">
          <w:rPr>
            <w:rStyle w:val="Hyperlink"/>
          </w:rPr>
          <w:t>https://www.linkedin.com/pulse/finding-optimal-number-clusters-k-means-through-elbow-asanka-perera</w:t>
        </w:r>
      </w:hyperlink>
      <w:r>
        <w:t>&gt;. [Acc</w:t>
      </w:r>
      <w:r w:rsidR="00827357">
        <w:t>essed 27 July 201</w:t>
      </w:r>
      <w:r w:rsidR="007622C0">
        <w:t>8</w:t>
      </w:r>
      <w:r w:rsidR="00000F47">
        <w:t>]</w:t>
      </w:r>
    </w:p>
    <w:p w:rsidR="00A03C8F" w:rsidRDefault="007622C0" w:rsidP="00CE008F">
      <w:pPr>
        <w:pStyle w:val="NormalWeb"/>
        <w:jc w:val="both"/>
      </w:pPr>
      <w:proofErr w:type="spellStart"/>
      <w:r>
        <w:t>Doruk</w:t>
      </w:r>
      <w:proofErr w:type="spellEnd"/>
      <w:r>
        <w:t xml:space="preserve"> </w:t>
      </w:r>
      <w:proofErr w:type="spellStart"/>
      <w:r>
        <w:t>Kilitcioglu</w:t>
      </w:r>
      <w:proofErr w:type="spellEnd"/>
      <w:r>
        <w:t>, 2016. Hierarchical Clustering and its Applications. Available at: &lt;</w:t>
      </w:r>
      <w:hyperlink r:id="rId65" w:history="1">
        <w:r w:rsidR="00A03C8F">
          <w:rPr>
            <w:rStyle w:val="Hyperlink"/>
          </w:rPr>
          <w:t>https://towardsdatascience.com/hierarchical-clustering-and-its-applications-41c1ad4441a6</w:t>
        </w:r>
      </w:hyperlink>
      <w:r>
        <w:t>&gt;. [Accessed 27 July 2018]</w:t>
      </w:r>
    </w:p>
    <w:p w:rsidR="00867DB4" w:rsidRDefault="008B6E39" w:rsidP="00CE008F">
      <w:pPr>
        <w:pStyle w:val="NormalWeb"/>
        <w:jc w:val="both"/>
      </w:pPr>
      <w:r>
        <w:t xml:space="preserve">Online, R., &amp; </w:t>
      </w:r>
      <w:proofErr w:type="spellStart"/>
      <w:r>
        <w:t>Dolnicar</w:t>
      </w:r>
      <w:proofErr w:type="spellEnd"/>
      <w:r>
        <w:t xml:space="preserve">, S. (2002). </w:t>
      </w:r>
      <w:r>
        <w:rPr>
          <w:i/>
        </w:rPr>
        <w:t xml:space="preserve">A Review of Unquestioned Standards in Using Cluster Analysis for Data-Driven Market Segmentation. </w:t>
      </w:r>
      <w:r>
        <w:t xml:space="preserve">Retrieved from </w:t>
      </w:r>
      <w:hyperlink r:id="rId66" w:history="1">
        <w:r w:rsidRPr="00C076E7">
          <w:rPr>
            <w:rStyle w:val="Hyperlink"/>
          </w:rPr>
          <w:t>http://ro.uow.edu.au/commpapers/273</w:t>
        </w:r>
      </w:hyperlink>
    </w:p>
    <w:p w:rsidR="008B6E39" w:rsidRPr="008B6E39" w:rsidRDefault="008B6E39" w:rsidP="008B6E39">
      <w:pPr>
        <w:pStyle w:val="NormalWeb"/>
        <w:jc w:val="both"/>
      </w:pPr>
    </w:p>
    <w:p w:rsidR="00F0695D" w:rsidRPr="006F05FA" w:rsidRDefault="00F0695D" w:rsidP="00F0695D">
      <w:pPr>
        <w:widowControl w:val="0"/>
        <w:autoSpaceDE w:val="0"/>
        <w:autoSpaceDN w:val="0"/>
        <w:adjustRightInd w:val="0"/>
        <w:rPr>
          <w:color w:val="FF0000"/>
        </w:rPr>
      </w:pPr>
    </w:p>
    <w:p w:rsidR="00472434" w:rsidRPr="006F05FA" w:rsidRDefault="00472434" w:rsidP="006F05FA">
      <w:pPr>
        <w:rPr>
          <w:color w:val="FF0000"/>
        </w:rPr>
      </w:pPr>
    </w:p>
    <w:sectPr w:rsidR="00472434" w:rsidRPr="006F05FA" w:rsidSect="00274DCF">
      <w:headerReference w:type="default" r:id="rId67"/>
      <w:pgSz w:w="11909" w:h="16834" w:code="9"/>
      <w:pgMar w:top="1418" w:right="1418" w:bottom="1418" w:left="2268" w:header="851"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2D05" w:rsidRDefault="00E32D05">
      <w:r>
        <w:separator/>
      </w:r>
    </w:p>
    <w:p w:rsidR="00E32D05" w:rsidRDefault="00E32D05"/>
    <w:p w:rsidR="00E32D05" w:rsidRDefault="00E32D05" w:rsidP="00F33D21"/>
  </w:endnote>
  <w:endnote w:type="continuationSeparator" w:id="0">
    <w:p w:rsidR="00E32D05" w:rsidRDefault="00E32D05">
      <w:r>
        <w:continuationSeparator/>
      </w:r>
    </w:p>
    <w:p w:rsidR="00E32D05" w:rsidRDefault="00E32D05"/>
    <w:p w:rsidR="00E32D05" w:rsidRDefault="00E32D05" w:rsidP="00F33D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2D05" w:rsidRDefault="00E32D05">
      <w:r>
        <w:separator/>
      </w:r>
    </w:p>
    <w:p w:rsidR="00E32D05" w:rsidRDefault="00E32D05"/>
    <w:p w:rsidR="00E32D05" w:rsidRDefault="00E32D05" w:rsidP="00F33D21"/>
  </w:footnote>
  <w:footnote w:type="continuationSeparator" w:id="0">
    <w:p w:rsidR="00E32D05" w:rsidRDefault="00E32D05">
      <w:r>
        <w:continuationSeparator/>
      </w:r>
    </w:p>
    <w:p w:rsidR="00E32D05" w:rsidRDefault="00E32D05"/>
    <w:p w:rsidR="00E32D05" w:rsidRDefault="00E32D05" w:rsidP="00F33D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1884" w:rsidRDefault="00F31884"/>
  <w:p w:rsidR="00F31884" w:rsidRDefault="00F3188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1884" w:rsidRPr="00044A4F" w:rsidRDefault="00F31884"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A96590">
      <w:rPr>
        <w:rStyle w:val="PageNumber"/>
        <w:noProof/>
        <w:sz w:val="20"/>
        <w:szCs w:val="20"/>
      </w:rPr>
      <w:t>xii</w:t>
    </w:r>
    <w:r w:rsidRPr="00044A4F">
      <w:rPr>
        <w:rStyle w:val="PageNumber"/>
        <w:sz w:val="20"/>
        <w:szCs w:val="20"/>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1884" w:rsidRDefault="00F31884"/>
  <w:p w:rsidR="00F31884" w:rsidRDefault="00F3188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1884" w:rsidRPr="00044A4F" w:rsidRDefault="00F31884" w:rsidP="00A83AD2">
    <w:pPr>
      <w:pStyle w:val="Header"/>
      <w:rPr>
        <w:sz w:val="20"/>
        <w:szCs w:val="20"/>
      </w:rPr>
    </w:pPr>
    <w:r w:rsidRPr="00044A4F">
      <w:rPr>
        <w:rStyle w:val="PageNumber"/>
        <w:sz w:val="20"/>
        <w:szCs w:val="20"/>
      </w:rPr>
      <w:fldChar w:fldCharType="begin"/>
    </w:r>
    <w:r w:rsidRPr="00044A4F">
      <w:rPr>
        <w:rStyle w:val="PageNumber"/>
        <w:sz w:val="20"/>
        <w:szCs w:val="20"/>
      </w:rPr>
      <w:instrText xml:space="preserve"> PAGE </w:instrText>
    </w:r>
    <w:r w:rsidRPr="00044A4F">
      <w:rPr>
        <w:rStyle w:val="PageNumber"/>
        <w:sz w:val="20"/>
        <w:szCs w:val="20"/>
      </w:rPr>
      <w:fldChar w:fldCharType="separate"/>
    </w:r>
    <w:r w:rsidR="00A96590">
      <w:rPr>
        <w:rStyle w:val="PageNumber"/>
        <w:noProof/>
        <w:sz w:val="20"/>
        <w:szCs w:val="20"/>
      </w:rPr>
      <w:t>21</w:t>
    </w:r>
    <w:r w:rsidRPr="00044A4F">
      <w:rPr>
        <w:rStyle w:val="PageNumber"/>
        <w:sz w:val="20"/>
        <w:szCs w:val="20"/>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1884" w:rsidRPr="00044A4F" w:rsidRDefault="00F31884" w:rsidP="00A83AD2">
    <w:pPr>
      <w:pStyle w:val="Header"/>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E0319"/>
    <w:multiLevelType w:val="hybridMultilevel"/>
    <w:tmpl w:val="8868A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F5498C"/>
    <w:multiLevelType w:val="multilevel"/>
    <w:tmpl w:val="0409001D"/>
    <w:numStyleLink w:val="Style1"/>
  </w:abstractNum>
  <w:abstractNum w:abstractNumId="2">
    <w:nsid w:val="03101EFC"/>
    <w:multiLevelType w:val="multilevel"/>
    <w:tmpl w:val="3A4278E4"/>
    <w:lvl w:ilvl="0">
      <w:start w:val="1"/>
      <w:numFmt w:val="decimal"/>
      <w:pStyle w:val="Heading1"/>
      <w:suff w:val="nothing"/>
      <w:lvlText w:val="CHAPTER %1"/>
      <w:lvlJc w:val="left"/>
      <w:pPr>
        <w:ind w:left="342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51"/>
        </w:tabs>
        <w:ind w:left="851" w:hanging="851"/>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nsid w:val="0ACE31F6"/>
    <w:multiLevelType w:val="hybridMultilevel"/>
    <w:tmpl w:val="EF36A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334635"/>
    <w:multiLevelType w:val="multilevel"/>
    <w:tmpl w:val="7324C5F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39744A2"/>
    <w:multiLevelType w:val="multilevel"/>
    <w:tmpl w:val="4C826C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bullet"/>
      <w:lvlText w:val=""/>
      <w:lvlJc w:val="left"/>
      <w:pPr>
        <w:ind w:left="2520" w:hanging="360"/>
      </w:pPr>
      <w:rPr>
        <w:rFonts w:ascii="Symbol" w:hAnsi="Symbol" w:hint="default"/>
      </w:r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3AE29AF"/>
    <w:multiLevelType w:val="hybridMultilevel"/>
    <w:tmpl w:val="A8FC3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C562BD"/>
    <w:multiLevelType w:val="hybridMultilevel"/>
    <w:tmpl w:val="8A0A29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D93A30"/>
    <w:multiLevelType w:val="hybridMultilevel"/>
    <w:tmpl w:val="FF12E4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3322C8"/>
    <w:multiLevelType w:val="multilevel"/>
    <w:tmpl w:val="0409001D"/>
    <w:styleLink w:val="Style1"/>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2F020A63"/>
    <w:multiLevelType w:val="multilevel"/>
    <w:tmpl w:val="C6682CAE"/>
    <w:styleLink w:val="CurrentList1"/>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nsid w:val="2FFA4267"/>
    <w:multiLevelType w:val="hybridMultilevel"/>
    <w:tmpl w:val="E162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520244"/>
    <w:multiLevelType w:val="hybridMultilevel"/>
    <w:tmpl w:val="2D765D6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CA05BE"/>
    <w:multiLevelType w:val="hybridMultilevel"/>
    <w:tmpl w:val="1C065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42D42A1"/>
    <w:multiLevelType w:val="hybridMultilevel"/>
    <w:tmpl w:val="C62AE24E"/>
    <w:lvl w:ilvl="0" w:tplc="62920DD4">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E7C4268"/>
    <w:multiLevelType w:val="multilevel"/>
    <w:tmpl w:val="7324C5FC"/>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56BF1AF3"/>
    <w:multiLevelType w:val="multilevel"/>
    <w:tmpl w:val="261C7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5A094746"/>
    <w:multiLevelType w:val="hybridMultilevel"/>
    <w:tmpl w:val="FE1628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3A663C"/>
    <w:multiLevelType w:val="hybridMultilevel"/>
    <w:tmpl w:val="5BBCB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F1271B0"/>
    <w:multiLevelType w:val="hybridMultilevel"/>
    <w:tmpl w:val="7794CE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3776D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73210B4A"/>
    <w:multiLevelType w:val="hybridMultilevel"/>
    <w:tmpl w:val="4128F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50626C2"/>
    <w:multiLevelType w:val="hybridMultilevel"/>
    <w:tmpl w:val="76344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0"/>
  </w:num>
  <w:num w:numId="3">
    <w:abstractNumId w:val="15"/>
  </w:num>
  <w:num w:numId="4">
    <w:abstractNumId w:val="6"/>
  </w:num>
  <w:num w:numId="5">
    <w:abstractNumId w:val="18"/>
  </w:num>
  <w:num w:numId="6">
    <w:abstractNumId w:val="8"/>
  </w:num>
  <w:num w:numId="7">
    <w:abstractNumId w:val="3"/>
  </w:num>
  <w:num w:numId="8">
    <w:abstractNumId w:val="22"/>
  </w:num>
  <w:num w:numId="9">
    <w:abstractNumId w:val="0"/>
  </w:num>
  <w:num w:numId="10">
    <w:abstractNumId w:val="11"/>
  </w:num>
  <w:num w:numId="11">
    <w:abstractNumId w:val="13"/>
  </w:num>
  <w:num w:numId="12">
    <w:abstractNumId w:val="4"/>
  </w:num>
  <w:num w:numId="13">
    <w:abstractNumId w:val="21"/>
  </w:num>
  <w:num w:numId="14">
    <w:abstractNumId w:val="9"/>
  </w:num>
  <w:num w:numId="15">
    <w:abstractNumId w:val="1"/>
  </w:num>
  <w:num w:numId="16">
    <w:abstractNumId w:val="20"/>
  </w:num>
  <w:num w:numId="17">
    <w:abstractNumId w:val="5"/>
  </w:num>
  <w:num w:numId="18">
    <w:abstractNumId w:val="17"/>
  </w:num>
  <w:num w:numId="19">
    <w:abstractNumId w:val="12"/>
  </w:num>
  <w:num w:numId="20">
    <w:abstractNumId w:val="19"/>
  </w:num>
  <w:num w:numId="21">
    <w:abstractNumId w:val="14"/>
  </w:num>
  <w:num w:numId="22">
    <w:abstractNumId w:val="7"/>
  </w:num>
  <w:num w:numId="23">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0" w:nlCheck="1" w:checkStyle="1"/>
  <w:activeWritingStyle w:appName="MSWord" w:lang="en-US" w:vendorID="64" w:dllVersion="0" w:nlCheck="1" w:checkStyle="1"/>
  <w:activeWritingStyle w:appName="MSWord" w:lang="fr-FR" w:vendorID="64" w:dllVersion="0"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drawingGridHorizontalSpacing w:val="72"/>
  <w:drawingGridVerticalSpacing w:val="72"/>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472434"/>
    <w:rsid w:val="000002D3"/>
    <w:rsid w:val="000005B0"/>
    <w:rsid w:val="00000F47"/>
    <w:rsid w:val="0000676C"/>
    <w:rsid w:val="00006914"/>
    <w:rsid w:val="00013A35"/>
    <w:rsid w:val="00013AAC"/>
    <w:rsid w:val="00013AAF"/>
    <w:rsid w:val="00016374"/>
    <w:rsid w:val="00016AF3"/>
    <w:rsid w:val="000203D2"/>
    <w:rsid w:val="00022283"/>
    <w:rsid w:val="00022D0B"/>
    <w:rsid w:val="00025BAF"/>
    <w:rsid w:val="00027ED7"/>
    <w:rsid w:val="00031AFD"/>
    <w:rsid w:val="000330B5"/>
    <w:rsid w:val="0003327A"/>
    <w:rsid w:val="00033A98"/>
    <w:rsid w:val="00035BCF"/>
    <w:rsid w:val="000368EB"/>
    <w:rsid w:val="00036CF4"/>
    <w:rsid w:val="000416F0"/>
    <w:rsid w:val="00041B91"/>
    <w:rsid w:val="0004291E"/>
    <w:rsid w:val="00043A73"/>
    <w:rsid w:val="00043DA3"/>
    <w:rsid w:val="00044A4F"/>
    <w:rsid w:val="00050821"/>
    <w:rsid w:val="000522C7"/>
    <w:rsid w:val="00052B67"/>
    <w:rsid w:val="000560F6"/>
    <w:rsid w:val="00056E0E"/>
    <w:rsid w:val="0005750C"/>
    <w:rsid w:val="00057874"/>
    <w:rsid w:val="00062504"/>
    <w:rsid w:val="00063064"/>
    <w:rsid w:val="0006542A"/>
    <w:rsid w:val="00065519"/>
    <w:rsid w:val="0006555E"/>
    <w:rsid w:val="0007007B"/>
    <w:rsid w:val="0007369E"/>
    <w:rsid w:val="00077056"/>
    <w:rsid w:val="000773C5"/>
    <w:rsid w:val="00077B83"/>
    <w:rsid w:val="00080FE6"/>
    <w:rsid w:val="00081596"/>
    <w:rsid w:val="00083FBF"/>
    <w:rsid w:val="00084A89"/>
    <w:rsid w:val="0008562F"/>
    <w:rsid w:val="000859AC"/>
    <w:rsid w:val="000864E0"/>
    <w:rsid w:val="0008665D"/>
    <w:rsid w:val="00090E11"/>
    <w:rsid w:val="00095405"/>
    <w:rsid w:val="00096992"/>
    <w:rsid w:val="000A0209"/>
    <w:rsid w:val="000A1580"/>
    <w:rsid w:val="000A2B98"/>
    <w:rsid w:val="000A3F43"/>
    <w:rsid w:val="000A4237"/>
    <w:rsid w:val="000A6A69"/>
    <w:rsid w:val="000B01FB"/>
    <w:rsid w:val="000B55EE"/>
    <w:rsid w:val="000B6E4B"/>
    <w:rsid w:val="000C177E"/>
    <w:rsid w:val="000C1A80"/>
    <w:rsid w:val="000C23F5"/>
    <w:rsid w:val="000D0346"/>
    <w:rsid w:val="000D0F45"/>
    <w:rsid w:val="000D4E89"/>
    <w:rsid w:val="000D4F85"/>
    <w:rsid w:val="000D5F1D"/>
    <w:rsid w:val="000D65CF"/>
    <w:rsid w:val="000E5E2D"/>
    <w:rsid w:val="000F043E"/>
    <w:rsid w:val="000F4BCC"/>
    <w:rsid w:val="000F5CBD"/>
    <w:rsid w:val="000F6461"/>
    <w:rsid w:val="000F7BEE"/>
    <w:rsid w:val="000F7D81"/>
    <w:rsid w:val="000F7F2F"/>
    <w:rsid w:val="00100870"/>
    <w:rsid w:val="00100B38"/>
    <w:rsid w:val="00101A66"/>
    <w:rsid w:val="001069F8"/>
    <w:rsid w:val="00106CED"/>
    <w:rsid w:val="00114F4C"/>
    <w:rsid w:val="00123C8E"/>
    <w:rsid w:val="00125F3E"/>
    <w:rsid w:val="00126359"/>
    <w:rsid w:val="00127C64"/>
    <w:rsid w:val="0013074D"/>
    <w:rsid w:val="001338BB"/>
    <w:rsid w:val="00133CE5"/>
    <w:rsid w:val="001357AB"/>
    <w:rsid w:val="00136478"/>
    <w:rsid w:val="00140151"/>
    <w:rsid w:val="00141699"/>
    <w:rsid w:val="00142928"/>
    <w:rsid w:val="0014424C"/>
    <w:rsid w:val="00150248"/>
    <w:rsid w:val="0015238B"/>
    <w:rsid w:val="001523BA"/>
    <w:rsid w:val="00153DEF"/>
    <w:rsid w:val="00157EB6"/>
    <w:rsid w:val="00160E50"/>
    <w:rsid w:val="001615EF"/>
    <w:rsid w:val="001623B7"/>
    <w:rsid w:val="0016332C"/>
    <w:rsid w:val="001655D7"/>
    <w:rsid w:val="00165EB3"/>
    <w:rsid w:val="00171AE9"/>
    <w:rsid w:val="00173789"/>
    <w:rsid w:val="00173984"/>
    <w:rsid w:val="00173ABA"/>
    <w:rsid w:val="0018034F"/>
    <w:rsid w:val="001817F7"/>
    <w:rsid w:val="00181F81"/>
    <w:rsid w:val="00184BC8"/>
    <w:rsid w:val="00185DE2"/>
    <w:rsid w:val="00191B73"/>
    <w:rsid w:val="001935DE"/>
    <w:rsid w:val="00193E27"/>
    <w:rsid w:val="00194D99"/>
    <w:rsid w:val="001A082F"/>
    <w:rsid w:val="001A444B"/>
    <w:rsid w:val="001A612A"/>
    <w:rsid w:val="001B0431"/>
    <w:rsid w:val="001B0CF4"/>
    <w:rsid w:val="001B0E2F"/>
    <w:rsid w:val="001B642A"/>
    <w:rsid w:val="001B6E6F"/>
    <w:rsid w:val="001B7F0B"/>
    <w:rsid w:val="001C12AB"/>
    <w:rsid w:val="001C404C"/>
    <w:rsid w:val="001D0007"/>
    <w:rsid w:val="001D00C4"/>
    <w:rsid w:val="001D01B0"/>
    <w:rsid w:val="001D4A06"/>
    <w:rsid w:val="001D6FB2"/>
    <w:rsid w:val="001E061A"/>
    <w:rsid w:val="001E1993"/>
    <w:rsid w:val="001E1FF1"/>
    <w:rsid w:val="001E6AE2"/>
    <w:rsid w:val="001F4E81"/>
    <w:rsid w:val="001F6E41"/>
    <w:rsid w:val="001F769C"/>
    <w:rsid w:val="002013D8"/>
    <w:rsid w:val="00205C1D"/>
    <w:rsid w:val="00210CB3"/>
    <w:rsid w:val="00211D47"/>
    <w:rsid w:val="002131C1"/>
    <w:rsid w:val="0021337F"/>
    <w:rsid w:val="00233BB5"/>
    <w:rsid w:val="00237A25"/>
    <w:rsid w:val="0024074E"/>
    <w:rsid w:val="00240EAC"/>
    <w:rsid w:val="00241AAB"/>
    <w:rsid w:val="00255823"/>
    <w:rsid w:val="002565E1"/>
    <w:rsid w:val="00257DAC"/>
    <w:rsid w:val="00257E83"/>
    <w:rsid w:val="002601B9"/>
    <w:rsid w:val="00261EC9"/>
    <w:rsid w:val="002623C2"/>
    <w:rsid w:val="00262BFC"/>
    <w:rsid w:val="00263B77"/>
    <w:rsid w:val="002647BD"/>
    <w:rsid w:val="00265027"/>
    <w:rsid w:val="00265F83"/>
    <w:rsid w:val="00274DCF"/>
    <w:rsid w:val="00280147"/>
    <w:rsid w:val="00283D8C"/>
    <w:rsid w:val="002907E3"/>
    <w:rsid w:val="002909D7"/>
    <w:rsid w:val="00293754"/>
    <w:rsid w:val="002963D1"/>
    <w:rsid w:val="002A1582"/>
    <w:rsid w:val="002A1C7C"/>
    <w:rsid w:val="002A3335"/>
    <w:rsid w:val="002A3E82"/>
    <w:rsid w:val="002A6822"/>
    <w:rsid w:val="002A6A78"/>
    <w:rsid w:val="002A6E19"/>
    <w:rsid w:val="002A7823"/>
    <w:rsid w:val="002A7BFD"/>
    <w:rsid w:val="002B42EF"/>
    <w:rsid w:val="002B53EC"/>
    <w:rsid w:val="002B627E"/>
    <w:rsid w:val="002C1ABF"/>
    <w:rsid w:val="002C239E"/>
    <w:rsid w:val="002C420D"/>
    <w:rsid w:val="002C7696"/>
    <w:rsid w:val="002C7EFD"/>
    <w:rsid w:val="002D52D8"/>
    <w:rsid w:val="002D5E61"/>
    <w:rsid w:val="002D75F1"/>
    <w:rsid w:val="002D7CD7"/>
    <w:rsid w:val="002E21E0"/>
    <w:rsid w:val="002E2824"/>
    <w:rsid w:val="002E5CBB"/>
    <w:rsid w:val="002E6D8B"/>
    <w:rsid w:val="002E71FA"/>
    <w:rsid w:val="002F18DC"/>
    <w:rsid w:val="002F4F6A"/>
    <w:rsid w:val="00312E09"/>
    <w:rsid w:val="00314BD5"/>
    <w:rsid w:val="003157B4"/>
    <w:rsid w:val="00315E1B"/>
    <w:rsid w:val="00315E22"/>
    <w:rsid w:val="00316D1E"/>
    <w:rsid w:val="003179D4"/>
    <w:rsid w:val="00320A3C"/>
    <w:rsid w:val="0032457B"/>
    <w:rsid w:val="00326330"/>
    <w:rsid w:val="00326BA8"/>
    <w:rsid w:val="00330513"/>
    <w:rsid w:val="00336B58"/>
    <w:rsid w:val="00336F6A"/>
    <w:rsid w:val="00340FD5"/>
    <w:rsid w:val="003422AF"/>
    <w:rsid w:val="00342398"/>
    <w:rsid w:val="00342B96"/>
    <w:rsid w:val="0034435F"/>
    <w:rsid w:val="0035001C"/>
    <w:rsid w:val="00350697"/>
    <w:rsid w:val="00350A31"/>
    <w:rsid w:val="003539BC"/>
    <w:rsid w:val="003546CF"/>
    <w:rsid w:val="0035543E"/>
    <w:rsid w:val="00355440"/>
    <w:rsid w:val="0035548C"/>
    <w:rsid w:val="00356DE3"/>
    <w:rsid w:val="0035791F"/>
    <w:rsid w:val="0036192F"/>
    <w:rsid w:val="003637B8"/>
    <w:rsid w:val="003665B6"/>
    <w:rsid w:val="003716B2"/>
    <w:rsid w:val="003728CB"/>
    <w:rsid w:val="00373153"/>
    <w:rsid w:val="00373AF3"/>
    <w:rsid w:val="003748C8"/>
    <w:rsid w:val="00375AAC"/>
    <w:rsid w:val="00377C38"/>
    <w:rsid w:val="00380FDE"/>
    <w:rsid w:val="00381171"/>
    <w:rsid w:val="00381F1E"/>
    <w:rsid w:val="00382096"/>
    <w:rsid w:val="00384844"/>
    <w:rsid w:val="00384ED2"/>
    <w:rsid w:val="00390530"/>
    <w:rsid w:val="0039059B"/>
    <w:rsid w:val="003943EE"/>
    <w:rsid w:val="00395922"/>
    <w:rsid w:val="00396D3D"/>
    <w:rsid w:val="00397430"/>
    <w:rsid w:val="003A001B"/>
    <w:rsid w:val="003A2203"/>
    <w:rsid w:val="003A268A"/>
    <w:rsid w:val="003A26D8"/>
    <w:rsid w:val="003A3DBB"/>
    <w:rsid w:val="003A4BC2"/>
    <w:rsid w:val="003A7036"/>
    <w:rsid w:val="003B2D70"/>
    <w:rsid w:val="003B4BA1"/>
    <w:rsid w:val="003B72FD"/>
    <w:rsid w:val="003B762A"/>
    <w:rsid w:val="003C0069"/>
    <w:rsid w:val="003C0E36"/>
    <w:rsid w:val="003C115E"/>
    <w:rsid w:val="003C1959"/>
    <w:rsid w:val="003C59E0"/>
    <w:rsid w:val="003C7141"/>
    <w:rsid w:val="003C7934"/>
    <w:rsid w:val="003C7A50"/>
    <w:rsid w:val="003D58ED"/>
    <w:rsid w:val="003D5D59"/>
    <w:rsid w:val="003D6426"/>
    <w:rsid w:val="003D728F"/>
    <w:rsid w:val="003E196C"/>
    <w:rsid w:val="003E2DE1"/>
    <w:rsid w:val="003F0A2A"/>
    <w:rsid w:val="003F2616"/>
    <w:rsid w:val="003F3A42"/>
    <w:rsid w:val="00403EDF"/>
    <w:rsid w:val="00404433"/>
    <w:rsid w:val="004049FB"/>
    <w:rsid w:val="00405EEB"/>
    <w:rsid w:val="00406738"/>
    <w:rsid w:val="0040679E"/>
    <w:rsid w:val="0041041E"/>
    <w:rsid w:val="00412366"/>
    <w:rsid w:val="004123B4"/>
    <w:rsid w:val="0041240E"/>
    <w:rsid w:val="00414B65"/>
    <w:rsid w:val="00415580"/>
    <w:rsid w:val="00416237"/>
    <w:rsid w:val="004175FE"/>
    <w:rsid w:val="00417C97"/>
    <w:rsid w:val="004213AA"/>
    <w:rsid w:val="00421C6F"/>
    <w:rsid w:val="004272ED"/>
    <w:rsid w:val="00427A07"/>
    <w:rsid w:val="00431BDD"/>
    <w:rsid w:val="0043481E"/>
    <w:rsid w:val="00450AFD"/>
    <w:rsid w:val="00450B8A"/>
    <w:rsid w:val="0045190F"/>
    <w:rsid w:val="00453BFC"/>
    <w:rsid w:val="00454967"/>
    <w:rsid w:val="004638B5"/>
    <w:rsid w:val="00472434"/>
    <w:rsid w:val="0047319A"/>
    <w:rsid w:val="00473C48"/>
    <w:rsid w:val="00473DC9"/>
    <w:rsid w:val="00480A6F"/>
    <w:rsid w:val="00484700"/>
    <w:rsid w:val="00484885"/>
    <w:rsid w:val="00487CA0"/>
    <w:rsid w:val="00491BED"/>
    <w:rsid w:val="004932BC"/>
    <w:rsid w:val="0049659E"/>
    <w:rsid w:val="004A4A22"/>
    <w:rsid w:val="004A4EFA"/>
    <w:rsid w:val="004A5004"/>
    <w:rsid w:val="004A5209"/>
    <w:rsid w:val="004A62C5"/>
    <w:rsid w:val="004B3FC7"/>
    <w:rsid w:val="004B425D"/>
    <w:rsid w:val="004B6069"/>
    <w:rsid w:val="004B6FFD"/>
    <w:rsid w:val="004C40BC"/>
    <w:rsid w:val="004C65C2"/>
    <w:rsid w:val="004D712D"/>
    <w:rsid w:val="004E0744"/>
    <w:rsid w:val="004F03AF"/>
    <w:rsid w:val="004F0B4F"/>
    <w:rsid w:val="004F0C41"/>
    <w:rsid w:val="004F1876"/>
    <w:rsid w:val="004F4324"/>
    <w:rsid w:val="004F531F"/>
    <w:rsid w:val="004F5C2F"/>
    <w:rsid w:val="004F6299"/>
    <w:rsid w:val="004F6EA4"/>
    <w:rsid w:val="004F772F"/>
    <w:rsid w:val="0050068F"/>
    <w:rsid w:val="00501014"/>
    <w:rsid w:val="0050350A"/>
    <w:rsid w:val="005036E6"/>
    <w:rsid w:val="00506D78"/>
    <w:rsid w:val="00513764"/>
    <w:rsid w:val="00513797"/>
    <w:rsid w:val="005137F9"/>
    <w:rsid w:val="00516B41"/>
    <w:rsid w:val="005171B0"/>
    <w:rsid w:val="00524489"/>
    <w:rsid w:val="00524870"/>
    <w:rsid w:val="00525856"/>
    <w:rsid w:val="00526711"/>
    <w:rsid w:val="00527406"/>
    <w:rsid w:val="00531861"/>
    <w:rsid w:val="005344A4"/>
    <w:rsid w:val="005357C6"/>
    <w:rsid w:val="00536A47"/>
    <w:rsid w:val="0054645A"/>
    <w:rsid w:val="00551524"/>
    <w:rsid w:val="00555099"/>
    <w:rsid w:val="00556BDD"/>
    <w:rsid w:val="0056296D"/>
    <w:rsid w:val="005642C9"/>
    <w:rsid w:val="00573E6D"/>
    <w:rsid w:val="00573FE2"/>
    <w:rsid w:val="00580702"/>
    <w:rsid w:val="005824B0"/>
    <w:rsid w:val="005877A9"/>
    <w:rsid w:val="005878A0"/>
    <w:rsid w:val="005947E3"/>
    <w:rsid w:val="005948EF"/>
    <w:rsid w:val="005A2DFB"/>
    <w:rsid w:val="005A2FF1"/>
    <w:rsid w:val="005A665F"/>
    <w:rsid w:val="005B01AA"/>
    <w:rsid w:val="005B10ED"/>
    <w:rsid w:val="005B2B26"/>
    <w:rsid w:val="005B518F"/>
    <w:rsid w:val="005B643B"/>
    <w:rsid w:val="005B7591"/>
    <w:rsid w:val="005C09C9"/>
    <w:rsid w:val="005C39BA"/>
    <w:rsid w:val="005C5CEA"/>
    <w:rsid w:val="005C5E90"/>
    <w:rsid w:val="005D05A2"/>
    <w:rsid w:val="005D09D0"/>
    <w:rsid w:val="005D2BD5"/>
    <w:rsid w:val="005D5305"/>
    <w:rsid w:val="005D64ED"/>
    <w:rsid w:val="005D672A"/>
    <w:rsid w:val="005D6BF0"/>
    <w:rsid w:val="005E00FF"/>
    <w:rsid w:val="005E2C18"/>
    <w:rsid w:val="005E3C34"/>
    <w:rsid w:val="005E66B3"/>
    <w:rsid w:val="005E6C5B"/>
    <w:rsid w:val="005F0320"/>
    <w:rsid w:val="005F3726"/>
    <w:rsid w:val="005F46CA"/>
    <w:rsid w:val="0060554E"/>
    <w:rsid w:val="0061002F"/>
    <w:rsid w:val="00612EFF"/>
    <w:rsid w:val="00616141"/>
    <w:rsid w:val="006172D5"/>
    <w:rsid w:val="0061782E"/>
    <w:rsid w:val="00625F0A"/>
    <w:rsid w:val="00631396"/>
    <w:rsid w:val="00631693"/>
    <w:rsid w:val="00632605"/>
    <w:rsid w:val="006359D8"/>
    <w:rsid w:val="00635C11"/>
    <w:rsid w:val="00635D9E"/>
    <w:rsid w:val="00636383"/>
    <w:rsid w:val="00636904"/>
    <w:rsid w:val="00637475"/>
    <w:rsid w:val="00637917"/>
    <w:rsid w:val="00640D10"/>
    <w:rsid w:val="00643508"/>
    <w:rsid w:val="0064457B"/>
    <w:rsid w:val="006471BB"/>
    <w:rsid w:val="006479EE"/>
    <w:rsid w:val="00650DFF"/>
    <w:rsid w:val="006527A6"/>
    <w:rsid w:val="00652D23"/>
    <w:rsid w:val="00654B23"/>
    <w:rsid w:val="0065515E"/>
    <w:rsid w:val="00655E19"/>
    <w:rsid w:val="006566F7"/>
    <w:rsid w:val="00670287"/>
    <w:rsid w:val="006702C1"/>
    <w:rsid w:val="00671203"/>
    <w:rsid w:val="00677329"/>
    <w:rsid w:val="006806A6"/>
    <w:rsid w:val="00681296"/>
    <w:rsid w:val="006822C9"/>
    <w:rsid w:val="00683D6E"/>
    <w:rsid w:val="00683EB4"/>
    <w:rsid w:val="0068620B"/>
    <w:rsid w:val="00687517"/>
    <w:rsid w:val="00687BF7"/>
    <w:rsid w:val="006912E4"/>
    <w:rsid w:val="00692752"/>
    <w:rsid w:val="00692C0D"/>
    <w:rsid w:val="00692F37"/>
    <w:rsid w:val="00693064"/>
    <w:rsid w:val="006954A6"/>
    <w:rsid w:val="006964D6"/>
    <w:rsid w:val="00696AED"/>
    <w:rsid w:val="006A0BA0"/>
    <w:rsid w:val="006A1215"/>
    <w:rsid w:val="006A4874"/>
    <w:rsid w:val="006A54A1"/>
    <w:rsid w:val="006A7A36"/>
    <w:rsid w:val="006B0CB0"/>
    <w:rsid w:val="006B1A2E"/>
    <w:rsid w:val="006B2348"/>
    <w:rsid w:val="006B5879"/>
    <w:rsid w:val="006B5E59"/>
    <w:rsid w:val="006B79BE"/>
    <w:rsid w:val="006C3265"/>
    <w:rsid w:val="006C4FEC"/>
    <w:rsid w:val="006C53A0"/>
    <w:rsid w:val="006C7812"/>
    <w:rsid w:val="006D01CD"/>
    <w:rsid w:val="006D1BB9"/>
    <w:rsid w:val="006D38CE"/>
    <w:rsid w:val="006D41F5"/>
    <w:rsid w:val="006D4FDC"/>
    <w:rsid w:val="006E0E17"/>
    <w:rsid w:val="006E25D6"/>
    <w:rsid w:val="006E4B25"/>
    <w:rsid w:val="006E79D7"/>
    <w:rsid w:val="006E7CA7"/>
    <w:rsid w:val="006F05FA"/>
    <w:rsid w:val="006F0670"/>
    <w:rsid w:val="007020D6"/>
    <w:rsid w:val="00702BBA"/>
    <w:rsid w:val="00705561"/>
    <w:rsid w:val="00705E4D"/>
    <w:rsid w:val="007075DA"/>
    <w:rsid w:val="007127D5"/>
    <w:rsid w:val="00717D4E"/>
    <w:rsid w:val="007205F8"/>
    <w:rsid w:val="00720FE8"/>
    <w:rsid w:val="00722084"/>
    <w:rsid w:val="00722CCB"/>
    <w:rsid w:val="00722CCC"/>
    <w:rsid w:val="0072573C"/>
    <w:rsid w:val="00727AF3"/>
    <w:rsid w:val="00730008"/>
    <w:rsid w:val="00731870"/>
    <w:rsid w:val="00734919"/>
    <w:rsid w:val="00742621"/>
    <w:rsid w:val="007432C0"/>
    <w:rsid w:val="007446C4"/>
    <w:rsid w:val="00751CFD"/>
    <w:rsid w:val="00751ED3"/>
    <w:rsid w:val="007523A0"/>
    <w:rsid w:val="0075262C"/>
    <w:rsid w:val="0075519A"/>
    <w:rsid w:val="00760A5C"/>
    <w:rsid w:val="007622C0"/>
    <w:rsid w:val="00763898"/>
    <w:rsid w:val="007644EA"/>
    <w:rsid w:val="00765B1C"/>
    <w:rsid w:val="00773287"/>
    <w:rsid w:val="00773E0A"/>
    <w:rsid w:val="0077698E"/>
    <w:rsid w:val="00777382"/>
    <w:rsid w:val="007846C9"/>
    <w:rsid w:val="0078482E"/>
    <w:rsid w:val="0079039C"/>
    <w:rsid w:val="0079085D"/>
    <w:rsid w:val="00790BD6"/>
    <w:rsid w:val="00792C0A"/>
    <w:rsid w:val="00794E66"/>
    <w:rsid w:val="007A2D9C"/>
    <w:rsid w:val="007A3BB3"/>
    <w:rsid w:val="007A5263"/>
    <w:rsid w:val="007B1B9E"/>
    <w:rsid w:val="007B2803"/>
    <w:rsid w:val="007B542E"/>
    <w:rsid w:val="007C120C"/>
    <w:rsid w:val="007C1814"/>
    <w:rsid w:val="007C351B"/>
    <w:rsid w:val="007C4628"/>
    <w:rsid w:val="007D12BD"/>
    <w:rsid w:val="007D3BBB"/>
    <w:rsid w:val="007D7A51"/>
    <w:rsid w:val="007E0CA9"/>
    <w:rsid w:val="007E1186"/>
    <w:rsid w:val="007E161C"/>
    <w:rsid w:val="007E3355"/>
    <w:rsid w:val="007F06F5"/>
    <w:rsid w:val="007F0CCE"/>
    <w:rsid w:val="007F1C81"/>
    <w:rsid w:val="007F5BCE"/>
    <w:rsid w:val="007F75BF"/>
    <w:rsid w:val="00801C3F"/>
    <w:rsid w:val="00801E0D"/>
    <w:rsid w:val="008035CB"/>
    <w:rsid w:val="00803762"/>
    <w:rsid w:val="008039B8"/>
    <w:rsid w:val="00810DC0"/>
    <w:rsid w:val="008111B9"/>
    <w:rsid w:val="00811887"/>
    <w:rsid w:val="008135A0"/>
    <w:rsid w:val="008154CE"/>
    <w:rsid w:val="00817B13"/>
    <w:rsid w:val="0082243D"/>
    <w:rsid w:val="008248DC"/>
    <w:rsid w:val="008260AF"/>
    <w:rsid w:val="00827357"/>
    <w:rsid w:val="0082775B"/>
    <w:rsid w:val="008305C4"/>
    <w:rsid w:val="00831E8C"/>
    <w:rsid w:val="0083209C"/>
    <w:rsid w:val="008335D7"/>
    <w:rsid w:val="0083367F"/>
    <w:rsid w:val="00834077"/>
    <w:rsid w:val="0083593B"/>
    <w:rsid w:val="00841E1C"/>
    <w:rsid w:val="00842561"/>
    <w:rsid w:val="00843272"/>
    <w:rsid w:val="0084657F"/>
    <w:rsid w:val="008522F4"/>
    <w:rsid w:val="00852494"/>
    <w:rsid w:val="008526BA"/>
    <w:rsid w:val="008541D2"/>
    <w:rsid w:val="00854A3B"/>
    <w:rsid w:val="00854CA5"/>
    <w:rsid w:val="00854FB1"/>
    <w:rsid w:val="00860C7D"/>
    <w:rsid w:val="008622E4"/>
    <w:rsid w:val="0086296F"/>
    <w:rsid w:val="00865A38"/>
    <w:rsid w:val="00867DB4"/>
    <w:rsid w:val="0087181B"/>
    <w:rsid w:val="0087281C"/>
    <w:rsid w:val="0087537F"/>
    <w:rsid w:val="00881046"/>
    <w:rsid w:val="00882381"/>
    <w:rsid w:val="00883616"/>
    <w:rsid w:val="00887A3B"/>
    <w:rsid w:val="008901FD"/>
    <w:rsid w:val="008916A1"/>
    <w:rsid w:val="00891EF3"/>
    <w:rsid w:val="00895BEF"/>
    <w:rsid w:val="008A254C"/>
    <w:rsid w:val="008A2975"/>
    <w:rsid w:val="008A340F"/>
    <w:rsid w:val="008A3CE4"/>
    <w:rsid w:val="008A5450"/>
    <w:rsid w:val="008A6FE8"/>
    <w:rsid w:val="008A76D3"/>
    <w:rsid w:val="008B2DE0"/>
    <w:rsid w:val="008B5668"/>
    <w:rsid w:val="008B57A5"/>
    <w:rsid w:val="008B6E39"/>
    <w:rsid w:val="008B71B9"/>
    <w:rsid w:val="008C46FD"/>
    <w:rsid w:val="008C4B35"/>
    <w:rsid w:val="008C5729"/>
    <w:rsid w:val="008C74BD"/>
    <w:rsid w:val="008D11CC"/>
    <w:rsid w:val="008D172B"/>
    <w:rsid w:val="008D2308"/>
    <w:rsid w:val="008D70CF"/>
    <w:rsid w:val="008E07EE"/>
    <w:rsid w:val="008E1270"/>
    <w:rsid w:val="008E3551"/>
    <w:rsid w:val="008E47A0"/>
    <w:rsid w:val="008E7898"/>
    <w:rsid w:val="008F6AF0"/>
    <w:rsid w:val="008F6C53"/>
    <w:rsid w:val="00902C30"/>
    <w:rsid w:val="00903844"/>
    <w:rsid w:val="00904D35"/>
    <w:rsid w:val="009056DF"/>
    <w:rsid w:val="00906000"/>
    <w:rsid w:val="00912E50"/>
    <w:rsid w:val="009148DA"/>
    <w:rsid w:val="00916E27"/>
    <w:rsid w:val="00917A77"/>
    <w:rsid w:val="0092390C"/>
    <w:rsid w:val="00925908"/>
    <w:rsid w:val="00927104"/>
    <w:rsid w:val="0092725E"/>
    <w:rsid w:val="00927ECE"/>
    <w:rsid w:val="00933C7D"/>
    <w:rsid w:val="00936D42"/>
    <w:rsid w:val="00941FC5"/>
    <w:rsid w:val="0094269D"/>
    <w:rsid w:val="00945CE0"/>
    <w:rsid w:val="00947558"/>
    <w:rsid w:val="009478FA"/>
    <w:rsid w:val="00947B0B"/>
    <w:rsid w:val="00951EFA"/>
    <w:rsid w:val="0095322D"/>
    <w:rsid w:val="00954EFD"/>
    <w:rsid w:val="0095625A"/>
    <w:rsid w:val="00956D0E"/>
    <w:rsid w:val="00962079"/>
    <w:rsid w:val="0096567D"/>
    <w:rsid w:val="00965CF0"/>
    <w:rsid w:val="00973D05"/>
    <w:rsid w:val="0097625A"/>
    <w:rsid w:val="009838A8"/>
    <w:rsid w:val="00984F0F"/>
    <w:rsid w:val="00992F72"/>
    <w:rsid w:val="009951D5"/>
    <w:rsid w:val="009A3182"/>
    <w:rsid w:val="009A5348"/>
    <w:rsid w:val="009B1BC5"/>
    <w:rsid w:val="009B2B3C"/>
    <w:rsid w:val="009B38A7"/>
    <w:rsid w:val="009B576F"/>
    <w:rsid w:val="009C1491"/>
    <w:rsid w:val="009C2B43"/>
    <w:rsid w:val="009C43FF"/>
    <w:rsid w:val="009C5D22"/>
    <w:rsid w:val="009C6498"/>
    <w:rsid w:val="009D3099"/>
    <w:rsid w:val="009D4671"/>
    <w:rsid w:val="009D5080"/>
    <w:rsid w:val="009D60BF"/>
    <w:rsid w:val="009D69B6"/>
    <w:rsid w:val="009D73CD"/>
    <w:rsid w:val="009E030A"/>
    <w:rsid w:val="009E0A51"/>
    <w:rsid w:val="009E0B5D"/>
    <w:rsid w:val="009E1BB0"/>
    <w:rsid w:val="009E4CF2"/>
    <w:rsid w:val="009E540F"/>
    <w:rsid w:val="009F259D"/>
    <w:rsid w:val="009F3C2E"/>
    <w:rsid w:val="009F699A"/>
    <w:rsid w:val="009F6D37"/>
    <w:rsid w:val="00A00F21"/>
    <w:rsid w:val="00A018CC"/>
    <w:rsid w:val="00A01930"/>
    <w:rsid w:val="00A02E3E"/>
    <w:rsid w:val="00A038C1"/>
    <w:rsid w:val="00A03C8F"/>
    <w:rsid w:val="00A03FDB"/>
    <w:rsid w:val="00A04758"/>
    <w:rsid w:val="00A05387"/>
    <w:rsid w:val="00A059DB"/>
    <w:rsid w:val="00A14E7F"/>
    <w:rsid w:val="00A15581"/>
    <w:rsid w:val="00A15847"/>
    <w:rsid w:val="00A25036"/>
    <w:rsid w:val="00A36A7A"/>
    <w:rsid w:val="00A36F5F"/>
    <w:rsid w:val="00A372F4"/>
    <w:rsid w:val="00A45028"/>
    <w:rsid w:val="00A4660A"/>
    <w:rsid w:val="00A507B7"/>
    <w:rsid w:val="00A51B28"/>
    <w:rsid w:val="00A53CBC"/>
    <w:rsid w:val="00A54C04"/>
    <w:rsid w:val="00A54EE4"/>
    <w:rsid w:val="00A605B0"/>
    <w:rsid w:val="00A61675"/>
    <w:rsid w:val="00A61EE7"/>
    <w:rsid w:val="00A62ECD"/>
    <w:rsid w:val="00A633BD"/>
    <w:rsid w:val="00A72463"/>
    <w:rsid w:val="00A72C56"/>
    <w:rsid w:val="00A77142"/>
    <w:rsid w:val="00A80787"/>
    <w:rsid w:val="00A812DF"/>
    <w:rsid w:val="00A814B8"/>
    <w:rsid w:val="00A81DF0"/>
    <w:rsid w:val="00A82652"/>
    <w:rsid w:val="00A82F92"/>
    <w:rsid w:val="00A83374"/>
    <w:rsid w:val="00A83AD2"/>
    <w:rsid w:val="00A863EC"/>
    <w:rsid w:val="00A90570"/>
    <w:rsid w:val="00A9168B"/>
    <w:rsid w:val="00A91D01"/>
    <w:rsid w:val="00A92838"/>
    <w:rsid w:val="00A92B1D"/>
    <w:rsid w:val="00A957AD"/>
    <w:rsid w:val="00A96590"/>
    <w:rsid w:val="00AA2BA0"/>
    <w:rsid w:val="00AA31E4"/>
    <w:rsid w:val="00AA4164"/>
    <w:rsid w:val="00AA5619"/>
    <w:rsid w:val="00AA6174"/>
    <w:rsid w:val="00AA75D0"/>
    <w:rsid w:val="00AA781C"/>
    <w:rsid w:val="00AB2241"/>
    <w:rsid w:val="00AB4B50"/>
    <w:rsid w:val="00AB6903"/>
    <w:rsid w:val="00AC0A7C"/>
    <w:rsid w:val="00AC30DD"/>
    <w:rsid w:val="00AC3101"/>
    <w:rsid w:val="00AC3B6D"/>
    <w:rsid w:val="00AC465F"/>
    <w:rsid w:val="00AC4720"/>
    <w:rsid w:val="00AC717E"/>
    <w:rsid w:val="00AD140F"/>
    <w:rsid w:val="00AD172A"/>
    <w:rsid w:val="00AD1747"/>
    <w:rsid w:val="00AD301C"/>
    <w:rsid w:val="00AD3D16"/>
    <w:rsid w:val="00AD47DF"/>
    <w:rsid w:val="00AD4B31"/>
    <w:rsid w:val="00AD7FD6"/>
    <w:rsid w:val="00AE2C1D"/>
    <w:rsid w:val="00AE3FD6"/>
    <w:rsid w:val="00AE4990"/>
    <w:rsid w:val="00AE7C10"/>
    <w:rsid w:val="00AF0055"/>
    <w:rsid w:val="00AF27FB"/>
    <w:rsid w:val="00AF5693"/>
    <w:rsid w:val="00AF7BD2"/>
    <w:rsid w:val="00B01722"/>
    <w:rsid w:val="00B046EA"/>
    <w:rsid w:val="00B04A18"/>
    <w:rsid w:val="00B06053"/>
    <w:rsid w:val="00B13343"/>
    <w:rsid w:val="00B1475C"/>
    <w:rsid w:val="00B1639E"/>
    <w:rsid w:val="00B16C0C"/>
    <w:rsid w:val="00B2012F"/>
    <w:rsid w:val="00B20D1F"/>
    <w:rsid w:val="00B22420"/>
    <w:rsid w:val="00B2646D"/>
    <w:rsid w:val="00B3106B"/>
    <w:rsid w:val="00B31F75"/>
    <w:rsid w:val="00B36C40"/>
    <w:rsid w:val="00B37A3B"/>
    <w:rsid w:val="00B450C1"/>
    <w:rsid w:val="00B45D8B"/>
    <w:rsid w:val="00B51842"/>
    <w:rsid w:val="00B568BF"/>
    <w:rsid w:val="00B56FB6"/>
    <w:rsid w:val="00B60555"/>
    <w:rsid w:val="00B61CBC"/>
    <w:rsid w:val="00B6290C"/>
    <w:rsid w:val="00B63D9E"/>
    <w:rsid w:val="00B65A11"/>
    <w:rsid w:val="00B65E09"/>
    <w:rsid w:val="00B66271"/>
    <w:rsid w:val="00B714C2"/>
    <w:rsid w:val="00B737C0"/>
    <w:rsid w:val="00B7398C"/>
    <w:rsid w:val="00B76EA2"/>
    <w:rsid w:val="00B809B7"/>
    <w:rsid w:val="00B863C3"/>
    <w:rsid w:val="00B94C6B"/>
    <w:rsid w:val="00B95763"/>
    <w:rsid w:val="00BA36E5"/>
    <w:rsid w:val="00BB028B"/>
    <w:rsid w:val="00BB2790"/>
    <w:rsid w:val="00BB34A9"/>
    <w:rsid w:val="00BB54F8"/>
    <w:rsid w:val="00BC073A"/>
    <w:rsid w:val="00BC3B47"/>
    <w:rsid w:val="00BC68C9"/>
    <w:rsid w:val="00BD1D7F"/>
    <w:rsid w:val="00BD3EAD"/>
    <w:rsid w:val="00BE118E"/>
    <w:rsid w:val="00BE1289"/>
    <w:rsid w:val="00BE2041"/>
    <w:rsid w:val="00BE236C"/>
    <w:rsid w:val="00BE34BC"/>
    <w:rsid w:val="00BE34F4"/>
    <w:rsid w:val="00BE42A0"/>
    <w:rsid w:val="00BE6C6D"/>
    <w:rsid w:val="00BF3584"/>
    <w:rsid w:val="00C0455F"/>
    <w:rsid w:val="00C05CDB"/>
    <w:rsid w:val="00C10E17"/>
    <w:rsid w:val="00C171B3"/>
    <w:rsid w:val="00C21C7E"/>
    <w:rsid w:val="00C234AB"/>
    <w:rsid w:val="00C23F0C"/>
    <w:rsid w:val="00C26836"/>
    <w:rsid w:val="00C269A2"/>
    <w:rsid w:val="00C27322"/>
    <w:rsid w:val="00C27FC2"/>
    <w:rsid w:val="00C339F3"/>
    <w:rsid w:val="00C3452D"/>
    <w:rsid w:val="00C34924"/>
    <w:rsid w:val="00C34F0B"/>
    <w:rsid w:val="00C4086B"/>
    <w:rsid w:val="00C42571"/>
    <w:rsid w:val="00C4311B"/>
    <w:rsid w:val="00C450DC"/>
    <w:rsid w:val="00C4622D"/>
    <w:rsid w:val="00C50696"/>
    <w:rsid w:val="00C556F4"/>
    <w:rsid w:val="00C60E17"/>
    <w:rsid w:val="00C62196"/>
    <w:rsid w:val="00C63A38"/>
    <w:rsid w:val="00C63AB0"/>
    <w:rsid w:val="00C643A2"/>
    <w:rsid w:val="00C64ADE"/>
    <w:rsid w:val="00C64C3E"/>
    <w:rsid w:val="00C664B9"/>
    <w:rsid w:val="00C6658A"/>
    <w:rsid w:val="00C667C7"/>
    <w:rsid w:val="00C66ABB"/>
    <w:rsid w:val="00C70EBC"/>
    <w:rsid w:val="00C72E4F"/>
    <w:rsid w:val="00C76E75"/>
    <w:rsid w:val="00C84B2B"/>
    <w:rsid w:val="00C94912"/>
    <w:rsid w:val="00C97FDD"/>
    <w:rsid w:val="00CA3154"/>
    <w:rsid w:val="00CA345D"/>
    <w:rsid w:val="00CA3A46"/>
    <w:rsid w:val="00CA3BDA"/>
    <w:rsid w:val="00CA6E69"/>
    <w:rsid w:val="00CB0258"/>
    <w:rsid w:val="00CB64C9"/>
    <w:rsid w:val="00CC15DE"/>
    <w:rsid w:val="00CC33CD"/>
    <w:rsid w:val="00CC6100"/>
    <w:rsid w:val="00CC6C85"/>
    <w:rsid w:val="00CC6EF7"/>
    <w:rsid w:val="00CD03ED"/>
    <w:rsid w:val="00CD1100"/>
    <w:rsid w:val="00CD1BD5"/>
    <w:rsid w:val="00CD1D87"/>
    <w:rsid w:val="00CD2B28"/>
    <w:rsid w:val="00CD34B5"/>
    <w:rsid w:val="00CD362B"/>
    <w:rsid w:val="00CD5198"/>
    <w:rsid w:val="00CD5C2A"/>
    <w:rsid w:val="00CD75D6"/>
    <w:rsid w:val="00CE008F"/>
    <w:rsid w:val="00CE0F20"/>
    <w:rsid w:val="00CE2372"/>
    <w:rsid w:val="00CE2A65"/>
    <w:rsid w:val="00CE507C"/>
    <w:rsid w:val="00CE7FCA"/>
    <w:rsid w:val="00CF1365"/>
    <w:rsid w:val="00CF210B"/>
    <w:rsid w:val="00CF23BD"/>
    <w:rsid w:val="00CF2999"/>
    <w:rsid w:val="00CF3EE8"/>
    <w:rsid w:val="00CF4F76"/>
    <w:rsid w:val="00CF7E2F"/>
    <w:rsid w:val="00D00F33"/>
    <w:rsid w:val="00D01731"/>
    <w:rsid w:val="00D01D79"/>
    <w:rsid w:val="00D02A58"/>
    <w:rsid w:val="00D044C1"/>
    <w:rsid w:val="00D04535"/>
    <w:rsid w:val="00D04615"/>
    <w:rsid w:val="00D07B5D"/>
    <w:rsid w:val="00D10A09"/>
    <w:rsid w:val="00D16E0C"/>
    <w:rsid w:val="00D21468"/>
    <w:rsid w:val="00D24DDA"/>
    <w:rsid w:val="00D25BDE"/>
    <w:rsid w:val="00D25D5B"/>
    <w:rsid w:val="00D25E1D"/>
    <w:rsid w:val="00D25E5A"/>
    <w:rsid w:val="00D26341"/>
    <w:rsid w:val="00D26D58"/>
    <w:rsid w:val="00D31139"/>
    <w:rsid w:val="00D31818"/>
    <w:rsid w:val="00D320B4"/>
    <w:rsid w:val="00D34C7B"/>
    <w:rsid w:val="00D37B7F"/>
    <w:rsid w:val="00D40A4B"/>
    <w:rsid w:val="00D41182"/>
    <w:rsid w:val="00D41DB1"/>
    <w:rsid w:val="00D4396D"/>
    <w:rsid w:val="00D461B0"/>
    <w:rsid w:val="00D470E2"/>
    <w:rsid w:val="00D50E39"/>
    <w:rsid w:val="00D519A5"/>
    <w:rsid w:val="00D55009"/>
    <w:rsid w:val="00D6039D"/>
    <w:rsid w:val="00D6238E"/>
    <w:rsid w:val="00D6247D"/>
    <w:rsid w:val="00D641A6"/>
    <w:rsid w:val="00D64BDF"/>
    <w:rsid w:val="00D679C9"/>
    <w:rsid w:val="00D72A7E"/>
    <w:rsid w:val="00D75CE9"/>
    <w:rsid w:val="00D77CC5"/>
    <w:rsid w:val="00D82E11"/>
    <w:rsid w:val="00D86198"/>
    <w:rsid w:val="00D9165E"/>
    <w:rsid w:val="00D93713"/>
    <w:rsid w:val="00D946A6"/>
    <w:rsid w:val="00D96C9E"/>
    <w:rsid w:val="00D97E26"/>
    <w:rsid w:val="00DA48C7"/>
    <w:rsid w:val="00DA650E"/>
    <w:rsid w:val="00DB7C5A"/>
    <w:rsid w:val="00DC1E73"/>
    <w:rsid w:val="00DC2235"/>
    <w:rsid w:val="00DC4FF1"/>
    <w:rsid w:val="00DC58DC"/>
    <w:rsid w:val="00DC6B62"/>
    <w:rsid w:val="00DD3A34"/>
    <w:rsid w:val="00DD65A5"/>
    <w:rsid w:val="00DD77FB"/>
    <w:rsid w:val="00DE1971"/>
    <w:rsid w:val="00DE2102"/>
    <w:rsid w:val="00DE3807"/>
    <w:rsid w:val="00DE598C"/>
    <w:rsid w:val="00DE7BDA"/>
    <w:rsid w:val="00DF1F85"/>
    <w:rsid w:val="00DF25A1"/>
    <w:rsid w:val="00DF3D58"/>
    <w:rsid w:val="00DF69F0"/>
    <w:rsid w:val="00E03448"/>
    <w:rsid w:val="00E034FE"/>
    <w:rsid w:val="00E10109"/>
    <w:rsid w:val="00E10A41"/>
    <w:rsid w:val="00E10D9C"/>
    <w:rsid w:val="00E15D9B"/>
    <w:rsid w:val="00E15F04"/>
    <w:rsid w:val="00E201D1"/>
    <w:rsid w:val="00E22440"/>
    <w:rsid w:val="00E32D05"/>
    <w:rsid w:val="00E33C4A"/>
    <w:rsid w:val="00E37FCA"/>
    <w:rsid w:val="00E40615"/>
    <w:rsid w:val="00E40DE2"/>
    <w:rsid w:val="00E42D5A"/>
    <w:rsid w:val="00E46B99"/>
    <w:rsid w:val="00E46ED9"/>
    <w:rsid w:val="00E47292"/>
    <w:rsid w:val="00E503C1"/>
    <w:rsid w:val="00E56B9B"/>
    <w:rsid w:val="00E60485"/>
    <w:rsid w:val="00E6241F"/>
    <w:rsid w:val="00E640F1"/>
    <w:rsid w:val="00E642E5"/>
    <w:rsid w:val="00E655C7"/>
    <w:rsid w:val="00E67A74"/>
    <w:rsid w:val="00E73171"/>
    <w:rsid w:val="00E74ECE"/>
    <w:rsid w:val="00E76BEA"/>
    <w:rsid w:val="00E80E62"/>
    <w:rsid w:val="00E81139"/>
    <w:rsid w:val="00E817D6"/>
    <w:rsid w:val="00E82248"/>
    <w:rsid w:val="00E90E8A"/>
    <w:rsid w:val="00E939B2"/>
    <w:rsid w:val="00E9650F"/>
    <w:rsid w:val="00EA1D6B"/>
    <w:rsid w:val="00EA2FD3"/>
    <w:rsid w:val="00EB0686"/>
    <w:rsid w:val="00EB21CE"/>
    <w:rsid w:val="00EB325F"/>
    <w:rsid w:val="00EB40B1"/>
    <w:rsid w:val="00EB423B"/>
    <w:rsid w:val="00EB5DE9"/>
    <w:rsid w:val="00EC144F"/>
    <w:rsid w:val="00EC3407"/>
    <w:rsid w:val="00EC42F1"/>
    <w:rsid w:val="00EC447B"/>
    <w:rsid w:val="00EC511F"/>
    <w:rsid w:val="00EC71EC"/>
    <w:rsid w:val="00ED4293"/>
    <w:rsid w:val="00EE3F31"/>
    <w:rsid w:val="00EE62C3"/>
    <w:rsid w:val="00EE6C60"/>
    <w:rsid w:val="00EF0B26"/>
    <w:rsid w:val="00EF1451"/>
    <w:rsid w:val="00EF1B35"/>
    <w:rsid w:val="00EF6A45"/>
    <w:rsid w:val="00F012FE"/>
    <w:rsid w:val="00F06451"/>
    <w:rsid w:val="00F0695D"/>
    <w:rsid w:val="00F06F6F"/>
    <w:rsid w:val="00F12A3B"/>
    <w:rsid w:val="00F12F89"/>
    <w:rsid w:val="00F14008"/>
    <w:rsid w:val="00F2356C"/>
    <w:rsid w:val="00F27C13"/>
    <w:rsid w:val="00F31884"/>
    <w:rsid w:val="00F33D21"/>
    <w:rsid w:val="00F34027"/>
    <w:rsid w:val="00F34426"/>
    <w:rsid w:val="00F34ADB"/>
    <w:rsid w:val="00F35BBD"/>
    <w:rsid w:val="00F43D07"/>
    <w:rsid w:val="00F45891"/>
    <w:rsid w:val="00F458EA"/>
    <w:rsid w:val="00F50442"/>
    <w:rsid w:val="00F5344E"/>
    <w:rsid w:val="00F626F1"/>
    <w:rsid w:val="00F629AE"/>
    <w:rsid w:val="00F64258"/>
    <w:rsid w:val="00F65240"/>
    <w:rsid w:val="00F67B33"/>
    <w:rsid w:val="00F74EF9"/>
    <w:rsid w:val="00F767E7"/>
    <w:rsid w:val="00F77383"/>
    <w:rsid w:val="00F827DE"/>
    <w:rsid w:val="00F84028"/>
    <w:rsid w:val="00F84891"/>
    <w:rsid w:val="00F84FC9"/>
    <w:rsid w:val="00F901B1"/>
    <w:rsid w:val="00F918AD"/>
    <w:rsid w:val="00F92237"/>
    <w:rsid w:val="00F92FB1"/>
    <w:rsid w:val="00F93520"/>
    <w:rsid w:val="00F974AB"/>
    <w:rsid w:val="00FA1002"/>
    <w:rsid w:val="00FA21D7"/>
    <w:rsid w:val="00FA307D"/>
    <w:rsid w:val="00FA328A"/>
    <w:rsid w:val="00FB1FA7"/>
    <w:rsid w:val="00FB1FAF"/>
    <w:rsid w:val="00FB308B"/>
    <w:rsid w:val="00FB3BCA"/>
    <w:rsid w:val="00FB59D2"/>
    <w:rsid w:val="00FB6A95"/>
    <w:rsid w:val="00FB7E8D"/>
    <w:rsid w:val="00FC00C9"/>
    <w:rsid w:val="00FC2083"/>
    <w:rsid w:val="00FC22AA"/>
    <w:rsid w:val="00FD052F"/>
    <w:rsid w:val="00FD5832"/>
    <w:rsid w:val="00FD5A62"/>
    <w:rsid w:val="00FD7AE9"/>
    <w:rsid w:val="00FD7CFD"/>
    <w:rsid w:val="00FE0BB1"/>
    <w:rsid w:val="00FE38FF"/>
    <w:rsid w:val="00FE39FD"/>
    <w:rsid w:val="00FE3E8F"/>
    <w:rsid w:val="00FE6BB1"/>
    <w:rsid w:val="00FF0C03"/>
    <w:rsid w:val="00FF1105"/>
    <w:rsid w:val="00FF15FD"/>
    <w:rsid w:val="00FF223B"/>
    <w:rsid w:val="00FF2365"/>
    <w:rsid w:val="00FF632F"/>
    <w:rsid w:val="00FF7599"/>
    <w:rsid w:val="00FF76A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4F41DBD-0F57-4D9E-8E73-67614E7BC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084"/>
    <w:pPr>
      <w:spacing w:line="360" w:lineRule="auto"/>
      <w:jc w:val="both"/>
    </w:pPr>
    <w:rPr>
      <w:sz w:val="24"/>
      <w:szCs w:val="24"/>
      <w:lang w:val="en-GB"/>
    </w:rPr>
  </w:style>
  <w:style w:type="paragraph" w:styleId="Heading1">
    <w:name w:val="heading 1"/>
    <w:basedOn w:val="Normal"/>
    <w:next w:val="Normal"/>
    <w:qFormat/>
    <w:rsid w:val="0097625A"/>
    <w:pPr>
      <w:numPr>
        <w:numId w:val="1"/>
      </w:numPr>
      <w:ind w:left="0"/>
      <w:jc w:val="center"/>
      <w:outlineLvl w:val="0"/>
    </w:pPr>
    <w:rPr>
      <w:b/>
    </w:rPr>
  </w:style>
  <w:style w:type="paragraph" w:styleId="Heading2">
    <w:name w:val="heading 2"/>
    <w:basedOn w:val="Heading1"/>
    <w:next w:val="Normal"/>
    <w:qFormat/>
    <w:rsid w:val="00655E19"/>
    <w:pPr>
      <w:numPr>
        <w:ilvl w:val="1"/>
      </w:numPr>
      <w:tabs>
        <w:tab w:val="left" w:pos="130"/>
      </w:tabs>
      <w:outlineLvl w:val="1"/>
    </w:pPr>
  </w:style>
  <w:style w:type="paragraph" w:styleId="Heading3">
    <w:name w:val="heading 3"/>
    <w:basedOn w:val="Normal"/>
    <w:next w:val="Normal"/>
    <w:qFormat/>
    <w:rsid w:val="00A372F4"/>
    <w:pPr>
      <w:keepNext/>
      <w:numPr>
        <w:ilvl w:val="2"/>
        <w:numId w:val="1"/>
      </w:numPr>
      <w:outlineLvl w:val="2"/>
    </w:pPr>
    <w:rPr>
      <w:rFonts w:cs="Arial"/>
      <w:b/>
      <w:bCs/>
      <w:szCs w:val="26"/>
    </w:rPr>
  </w:style>
  <w:style w:type="paragraph" w:styleId="Heading4">
    <w:name w:val="heading 4"/>
    <w:basedOn w:val="Normal"/>
    <w:next w:val="Normal"/>
    <w:qFormat/>
    <w:rsid w:val="00A372F4"/>
    <w:pPr>
      <w:keepNext/>
      <w:numPr>
        <w:ilvl w:val="3"/>
        <w:numId w:val="1"/>
      </w:numPr>
      <w:outlineLvl w:val="3"/>
    </w:pPr>
    <w:rPr>
      <w:b/>
      <w:bCs/>
      <w:szCs w:val="28"/>
    </w:rPr>
  </w:style>
  <w:style w:type="paragraph" w:styleId="Heading5">
    <w:name w:val="heading 5"/>
    <w:basedOn w:val="Normal"/>
    <w:next w:val="Normal"/>
    <w:qFormat/>
    <w:rsid w:val="00A372F4"/>
    <w:pPr>
      <w:numPr>
        <w:ilvl w:val="4"/>
        <w:numId w:val="1"/>
      </w:numPr>
      <w:outlineLvl w:val="4"/>
    </w:pPr>
    <w:rPr>
      <w:b/>
      <w:bCs/>
      <w:iCs/>
      <w:szCs w:val="26"/>
    </w:rPr>
  </w:style>
  <w:style w:type="paragraph" w:styleId="Heading6">
    <w:name w:val="heading 6"/>
    <w:basedOn w:val="Normal"/>
    <w:next w:val="Normal"/>
    <w:qFormat/>
    <w:rsid w:val="003C0069"/>
    <w:pPr>
      <w:numPr>
        <w:ilvl w:val="5"/>
        <w:numId w:val="1"/>
      </w:numPr>
      <w:spacing w:before="240" w:after="60"/>
      <w:outlineLvl w:val="5"/>
    </w:pPr>
    <w:rPr>
      <w:b/>
      <w:bCs/>
      <w:sz w:val="22"/>
      <w:szCs w:val="22"/>
    </w:rPr>
  </w:style>
  <w:style w:type="paragraph" w:styleId="Heading7">
    <w:name w:val="heading 7"/>
    <w:basedOn w:val="Normal"/>
    <w:next w:val="Normal"/>
    <w:qFormat/>
    <w:rsid w:val="003C0069"/>
    <w:pPr>
      <w:numPr>
        <w:ilvl w:val="6"/>
        <w:numId w:val="1"/>
      </w:numPr>
      <w:spacing w:before="240" w:after="60"/>
      <w:outlineLvl w:val="6"/>
    </w:pPr>
  </w:style>
  <w:style w:type="paragraph" w:styleId="Heading8">
    <w:name w:val="heading 8"/>
    <w:basedOn w:val="Normal"/>
    <w:next w:val="Normal"/>
    <w:qFormat/>
    <w:rsid w:val="00C34F0B"/>
    <w:pPr>
      <w:jc w:val="center"/>
      <w:outlineLvl w:val="7"/>
    </w:pPr>
    <w:rPr>
      <w:b/>
    </w:rPr>
  </w:style>
  <w:style w:type="paragraph" w:styleId="Heading9">
    <w:name w:val="heading 9"/>
    <w:basedOn w:val="Normal"/>
    <w:next w:val="Normal"/>
    <w:qFormat/>
    <w:rsid w:val="00F27C13"/>
    <w:pPr>
      <w:jc w:val="center"/>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F33D21"/>
    <w:pPr>
      <w:tabs>
        <w:tab w:val="center" w:pos="4320"/>
        <w:tab w:val="right" w:pos="8640"/>
      </w:tabs>
      <w:jc w:val="right"/>
    </w:pPr>
  </w:style>
  <w:style w:type="paragraph" w:styleId="Footer">
    <w:name w:val="footer"/>
    <w:basedOn w:val="Normal"/>
    <w:rsid w:val="00F33D21"/>
    <w:pPr>
      <w:tabs>
        <w:tab w:val="center" w:pos="4320"/>
        <w:tab w:val="right" w:pos="8640"/>
      </w:tabs>
    </w:pPr>
  </w:style>
  <w:style w:type="character" w:styleId="PageNumber">
    <w:name w:val="page number"/>
    <w:basedOn w:val="DefaultParagraphFont"/>
    <w:rsid w:val="00F33D21"/>
  </w:style>
  <w:style w:type="table" w:styleId="TableGrid">
    <w:name w:val="Table Grid"/>
    <w:basedOn w:val="TableNormal"/>
    <w:uiPriority w:val="39"/>
    <w:rsid w:val="00BE118E"/>
    <w:pPr>
      <w:spacing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semiHidden/>
    <w:rsid w:val="00687517"/>
    <w:pPr>
      <w:tabs>
        <w:tab w:val="left" w:pos="1440"/>
      </w:tabs>
      <w:ind w:left="510"/>
    </w:pPr>
    <w:rPr>
      <w:b/>
    </w:rPr>
  </w:style>
  <w:style w:type="character" w:styleId="Hyperlink">
    <w:name w:val="Hyperlink"/>
    <w:basedOn w:val="DefaultParagraphFont"/>
    <w:uiPriority w:val="99"/>
    <w:rsid w:val="0097625A"/>
    <w:rPr>
      <w:color w:val="0000FF"/>
      <w:u w:val="single"/>
    </w:rPr>
  </w:style>
  <w:style w:type="numbering" w:customStyle="1" w:styleId="CurrentList1">
    <w:name w:val="Current List1"/>
    <w:rsid w:val="002C7EFD"/>
    <w:pPr>
      <w:numPr>
        <w:numId w:val="2"/>
      </w:numPr>
    </w:pPr>
  </w:style>
  <w:style w:type="paragraph" w:styleId="Caption">
    <w:name w:val="caption"/>
    <w:basedOn w:val="Normal"/>
    <w:next w:val="Normal"/>
    <w:link w:val="CaptionChar"/>
    <w:qFormat/>
    <w:rsid w:val="0036192F"/>
    <w:rPr>
      <w:bCs/>
      <w:szCs w:val="20"/>
    </w:rPr>
  </w:style>
  <w:style w:type="character" w:customStyle="1" w:styleId="CaptionChar">
    <w:name w:val="Caption Char"/>
    <w:basedOn w:val="DefaultParagraphFont"/>
    <w:link w:val="Caption"/>
    <w:rsid w:val="0036192F"/>
    <w:rPr>
      <w:rFonts w:eastAsia="宋体"/>
      <w:bCs/>
      <w:sz w:val="24"/>
      <w:lang w:val="en-GB" w:eastAsia="zh-CN" w:bidi="ar-SA"/>
    </w:rPr>
  </w:style>
  <w:style w:type="paragraph" w:styleId="TOC2">
    <w:name w:val="toc 2"/>
    <w:basedOn w:val="Normal"/>
    <w:next w:val="Normal"/>
    <w:autoRedefine/>
    <w:uiPriority w:val="39"/>
    <w:rsid w:val="00EC42F1"/>
    <w:pPr>
      <w:tabs>
        <w:tab w:val="left" w:pos="1440"/>
        <w:tab w:val="right" w:pos="8213"/>
      </w:tabs>
      <w:spacing w:before="480"/>
      <w:ind w:left="510"/>
    </w:pPr>
    <w:rPr>
      <w:b/>
    </w:rPr>
  </w:style>
  <w:style w:type="paragraph" w:styleId="TOC3">
    <w:name w:val="toc 3"/>
    <w:basedOn w:val="Normal"/>
    <w:next w:val="Normal"/>
    <w:autoRedefine/>
    <w:uiPriority w:val="39"/>
    <w:rsid w:val="00EC42F1"/>
    <w:pPr>
      <w:tabs>
        <w:tab w:val="left" w:pos="2268"/>
        <w:tab w:val="right" w:pos="8210"/>
      </w:tabs>
      <w:ind w:left="1440"/>
    </w:pPr>
  </w:style>
  <w:style w:type="paragraph" w:styleId="TOC9">
    <w:name w:val="toc 9"/>
    <w:basedOn w:val="Normal"/>
    <w:next w:val="Normal"/>
    <w:autoRedefine/>
    <w:uiPriority w:val="39"/>
    <w:rsid w:val="00705E4D"/>
    <w:pPr>
      <w:tabs>
        <w:tab w:val="right" w:pos="8213"/>
      </w:tabs>
    </w:pPr>
    <w:rPr>
      <w:b/>
    </w:rPr>
  </w:style>
  <w:style w:type="paragraph" w:styleId="TableofFigures">
    <w:name w:val="table of figures"/>
    <w:basedOn w:val="Normal"/>
    <w:next w:val="Normal"/>
    <w:uiPriority w:val="99"/>
    <w:rsid w:val="00043A73"/>
    <w:pPr>
      <w:ind w:left="480" w:hanging="480"/>
      <w:jc w:val="left"/>
    </w:pPr>
    <w:rPr>
      <w:rFonts w:asciiTheme="minorHAnsi" w:hAnsiTheme="minorHAnsi" w:cstheme="minorHAnsi"/>
      <w:b/>
      <w:bCs/>
      <w:sz w:val="20"/>
      <w:szCs w:val="20"/>
    </w:rPr>
  </w:style>
  <w:style w:type="paragraph" w:styleId="TOC4">
    <w:name w:val="toc 4"/>
    <w:basedOn w:val="Normal"/>
    <w:next w:val="Normal"/>
    <w:autoRedefine/>
    <w:uiPriority w:val="39"/>
    <w:rsid w:val="00EC42F1"/>
    <w:pPr>
      <w:tabs>
        <w:tab w:val="left" w:pos="3119"/>
        <w:tab w:val="right" w:pos="8210"/>
      </w:tabs>
      <w:ind w:left="2268"/>
    </w:pPr>
  </w:style>
  <w:style w:type="paragraph" w:customStyle="1" w:styleId="ListofTable">
    <w:name w:val="List of Table"/>
    <w:basedOn w:val="TableofFigures"/>
    <w:next w:val="Normal"/>
    <w:rsid w:val="00AB6903"/>
    <w:pPr>
      <w:tabs>
        <w:tab w:val="right" w:leader="dot" w:pos="8213"/>
      </w:tabs>
    </w:pPr>
  </w:style>
  <w:style w:type="paragraph" w:styleId="BalloonText">
    <w:name w:val="Balloon Text"/>
    <w:basedOn w:val="Normal"/>
    <w:link w:val="BalloonTextChar"/>
    <w:rsid w:val="00F629AE"/>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F629AE"/>
    <w:rPr>
      <w:rFonts w:ascii="Tahoma" w:hAnsi="Tahoma" w:cs="Tahoma"/>
      <w:sz w:val="16"/>
      <w:szCs w:val="16"/>
      <w:lang w:val="en-GB"/>
    </w:rPr>
  </w:style>
  <w:style w:type="paragraph" w:styleId="NormalWeb">
    <w:name w:val="Normal (Web)"/>
    <w:basedOn w:val="Normal"/>
    <w:uiPriority w:val="99"/>
    <w:unhideWhenUsed/>
    <w:rsid w:val="00142928"/>
    <w:pPr>
      <w:spacing w:before="100" w:beforeAutospacing="1" w:after="100" w:afterAutospacing="1" w:line="240" w:lineRule="auto"/>
      <w:jc w:val="left"/>
    </w:pPr>
    <w:rPr>
      <w:rFonts w:eastAsia="Times New Roman"/>
      <w:lang w:val="en-US" w:eastAsia="en-US"/>
    </w:rPr>
  </w:style>
  <w:style w:type="character" w:styleId="Emphasis">
    <w:name w:val="Emphasis"/>
    <w:basedOn w:val="DefaultParagraphFont"/>
    <w:uiPriority w:val="20"/>
    <w:qFormat/>
    <w:rsid w:val="00142928"/>
    <w:rPr>
      <w:i/>
      <w:iCs/>
    </w:rPr>
  </w:style>
  <w:style w:type="character" w:styleId="Strong">
    <w:name w:val="Strong"/>
    <w:basedOn w:val="DefaultParagraphFont"/>
    <w:uiPriority w:val="22"/>
    <w:qFormat/>
    <w:rsid w:val="00C94912"/>
    <w:rPr>
      <w:b/>
      <w:bCs/>
    </w:rPr>
  </w:style>
  <w:style w:type="character" w:customStyle="1" w:styleId="HeaderChar">
    <w:name w:val="Header Char"/>
    <w:basedOn w:val="DefaultParagraphFont"/>
    <w:link w:val="Header"/>
    <w:uiPriority w:val="99"/>
    <w:rsid w:val="004A4A22"/>
    <w:rPr>
      <w:sz w:val="24"/>
      <w:szCs w:val="24"/>
      <w:lang w:val="en-GB"/>
    </w:rPr>
  </w:style>
  <w:style w:type="character" w:styleId="CommentReference">
    <w:name w:val="annotation reference"/>
    <w:basedOn w:val="DefaultParagraphFont"/>
    <w:rsid w:val="006B5879"/>
    <w:rPr>
      <w:sz w:val="16"/>
      <w:szCs w:val="16"/>
    </w:rPr>
  </w:style>
  <w:style w:type="paragraph" w:styleId="CommentText">
    <w:name w:val="annotation text"/>
    <w:basedOn w:val="Normal"/>
    <w:link w:val="CommentTextChar"/>
    <w:rsid w:val="006B5879"/>
    <w:pPr>
      <w:spacing w:line="240" w:lineRule="auto"/>
    </w:pPr>
    <w:rPr>
      <w:sz w:val="20"/>
      <w:szCs w:val="20"/>
    </w:rPr>
  </w:style>
  <w:style w:type="character" w:customStyle="1" w:styleId="CommentTextChar">
    <w:name w:val="Comment Text Char"/>
    <w:basedOn w:val="DefaultParagraphFont"/>
    <w:link w:val="CommentText"/>
    <w:rsid w:val="006B5879"/>
    <w:rPr>
      <w:lang w:val="en-GB"/>
    </w:rPr>
  </w:style>
  <w:style w:type="paragraph" w:styleId="CommentSubject">
    <w:name w:val="annotation subject"/>
    <w:basedOn w:val="CommentText"/>
    <w:next w:val="CommentText"/>
    <w:link w:val="CommentSubjectChar"/>
    <w:rsid w:val="006B5879"/>
    <w:rPr>
      <w:b/>
      <w:bCs/>
    </w:rPr>
  </w:style>
  <w:style w:type="character" w:customStyle="1" w:styleId="CommentSubjectChar">
    <w:name w:val="Comment Subject Char"/>
    <w:basedOn w:val="CommentTextChar"/>
    <w:link w:val="CommentSubject"/>
    <w:rsid w:val="006B5879"/>
    <w:rPr>
      <w:b/>
      <w:bCs/>
      <w:lang w:val="en-GB"/>
    </w:rPr>
  </w:style>
  <w:style w:type="paragraph" w:styleId="ListParagraph">
    <w:name w:val="List Paragraph"/>
    <w:basedOn w:val="Normal"/>
    <w:uiPriority w:val="34"/>
    <w:qFormat/>
    <w:rsid w:val="00AA6174"/>
    <w:pPr>
      <w:ind w:left="720"/>
      <w:contextualSpacing/>
    </w:pPr>
  </w:style>
  <w:style w:type="character" w:styleId="FollowedHyperlink">
    <w:name w:val="FollowedHyperlink"/>
    <w:basedOn w:val="DefaultParagraphFont"/>
    <w:semiHidden/>
    <w:unhideWhenUsed/>
    <w:rsid w:val="00E73171"/>
    <w:rPr>
      <w:color w:val="800080" w:themeColor="followedHyperlink"/>
      <w:u w:val="single"/>
    </w:rPr>
  </w:style>
  <w:style w:type="numbering" w:customStyle="1" w:styleId="Style1">
    <w:name w:val="Style1"/>
    <w:uiPriority w:val="99"/>
    <w:rsid w:val="002D5E61"/>
    <w:pPr>
      <w:numPr>
        <w:numId w:val="14"/>
      </w:numPr>
    </w:pPr>
  </w:style>
  <w:style w:type="paragraph" w:customStyle="1" w:styleId="TABLE">
    <w:name w:val="TABLE"/>
    <w:basedOn w:val="Caption"/>
    <w:link w:val="TABLEChar"/>
    <w:qFormat/>
    <w:rsid w:val="00453BFC"/>
    <w:pPr>
      <w:jc w:val="center"/>
    </w:pPr>
  </w:style>
  <w:style w:type="paragraph" w:customStyle="1" w:styleId="table0">
    <w:name w:val="table"/>
    <w:basedOn w:val="TABLE"/>
    <w:link w:val="tableChar0"/>
    <w:qFormat/>
    <w:rsid w:val="002B42EF"/>
  </w:style>
  <w:style w:type="character" w:customStyle="1" w:styleId="TABLEChar">
    <w:name w:val="TABLE Char"/>
    <w:basedOn w:val="CaptionChar"/>
    <w:link w:val="TABLE"/>
    <w:rsid w:val="00453BFC"/>
    <w:rPr>
      <w:rFonts w:eastAsia="宋体"/>
      <w:bCs/>
      <w:sz w:val="24"/>
      <w:lang w:val="en-GB" w:eastAsia="zh-CN" w:bidi="ar-SA"/>
    </w:rPr>
  </w:style>
  <w:style w:type="character" w:customStyle="1" w:styleId="tableChar0">
    <w:name w:val="table Char"/>
    <w:basedOn w:val="TABLEChar"/>
    <w:link w:val="table0"/>
    <w:rsid w:val="002B42EF"/>
    <w:rPr>
      <w:rFonts w:eastAsia="宋体"/>
      <w:bCs/>
      <w:sz w:val="24"/>
      <w:lang w:val="en-GB"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48763">
      <w:bodyDiv w:val="1"/>
      <w:marLeft w:val="0"/>
      <w:marRight w:val="0"/>
      <w:marTop w:val="0"/>
      <w:marBottom w:val="0"/>
      <w:divBdr>
        <w:top w:val="none" w:sz="0" w:space="0" w:color="auto"/>
        <w:left w:val="none" w:sz="0" w:space="0" w:color="auto"/>
        <w:bottom w:val="none" w:sz="0" w:space="0" w:color="auto"/>
        <w:right w:val="none" w:sz="0" w:space="0" w:color="auto"/>
      </w:divBdr>
    </w:div>
    <w:div w:id="39981561">
      <w:bodyDiv w:val="1"/>
      <w:marLeft w:val="0"/>
      <w:marRight w:val="0"/>
      <w:marTop w:val="0"/>
      <w:marBottom w:val="0"/>
      <w:divBdr>
        <w:top w:val="none" w:sz="0" w:space="0" w:color="auto"/>
        <w:left w:val="none" w:sz="0" w:space="0" w:color="auto"/>
        <w:bottom w:val="none" w:sz="0" w:space="0" w:color="auto"/>
        <w:right w:val="none" w:sz="0" w:space="0" w:color="auto"/>
      </w:divBdr>
    </w:div>
    <w:div w:id="104351828">
      <w:bodyDiv w:val="1"/>
      <w:marLeft w:val="0"/>
      <w:marRight w:val="0"/>
      <w:marTop w:val="0"/>
      <w:marBottom w:val="0"/>
      <w:divBdr>
        <w:top w:val="none" w:sz="0" w:space="0" w:color="auto"/>
        <w:left w:val="none" w:sz="0" w:space="0" w:color="auto"/>
        <w:bottom w:val="none" w:sz="0" w:space="0" w:color="auto"/>
        <w:right w:val="none" w:sz="0" w:space="0" w:color="auto"/>
      </w:divBdr>
    </w:div>
    <w:div w:id="425226315">
      <w:bodyDiv w:val="1"/>
      <w:marLeft w:val="0"/>
      <w:marRight w:val="0"/>
      <w:marTop w:val="0"/>
      <w:marBottom w:val="0"/>
      <w:divBdr>
        <w:top w:val="none" w:sz="0" w:space="0" w:color="auto"/>
        <w:left w:val="none" w:sz="0" w:space="0" w:color="auto"/>
        <w:bottom w:val="none" w:sz="0" w:space="0" w:color="auto"/>
        <w:right w:val="none" w:sz="0" w:space="0" w:color="auto"/>
      </w:divBdr>
    </w:div>
    <w:div w:id="479153449">
      <w:bodyDiv w:val="1"/>
      <w:marLeft w:val="0"/>
      <w:marRight w:val="0"/>
      <w:marTop w:val="0"/>
      <w:marBottom w:val="0"/>
      <w:divBdr>
        <w:top w:val="none" w:sz="0" w:space="0" w:color="auto"/>
        <w:left w:val="none" w:sz="0" w:space="0" w:color="auto"/>
        <w:bottom w:val="none" w:sz="0" w:space="0" w:color="auto"/>
        <w:right w:val="none" w:sz="0" w:space="0" w:color="auto"/>
      </w:divBdr>
    </w:div>
    <w:div w:id="610938830">
      <w:bodyDiv w:val="1"/>
      <w:marLeft w:val="0"/>
      <w:marRight w:val="0"/>
      <w:marTop w:val="0"/>
      <w:marBottom w:val="0"/>
      <w:divBdr>
        <w:top w:val="none" w:sz="0" w:space="0" w:color="auto"/>
        <w:left w:val="none" w:sz="0" w:space="0" w:color="auto"/>
        <w:bottom w:val="none" w:sz="0" w:space="0" w:color="auto"/>
        <w:right w:val="none" w:sz="0" w:space="0" w:color="auto"/>
      </w:divBdr>
    </w:div>
    <w:div w:id="749423125">
      <w:bodyDiv w:val="1"/>
      <w:marLeft w:val="0"/>
      <w:marRight w:val="0"/>
      <w:marTop w:val="0"/>
      <w:marBottom w:val="0"/>
      <w:divBdr>
        <w:top w:val="none" w:sz="0" w:space="0" w:color="auto"/>
        <w:left w:val="none" w:sz="0" w:space="0" w:color="auto"/>
        <w:bottom w:val="none" w:sz="0" w:space="0" w:color="auto"/>
        <w:right w:val="none" w:sz="0" w:space="0" w:color="auto"/>
      </w:divBdr>
    </w:div>
    <w:div w:id="752437106">
      <w:bodyDiv w:val="1"/>
      <w:marLeft w:val="0"/>
      <w:marRight w:val="0"/>
      <w:marTop w:val="0"/>
      <w:marBottom w:val="0"/>
      <w:divBdr>
        <w:top w:val="none" w:sz="0" w:space="0" w:color="auto"/>
        <w:left w:val="none" w:sz="0" w:space="0" w:color="auto"/>
        <w:bottom w:val="none" w:sz="0" w:space="0" w:color="auto"/>
        <w:right w:val="none" w:sz="0" w:space="0" w:color="auto"/>
      </w:divBdr>
    </w:div>
    <w:div w:id="830289157">
      <w:bodyDiv w:val="1"/>
      <w:marLeft w:val="0"/>
      <w:marRight w:val="0"/>
      <w:marTop w:val="0"/>
      <w:marBottom w:val="0"/>
      <w:divBdr>
        <w:top w:val="none" w:sz="0" w:space="0" w:color="auto"/>
        <w:left w:val="none" w:sz="0" w:space="0" w:color="auto"/>
        <w:bottom w:val="none" w:sz="0" w:space="0" w:color="auto"/>
        <w:right w:val="none" w:sz="0" w:space="0" w:color="auto"/>
      </w:divBdr>
    </w:div>
    <w:div w:id="1136951132">
      <w:bodyDiv w:val="1"/>
      <w:marLeft w:val="0"/>
      <w:marRight w:val="0"/>
      <w:marTop w:val="0"/>
      <w:marBottom w:val="0"/>
      <w:divBdr>
        <w:top w:val="none" w:sz="0" w:space="0" w:color="auto"/>
        <w:left w:val="none" w:sz="0" w:space="0" w:color="auto"/>
        <w:bottom w:val="none" w:sz="0" w:space="0" w:color="auto"/>
        <w:right w:val="none" w:sz="0" w:space="0" w:color="auto"/>
      </w:divBdr>
    </w:div>
    <w:div w:id="1186989484">
      <w:bodyDiv w:val="1"/>
      <w:marLeft w:val="0"/>
      <w:marRight w:val="0"/>
      <w:marTop w:val="0"/>
      <w:marBottom w:val="0"/>
      <w:divBdr>
        <w:top w:val="none" w:sz="0" w:space="0" w:color="auto"/>
        <w:left w:val="none" w:sz="0" w:space="0" w:color="auto"/>
        <w:bottom w:val="none" w:sz="0" w:space="0" w:color="auto"/>
        <w:right w:val="none" w:sz="0" w:space="0" w:color="auto"/>
      </w:divBdr>
    </w:div>
    <w:div w:id="1325932077">
      <w:bodyDiv w:val="1"/>
      <w:marLeft w:val="0"/>
      <w:marRight w:val="0"/>
      <w:marTop w:val="0"/>
      <w:marBottom w:val="0"/>
      <w:divBdr>
        <w:top w:val="none" w:sz="0" w:space="0" w:color="auto"/>
        <w:left w:val="none" w:sz="0" w:space="0" w:color="auto"/>
        <w:bottom w:val="none" w:sz="0" w:space="0" w:color="auto"/>
        <w:right w:val="none" w:sz="0" w:space="0" w:color="auto"/>
      </w:divBdr>
    </w:div>
    <w:div w:id="1385368203">
      <w:bodyDiv w:val="1"/>
      <w:marLeft w:val="0"/>
      <w:marRight w:val="0"/>
      <w:marTop w:val="0"/>
      <w:marBottom w:val="0"/>
      <w:divBdr>
        <w:top w:val="none" w:sz="0" w:space="0" w:color="auto"/>
        <w:left w:val="none" w:sz="0" w:space="0" w:color="auto"/>
        <w:bottom w:val="none" w:sz="0" w:space="0" w:color="auto"/>
        <w:right w:val="none" w:sz="0" w:space="0" w:color="auto"/>
      </w:divBdr>
    </w:div>
    <w:div w:id="1472596134">
      <w:bodyDiv w:val="1"/>
      <w:marLeft w:val="0"/>
      <w:marRight w:val="0"/>
      <w:marTop w:val="0"/>
      <w:marBottom w:val="0"/>
      <w:divBdr>
        <w:top w:val="none" w:sz="0" w:space="0" w:color="auto"/>
        <w:left w:val="none" w:sz="0" w:space="0" w:color="auto"/>
        <w:bottom w:val="none" w:sz="0" w:space="0" w:color="auto"/>
        <w:right w:val="none" w:sz="0" w:space="0" w:color="auto"/>
      </w:divBdr>
    </w:div>
    <w:div w:id="1515994627">
      <w:bodyDiv w:val="1"/>
      <w:marLeft w:val="0"/>
      <w:marRight w:val="0"/>
      <w:marTop w:val="0"/>
      <w:marBottom w:val="0"/>
      <w:divBdr>
        <w:top w:val="none" w:sz="0" w:space="0" w:color="auto"/>
        <w:left w:val="none" w:sz="0" w:space="0" w:color="auto"/>
        <w:bottom w:val="none" w:sz="0" w:space="0" w:color="auto"/>
        <w:right w:val="none" w:sz="0" w:space="0" w:color="auto"/>
      </w:divBdr>
    </w:div>
    <w:div w:id="1620844269">
      <w:bodyDiv w:val="1"/>
      <w:marLeft w:val="0"/>
      <w:marRight w:val="0"/>
      <w:marTop w:val="0"/>
      <w:marBottom w:val="0"/>
      <w:divBdr>
        <w:top w:val="none" w:sz="0" w:space="0" w:color="auto"/>
        <w:left w:val="none" w:sz="0" w:space="0" w:color="auto"/>
        <w:bottom w:val="none" w:sz="0" w:space="0" w:color="auto"/>
        <w:right w:val="none" w:sz="0" w:space="0" w:color="auto"/>
      </w:divBdr>
    </w:div>
    <w:div w:id="1752656389">
      <w:bodyDiv w:val="1"/>
      <w:marLeft w:val="0"/>
      <w:marRight w:val="0"/>
      <w:marTop w:val="0"/>
      <w:marBottom w:val="0"/>
      <w:divBdr>
        <w:top w:val="none" w:sz="0" w:space="0" w:color="auto"/>
        <w:left w:val="none" w:sz="0" w:space="0" w:color="auto"/>
        <w:bottom w:val="none" w:sz="0" w:space="0" w:color="auto"/>
        <w:right w:val="none" w:sz="0" w:space="0" w:color="auto"/>
      </w:divBdr>
    </w:div>
    <w:div w:id="1760249469">
      <w:bodyDiv w:val="1"/>
      <w:marLeft w:val="0"/>
      <w:marRight w:val="0"/>
      <w:marTop w:val="0"/>
      <w:marBottom w:val="0"/>
      <w:divBdr>
        <w:top w:val="none" w:sz="0" w:space="0" w:color="auto"/>
        <w:left w:val="none" w:sz="0" w:space="0" w:color="auto"/>
        <w:bottom w:val="none" w:sz="0" w:space="0" w:color="auto"/>
        <w:right w:val="none" w:sz="0" w:space="0" w:color="auto"/>
      </w:divBdr>
    </w:div>
    <w:div w:id="1861384131">
      <w:bodyDiv w:val="1"/>
      <w:marLeft w:val="0"/>
      <w:marRight w:val="0"/>
      <w:marTop w:val="0"/>
      <w:marBottom w:val="0"/>
      <w:divBdr>
        <w:top w:val="none" w:sz="0" w:space="0" w:color="auto"/>
        <w:left w:val="none" w:sz="0" w:space="0" w:color="auto"/>
        <w:bottom w:val="none" w:sz="0" w:space="0" w:color="auto"/>
        <w:right w:val="none" w:sz="0" w:space="0" w:color="auto"/>
      </w:divBdr>
    </w:div>
    <w:div w:id="1949312185">
      <w:bodyDiv w:val="1"/>
      <w:marLeft w:val="0"/>
      <w:marRight w:val="0"/>
      <w:marTop w:val="0"/>
      <w:marBottom w:val="0"/>
      <w:divBdr>
        <w:top w:val="none" w:sz="0" w:space="0" w:color="auto"/>
        <w:left w:val="none" w:sz="0" w:space="0" w:color="auto"/>
        <w:bottom w:val="none" w:sz="0" w:space="0" w:color="auto"/>
        <w:right w:val="none" w:sz="0" w:space="0" w:color="auto"/>
      </w:divBdr>
    </w:div>
    <w:div w:id="2040088526">
      <w:bodyDiv w:val="1"/>
      <w:marLeft w:val="0"/>
      <w:marRight w:val="0"/>
      <w:marTop w:val="0"/>
      <w:marBottom w:val="0"/>
      <w:divBdr>
        <w:top w:val="none" w:sz="0" w:space="0" w:color="auto"/>
        <w:left w:val="none" w:sz="0" w:space="0" w:color="auto"/>
        <w:bottom w:val="none" w:sz="0" w:space="0" w:color="auto"/>
        <w:right w:val="none" w:sz="0" w:space="0" w:color="auto"/>
      </w:divBdr>
    </w:div>
    <w:div w:id="2045401747">
      <w:bodyDiv w:val="1"/>
      <w:marLeft w:val="0"/>
      <w:marRight w:val="0"/>
      <w:marTop w:val="0"/>
      <w:marBottom w:val="0"/>
      <w:divBdr>
        <w:top w:val="none" w:sz="0" w:space="0" w:color="auto"/>
        <w:left w:val="none" w:sz="0" w:space="0" w:color="auto"/>
        <w:bottom w:val="none" w:sz="0" w:space="0" w:color="auto"/>
        <w:right w:val="none" w:sz="0" w:space="0" w:color="auto"/>
      </w:divBdr>
    </w:div>
    <w:div w:id="212206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hyperlink" Target="http://www.monster.com.my" TargetMode="External"/><Relationship Id="rId39" Type="http://schemas.openxmlformats.org/officeDocument/2006/relationships/image" Target="media/image20.png"/><Relationship Id="rId21" Type="http://schemas.openxmlformats.org/officeDocument/2006/relationships/image" Target="media/image11.png"/><Relationship Id="rId34" Type="http://schemas.openxmlformats.org/officeDocument/2006/relationships/hyperlink" Target="https://d3js.org/" TargetMode="External"/><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hyperlink" Target="https://www.researchgate.net/publication/284217689_Skills_and_Vacancy_Analysis_with_Data_Mining_Techniques" TargetMode="External"/><Relationship Id="rId55" Type="http://schemas.openxmlformats.org/officeDocument/2006/relationships/hyperlink" Target="https://www.kaggle.com/thebrownviking20/k-means-clustering-of-1-million-headlines" TargetMode="External"/><Relationship Id="rId63" Type="http://schemas.openxmlformats.org/officeDocument/2006/relationships/hyperlink" Target="http://barnraisersllc.com/2016/11/companies-data-mining-business-better/"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www.indeed.com.my" TargetMode="External"/><Relationship Id="rId32" Type="http://schemas.openxmlformats.org/officeDocument/2006/relationships/hyperlink" Target="https://scikit-learn.org/stable/" TargetMode="Externa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hyperlink" Target="https://medium.com/@datamonsters/text-preprocessing-in-python-steps-tools-and-examples-bf025f872908" TargetMode="External"/><Relationship Id="rId58" Type="http://schemas.openxmlformats.org/officeDocument/2006/relationships/hyperlink" Target="http://ijarcet.org/wp-content/uploads/IJARCET-VOL-5-ISSUE-6-1943-1946.pdf" TargetMode="External"/><Relationship Id="rId66" Type="http://schemas.openxmlformats.org/officeDocument/2006/relationships/hyperlink" Target="http://ro.uow.edu.au/commpapers/273"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crummy.com/software/BeautifulSoup/bs4/doc/" TargetMode="External"/><Relationship Id="rId36" Type="http://schemas.openxmlformats.org/officeDocument/2006/relationships/header" Target="header4.xml"/><Relationship Id="rId49" Type="http://schemas.openxmlformats.org/officeDocument/2006/relationships/hyperlink" Target="https://www.roberthalf.com/blog/job-market/10-best-job-search-websites" TargetMode="External"/><Relationship Id="rId57" Type="http://schemas.openxmlformats.org/officeDocument/2006/relationships/hyperlink" Target="http://ceur-ws.org/Vol-1478/paper2.pdf" TargetMode="External"/><Relationship Id="rId61" Type="http://schemas.openxmlformats.org/officeDocument/2006/relationships/hyperlink" Target="http://www.saedsayad.com/clustering_kmeans.htm"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hyperlink" Target="https://www.mathworks.com/help/stats/machine-learning-in-matlab.html" TargetMode="External"/><Relationship Id="rId60" Type="http://schemas.openxmlformats.org/officeDocument/2006/relationships/hyperlink" Target="https://www.coursera.org/lecture/cluster-analysis/3-4-the-k-medoids-clustering-method-nJ0Sb" TargetMode="External"/><Relationship Id="rId65" Type="http://schemas.openxmlformats.org/officeDocument/2006/relationships/hyperlink" Target="https://towardsdatascience.com/hierarchical-clustering-and-its-applications-41c1ad4441a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researchgate.net/scientific-contributions/2085206578_Izabela_A_Wowczko" TargetMode="External"/><Relationship Id="rId22" Type="http://schemas.openxmlformats.org/officeDocument/2006/relationships/image" Target="media/image12.png"/><Relationship Id="rId27" Type="http://schemas.openxmlformats.org/officeDocument/2006/relationships/image" Target="media/image14.jpeg"/><Relationship Id="rId30" Type="http://schemas.openxmlformats.org/officeDocument/2006/relationships/hyperlink" Target="https://docs.mongodb.com/manual/" TargetMode="External"/><Relationship Id="rId35" Type="http://schemas.openxmlformats.org/officeDocument/2006/relationships/header" Target="header3.xml"/><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hyperlink" Target="http://brandonrose.org/clustering" TargetMode="External"/><Relationship Id="rId64" Type="http://schemas.openxmlformats.org/officeDocument/2006/relationships/hyperlink" Target="https://www.linkedin.com/pulse/finding-optimal-number-clusters-k-means-through-elbow-asanka-perera" TargetMode="External"/><Relationship Id="rId69"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hyperlink" Target="https://www.brookings.edu/opinions/unemployment-and-the-skills-mismatch-story-overblown-and-unpersuasiv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jobstreet.com.my" TargetMode="External"/><Relationship Id="rId33" Type="http://schemas.openxmlformats.org/officeDocument/2006/relationships/image" Target="media/image17.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yperlink" Target="https://towardsdatascience.com/clustering-using-k-means-algorithm-81da00f156f6" TargetMode="External"/><Relationship Id="rId67" Type="http://schemas.openxmlformats.org/officeDocument/2006/relationships/header" Target="header5.xml"/><Relationship Id="rId20" Type="http://schemas.openxmlformats.org/officeDocument/2006/relationships/image" Target="media/image10.jpeg"/><Relationship Id="rId41" Type="http://schemas.openxmlformats.org/officeDocument/2006/relationships/image" Target="media/image22.png"/><Relationship Id="rId54" Type="http://schemas.openxmlformats.org/officeDocument/2006/relationships/hyperlink" Target="https://galaxydatatech.com/2018/11/19/feature-extraction-with-tf-idf/" TargetMode="External"/><Relationship Id="rId62" Type="http://schemas.openxmlformats.org/officeDocument/2006/relationships/hyperlink" Target="http://www.statsoft.com/Textbook/Text-Min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D57330-2FEF-44AE-A9ED-B8B15A0CB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5</TotalTime>
  <Pages>51</Pages>
  <Words>9185</Words>
  <Characters>5235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FES Final Year Project Template</vt:lpstr>
    </vt:vector>
  </TitlesOfParts>
  <Company>UTAR</Company>
  <LinksUpToDate>false</LinksUpToDate>
  <CharactersWithSpaces>61422</CharactersWithSpaces>
  <SharedDoc>false</SharedDoc>
  <HLinks>
    <vt:vector size="288" baseType="variant">
      <vt:variant>
        <vt:i4>4849753</vt:i4>
      </vt:variant>
      <vt:variant>
        <vt:i4>357</vt:i4>
      </vt:variant>
      <vt:variant>
        <vt:i4>0</vt:i4>
      </vt:variant>
      <vt:variant>
        <vt:i4>5</vt:i4>
      </vt:variant>
      <vt:variant>
        <vt:lpwstr>http://proquest.umi.com/ed32457.html</vt:lpwstr>
      </vt:variant>
      <vt:variant>
        <vt:lpwstr/>
      </vt:variant>
      <vt:variant>
        <vt:i4>1245270</vt:i4>
      </vt:variant>
      <vt:variant>
        <vt:i4>354</vt:i4>
      </vt:variant>
      <vt:variant>
        <vt:i4>0</vt:i4>
      </vt:variant>
      <vt:variant>
        <vt:i4>5</vt:i4>
      </vt:variant>
      <vt:variant>
        <vt:lpwstr>http://www.apastyle.org/ref.html</vt:lpwstr>
      </vt:variant>
      <vt:variant>
        <vt:lpwstr/>
      </vt:variant>
      <vt:variant>
        <vt:i4>1441852</vt:i4>
      </vt:variant>
      <vt:variant>
        <vt:i4>284</vt:i4>
      </vt:variant>
      <vt:variant>
        <vt:i4>0</vt:i4>
      </vt:variant>
      <vt:variant>
        <vt:i4>5</vt:i4>
      </vt:variant>
      <vt:variant>
        <vt:lpwstr/>
      </vt:variant>
      <vt:variant>
        <vt:lpwstr>_Toc217106971</vt:lpwstr>
      </vt:variant>
      <vt:variant>
        <vt:i4>1441852</vt:i4>
      </vt:variant>
      <vt:variant>
        <vt:i4>278</vt:i4>
      </vt:variant>
      <vt:variant>
        <vt:i4>0</vt:i4>
      </vt:variant>
      <vt:variant>
        <vt:i4>5</vt:i4>
      </vt:variant>
      <vt:variant>
        <vt:lpwstr/>
      </vt:variant>
      <vt:variant>
        <vt:lpwstr>_Toc217106970</vt:lpwstr>
      </vt:variant>
      <vt:variant>
        <vt:i4>1114161</vt:i4>
      </vt:variant>
      <vt:variant>
        <vt:i4>269</vt:i4>
      </vt:variant>
      <vt:variant>
        <vt:i4>0</vt:i4>
      </vt:variant>
      <vt:variant>
        <vt:i4>5</vt:i4>
      </vt:variant>
      <vt:variant>
        <vt:lpwstr/>
      </vt:variant>
      <vt:variant>
        <vt:lpwstr>_Toc217107414</vt:lpwstr>
      </vt:variant>
      <vt:variant>
        <vt:i4>1114161</vt:i4>
      </vt:variant>
      <vt:variant>
        <vt:i4>263</vt:i4>
      </vt:variant>
      <vt:variant>
        <vt:i4>0</vt:i4>
      </vt:variant>
      <vt:variant>
        <vt:i4>5</vt:i4>
      </vt:variant>
      <vt:variant>
        <vt:lpwstr/>
      </vt:variant>
      <vt:variant>
        <vt:lpwstr>_Toc217107413</vt:lpwstr>
      </vt:variant>
      <vt:variant>
        <vt:i4>1114161</vt:i4>
      </vt:variant>
      <vt:variant>
        <vt:i4>257</vt:i4>
      </vt:variant>
      <vt:variant>
        <vt:i4>0</vt:i4>
      </vt:variant>
      <vt:variant>
        <vt:i4>5</vt:i4>
      </vt:variant>
      <vt:variant>
        <vt:lpwstr/>
      </vt:variant>
      <vt:variant>
        <vt:lpwstr>_Toc217107412</vt:lpwstr>
      </vt:variant>
      <vt:variant>
        <vt:i4>1441844</vt:i4>
      </vt:variant>
      <vt:variant>
        <vt:i4>248</vt:i4>
      </vt:variant>
      <vt:variant>
        <vt:i4>0</vt:i4>
      </vt:variant>
      <vt:variant>
        <vt:i4>5</vt:i4>
      </vt:variant>
      <vt:variant>
        <vt:lpwstr/>
      </vt:variant>
      <vt:variant>
        <vt:lpwstr>_Toc217108192</vt:lpwstr>
      </vt:variant>
      <vt:variant>
        <vt:i4>1441844</vt:i4>
      </vt:variant>
      <vt:variant>
        <vt:i4>242</vt:i4>
      </vt:variant>
      <vt:variant>
        <vt:i4>0</vt:i4>
      </vt:variant>
      <vt:variant>
        <vt:i4>5</vt:i4>
      </vt:variant>
      <vt:variant>
        <vt:lpwstr/>
      </vt:variant>
      <vt:variant>
        <vt:lpwstr>_Toc217108191</vt:lpwstr>
      </vt:variant>
      <vt:variant>
        <vt:i4>1441844</vt:i4>
      </vt:variant>
      <vt:variant>
        <vt:i4>236</vt:i4>
      </vt:variant>
      <vt:variant>
        <vt:i4>0</vt:i4>
      </vt:variant>
      <vt:variant>
        <vt:i4>5</vt:i4>
      </vt:variant>
      <vt:variant>
        <vt:lpwstr/>
      </vt:variant>
      <vt:variant>
        <vt:lpwstr>_Toc217108190</vt:lpwstr>
      </vt:variant>
      <vt:variant>
        <vt:i4>1507380</vt:i4>
      </vt:variant>
      <vt:variant>
        <vt:i4>230</vt:i4>
      </vt:variant>
      <vt:variant>
        <vt:i4>0</vt:i4>
      </vt:variant>
      <vt:variant>
        <vt:i4>5</vt:i4>
      </vt:variant>
      <vt:variant>
        <vt:lpwstr/>
      </vt:variant>
      <vt:variant>
        <vt:lpwstr>_Toc217108189</vt:lpwstr>
      </vt:variant>
      <vt:variant>
        <vt:i4>1441843</vt:i4>
      </vt:variant>
      <vt:variant>
        <vt:i4>221</vt:i4>
      </vt:variant>
      <vt:variant>
        <vt:i4>0</vt:i4>
      </vt:variant>
      <vt:variant>
        <vt:i4>5</vt:i4>
      </vt:variant>
      <vt:variant>
        <vt:lpwstr/>
      </vt:variant>
      <vt:variant>
        <vt:lpwstr>_Toc293907266</vt:lpwstr>
      </vt:variant>
      <vt:variant>
        <vt:i4>1441843</vt:i4>
      </vt:variant>
      <vt:variant>
        <vt:i4>215</vt:i4>
      </vt:variant>
      <vt:variant>
        <vt:i4>0</vt:i4>
      </vt:variant>
      <vt:variant>
        <vt:i4>5</vt:i4>
      </vt:variant>
      <vt:variant>
        <vt:lpwstr/>
      </vt:variant>
      <vt:variant>
        <vt:lpwstr>_Toc293907265</vt:lpwstr>
      </vt:variant>
      <vt:variant>
        <vt:i4>1441843</vt:i4>
      </vt:variant>
      <vt:variant>
        <vt:i4>209</vt:i4>
      </vt:variant>
      <vt:variant>
        <vt:i4>0</vt:i4>
      </vt:variant>
      <vt:variant>
        <vt:i4>5</vt:i4>
      </vt:variant>
      <vt:variant>
        <vt:lpwstr/>
      </vt:variant>
      <vt:variant>
        <vt:lpwstr>_Toc293907264</vt:lpwstr>
      </vt:variant>
      <vt:variant>
        <vt:i4>1441843</vt:i4>
      </vt:variant>
      <vt:variant>
        <vt:i4>203</vt:i4>
      </vt:variant>
      <vt:variant>
        <vt:i4>0</vt:i4>
      </vt:variant>
      <vt:variant>
        <vt:i4>5</vt:i4>
      </vt:variant>
      <vt:variant>
        <vt:lpwstr/>
      </vt:variant>
      <vt:variant>
        <vt:lpwstr>_Toc293907263</vt:lpwstr>
      </vt:variant>
      <vt:variant>
        <vt:i4>1441843</vt:i4>
      </vt:variant>
      <vt:variant>
        <vt:i4>197</vt:i4>
      </vt:variant>
      <vt:variant>
        <vt:i4>0</vt:i4>
      </vt:variant>
      <vt:variant>
        <vt:i4>5</vt:i4>
      </vt:variant>
      <vt:variant>
        <vt:lpwstr/>
      </vt:variant>
      <vt:variant>
        <vt:lpwstr>_Toc293907262</vt:lpwstr>
      </vt:variant>
      <vt:variant>
        <vt:i4>1441843</vt:i4>
      </vt:variant>
      <vt:variant>
        <vt:i4>191</vt:i4>
      </vt:variant>
      <vt:variant>
        <vt:i4>0</vt:i4>
      </vt:variant>
      <vt:variant>
        <vt:i4>5</vt:i4>
      </vt:variant>
      <vt:variant>
        <vt:lpwstr/>
      </vt:variant>
      <vt:variant>
        <vt:lpwstr>_Toc293907261</vt:lpwstr>
      </vt:variant>
      <vt:variant>
        <vt:i4>1441843</vt:i4>
      </vt:variant>
      <vt:variant>
        <vt:i4>185</vt:i4>
      </vt:variant>
      <vt:variant>
        <vt:i4>0</vt:i4>
      </vt:variant>
      <vt:variant>
        <vt:i4>5</vt:i4>
      </vt:variant>
      <vt:variant>
        <vt:lpwstr/>
      </vt:variant>
      <vt:variant>
        <vt:lpwstr>_Toc293907260</vt:lpwstr>
      </vt:variant>
      <vt:variant>
        <vt:i4>1376307</vt:i4>
      </vt:variant>
      <vt:variant>
        <vt:i4>179</vt:i4>
      </vt:variant>
      <vt:variant>
        <vt:i4>0</vt:i4>
      </vt:variant>
      <vt:variant>
        <vt:i4>5</vt:i4>
      </vt:variant>
      <vt:variant>
        <vt:lpwstr/>
      </vt:variant>
      <vt:variant>
        <vt:lpwstr>_Toc293907259</vt:lpwstr>
      </vt:variant>
      <vt:variant>
        <vt:i4>1376307</vt:i4>
      </vt:variant>
      <vt:variant>
        <vt:i4>173</vt:i4>
      </vt:variant>
      <vt:variant>
        <vt:i4>0</vt:i4>
      </vt:variant>
      <vt:variant>
        <vt:i4>5</vt:i4>
      </vt:variant>
      <vt:variant>
        <vt:lpwstr/>
      </vt:variant>
      <vt:variant>
        <vt:lpwstr>_Toc293907258</vt:lpwstr>
      </vt:variant>
      <vt:variant>
        <vt:i4>1376307</vt:i4>
      </vt:variant>
      <vt:variant>
        <vt:i4>167</vt:i4>
      </vt:variant>
      <vt:variant>
        <vt:i4>0</vt:i4>
      </vt:variant>
      <vt:variant>
        <vt:i4>5</vt:i4>
      </vt:variant>
      <vt:variant>
        <vt:lpwstr/>
      </vt:variant>
      <vt:variant>
        <vt:lpwstr>_Toc293907257</vt:lpwstr>
      </vt:variant>
      <vt:variant>
        <vt:i4>1376307</vt:i4>
      </vt:variant>
      <vt:variant>
        <vt:i4>161</vt:i4>
      </vt:variant>
      <vt:variant>
        <vt:i4>0</vt:i4>
      </vt:variant>
      <vt:variant>
        <vt:i4>5</vt:i4>
      </vt:variant>
      <vt:variant>
        <vt:lpwstr/>
      </vt:variant>
      <vt:variant>
        <vt:lpwstr>_Toc293907256</vt:lpwstr>
      </vt:variant>
      <vt:variant>
        <vt:i4>1376307</vt:i4>
      </vt:variant>
      <vt:variant>
        <vt:i4>155</vt:i4>
      </vt:variant>
      <vt:variant>
        <vt:i4>0</vt:i4>
      </vt:variant>
      <vt:variant>
        <vt:i4>5</vt:i4>
      </vt:variant>
      <vt:variant>
        <vt:lpwstr/>
      </vt:variant>
      <vt:variant>
        <vt:lpwstr>_Toc293907255</vt:lpwstr>
      </vt:variant>
      <vt:variant>
        <vt:i4>1376307</vt:i4>
      </vt:variant>
      <vt:variant>
        <vt:i4>149</vt:i4>
      </vt:variant>
      <vt:variant>
        <vt:i4>0</vt:i4>
      </vt:variant>
      <vt:variant>
        <vt:i4>5</vt:i4>
      </vt:variant>
      <vt:variant>
        <vt:lpwstr/>
      </vt:variant>
      <vt:variant>
        <vt:lpwstr>_Toc293907254</vt:lpwstr>
      </vt:variant>
      <vt:variant>
        <vt:i4>1376307</vt:i4>
      </vt:variant>
      <vt:variant>
        <vt:i4>143</vt:i4>
      </vt:variant>
      <vt:variant>
        <vt:i4>0</vt:i4>
      </vt:variant>
      <vt:variant>
        <vt:i4>5</vt:i4>
      </vt:variant>
      <vt:variant>
        <vt:lpwstr/>
      </vt:variant>
      <vt:variant>
        <vt:lpwstr>_Toc293907253</vt:lpwstr>
      </vt:variant>
      <vt:variant>
        <vt:i4>1376307</vt:i4>
      </vt:variant>
      <vt:variant>
        <vt:i4>137</vt:i4>
      </vt:variant>
      <vt:variant>
        <vt:i4>0</vt:i4>
      </vt:variant>
      <vt:variant>
        <vt:i4>5</vt:i4>
      </vt:variant>
      <vt:variant>
        <vt:lpwstr/>
      </vt:variant>
      <vt:variant>
        <vt:lpwstr>_Toc293907252</vt:lpwstr>
      </vt:variant>
      <vt:variant>
        <vt:i4>1376307</vt:i4>
      </vt:variant>
      <vt:variant>
        <vt:i4>131</vt:i4>
      </vt:variant>
      <vt:variant>
        <vt:i4>0</vt:i4>
      </vt:variant>
      <vt:variant>
        <vt:i4>5</vt:i4>
      </vt:variant>
      <vt:variant>
        <vt:lpwstr/>
      </vt:variant>
      <vt:variant>
        <vt:lpwstr>_Toc293907251</vt:lpwstr>
      </vt:variant>
      <vt:variant>
        <vt:i4>1376307</vt:i4>
      </vt:variant>
      <vt:variant>
        <vt:i4>125</vt:i4>
      </vt:variant>
      <vt:variant>
        <vt:i4>0</vt:i4>
      </vt:variant>
      <vt:variant>
        <vt:i4>5</vt:i4>
      </vt:variant>
      <vt:variant>
        <vt:lpwstr/>
      </vt:variant>
      <vt:variant>
        <vt:lpwstr>_Toc293907250</vt:lpwstr>
      </vt:variant>
      <vt:variant>
        <vt:i4>1310771</vt:i4>
      </vt:variant>
      <vt:variant>
        <vt:i4>119</vt:i4>
      </vt:variant>
      <vt:variant>
        <vt:i4>0</vt:i4>
      </vt:variant>
      <vt:variant>
        <vt:i4>5</vt:i4>
      </vt:variant>
      <vt:variant>
        <vt:lpwstr/>
      </vt:variant>
      <vt:variant>
        <vt:lpwstr>_Toc293907249</vt:lpwstr>
      </vt:variant>
      <vt:variant>
        <vt:i4>1310771</vt:i4>
      </vt:variant>
      <vt:variant>
        <vt:i4>113</vt:i4>
      </vt:variant>
      <vt:variant>
        <vt:i4>0</vt:i4>
      </vt:variant>
      <vt:variant>
        <vt:i4>5</vt:i4>
      </vt:variant>
      <vt:variant>
        <vt:lpwstr/>
      </vt:variant>
      <vt:variant>
        <vt:lpwstr>_Toc293907248</vt:lpwstr>
      </vt:variant>
      <vt:variant>
        <vt:i4>1310771</vt:i4>
      </vt:variant>
      <vt:variant>
        <vt:i4>107</vt:i4>
      </vt:variant>
      <vt:variant>
        <vt:i4>0</vt:i4>
      </vt:variant>
      <vt:variant>
        <vt:i4>5</vt:i4>
      </vt:variant>
      <vt:variant>
        <vt:lpwstr/>
      </vt:variant>
      <vt:variant>
        <vt:lpwstr>_Toc293907247</vt:lpwstr>
      </vt:variant>
      <vt:variant>
        <vt:i4>1310771</vt:i4>
      </vt:variant>
      <vt:variant>
        <vt:i4>101</vt:i4>
      </vt:variant>
      <vt:variant>
        <vt:i4>0</vt:i4>
      </vt:variant>
      <vt:variant>
        <vt:i4>5</vt:i4>
      </vt:variant>
      <vt:variant>
        <vt:lpwstr/>
      </vt:variant>
      <vt:variant>
        <vt:lpwstr>_Toc293907246</vt:lpwstr>
      </vt:variant>
      <vt:variant>
        <vt:i4>1310771</vt:i4>
      </vt:variant>
      <vt:variant>
        <vt:i4>95</vt:i4>
      </vt:variant>
      <vt:variant>
        <vt:i4>0</vt:i4>
      </vt:variant>
      <vt:variant>
        <vt:i4>5</vt:i4>
      </vt:variant>
      <vt:variant>
        <vt:lpwstr/>
      </vt:variant>
      <vt:variant>
        <vt:lpwstr>_Toc293907245</vt:lpwstr>
      </vt:variant>
      <vt:variant>
        <vt:i4>1310771</vt:i4>
      </vt:variant>
      <vt:variant>
        <vt:i4>89</vt:i4>
      </vt:variant>
      <vt:variant>
        <vt:i4>0</vt:i4>
      </vt:variant>
      <vt:variant>
        <vt:i4>5</vt:i4>
      </vt:variant>
      <vt:variant>
        <vt:lpwstr/>
      </vt:variant>
      <vt:variant>
        <vt:lpwstr>_Toc293907244</vt:lpwstr>
      </vt:variant>
      <vt:variant>
        <vt:i4>1310771</vt:i4>
      </vt:variant>
      <vt:variant>
        <vt:i4>83</vt:i4>
      </vt:variant>
      <vt:variant>
        <vt:i4>0</vt:i4>
      </vt:variant>
      <vt:variant>
        <vt:i4>5</vt:i4>
      </vt:variant>
      <vt:variant>
        <vt:lpwstr/>
      </vt:variant>
      <vt:variant>
        <vt:lpwstr>_Toc293907243</vt:lpwstr>
      </vt:variant>
      <vt:variant>
        <vt:i4>1310771</vt:i4>
      </vt:variant>
      <vt:variant>
        <vt:i4>77</vt:i4>
      </vt:variant>
      <vt:variant>
        <vt:i4>0</vt:i4>
      </vt:variant>
      <vt:variant>
        <vt:i4>5</vt:i4>
      </vt:variant>
      <vt:variant>
        <vt:lpwstr/>
      </vt:variant>
      <vt:variant>
        <vt:lpwstr>_Toc293907242</vt:lpwstr>
      </vt:variant>
      <vt:variant>
        <vt:i4>1310771</vt:i4>
      </vt:variant>
      <vt:variant>
        <vt:i4>71</vt:i4>
      </vt:variant>
      <vt:variant>
        <vt:i4>0</vt:i4>
      </vt:variant>
      <vt:variant>
        <vt:i4>5</vt:i4>
      </vt:variant>
      <vt:variant>
        <vt:lpwstr/>
      </vt:variant>
      <vt:variant>
        <vt:lpwstr>_Toc293907241</vt:lpwstr>
      </vt:variant>
      <vt:variant>
        <vt:i4>1310771</vt:i4>
      </vt:variant>
      <vt:variant>
        <vt:i4>65</vt:i4>
      </vt:variant>
      <vt:variant>
        <vt:i4>0</vt:i4>
      </vt:variant>
      <vt:variant>
        <vt:i4>5</vt:i4>
      </vt:variant>
      <vt:variant>
        <vt:lpwstr/>
      </vt:variant>
      <vt:variant>
        <vt:lpwstr>_Toc293907240</vt:lpwstr>
      </vt:variant>
      <vt:variant>
        <vt:i4>1245235</vt:i4>
      </vt:variant>
      <vt:variant>
        <vt:i4>59</vt:i4>
      </vt:variant>
      <vt:variant>
        <vt:i4>0</vt:i4>
      </vt:variant>
      <vt:variant>
        <vt:i4>5</vt:i4>
      </vt:variant>
      <vt:variant>
        <vt:lpwstr/>
      </vt:variant>
      <vt:variant>
        <vt:lpwstr>_Toc293907239</vt:lpwstr>
      </vt:variant>
      <vt:variant>
        <vt:i4>1376304</vt:i4>
      </vt:variant>
      <vt:variant>
        <vt:i4>50</vt:i4>
      </vt:variant>
      <vt:variant>
        <vt:i4>0</vt:i4>
      </vt:variant>
      <vt:variant>
        <vt:i4>5</vt:i4>
      </vt:variant>
      <vt:variant>
        <vt:lpwstr/>
      </vt:variant>
      <vt:variant>
        <vt:lpwstr>_Toc234300620</vt:lpwstr>
      </vt:variant>
      <vt:variant>
        <vt:i4>1441840</vt:i4>
      </vt:variant>
      <vt:variant>
        <vt:i4>44</vt:i4>
      </vt:variant>
      <vt:variant>
        <vt:i4>0</vt:i4>
      </vt:variant>
      <vt:variant>
        <vt:i4>5</vt:i4>
      </vt:variant>
      <vt:variant>
        <vt:lpwstr/>
      </vt:variant>
      <vt:variant>
        <vt:lpwstr>_Toc234300619</vt:lpwstr>
      </vt:variant>
      <vt:variant>
        <vt:i4>1441840</vt:i4>
      </vt:variant>
      <vt:variant>
        <vt:i4>38</vt:i4>
      </vt:variant>
      <vt:variant>
        <vt:i4>0</vt:i4>
      </vt:variant>
      <vt:variant>
        <vt:i4>5</vt:i4>
      </vt:variant>
      <vt:variant>
        <vt:lpwstr/>
      </vt:variant>
      <vt:variant>
        <vt:lpwstr>_Toc234300618</vt:lpwstr>
      </vt:variant>
      <vt:variant>
        <vt:i4>1441840</vt:i4>
      </vt:variant>
      <vt:variant>
        <vt:i4>32</vt:i4>
      </vt:variant>
      <vt:variant>
        <vt:i4>0</vt:i4>
      </vt:variant>
      <vt:variant>
        <vt:i4>5</vt:i4>
      </vt:variant>
      <vt:variant>
        <vt:lpwstr/>
      </vt:variant>
      <vt:variant>
        <vt:lpwstr>_Toc234300617</vt:lpwstr>
      </vt:variant>
      <vt:variant>
        <vt:i4>1441840</vt:i4>
      </vt:variant>
      <vt:variant>
        <vt:i4>26</vt:i4>
      </vt:variant>
      <vt:variant>
        <vt:i4>0</vt:i4>
      </vt:variant>
      <vt:variant>
        <vt:i4>5</vt:i4>
      </vt:variant>
      <vt:variant>
        <vt:lpwstr/>
      </vt:variant>
      <vt:variant>
        <vt:lpwstr>_Toc234300616</vt:lpwstr>
      </vt:variant>
      <vt:variant>
        <vt:i4>1441840</vt:i4>
      </vt:variant>
      <vt:variant>
        <vt:i4>20</vt:i4>
      </vt:variant>
      <vt:variant>
        <vt:i4>0</vt:i4>
      </vt:variant>
      <vt:variant>
        <vt:i4>5</vt:i4>
      </vt:variant>
      <vt:variant>
        <vt:lpwstr/>
      </vt:variant>
      <vt:variant>
        <vt:lpwstr>_Toc234300615</vt:lpwstr>
      </vt:variant>
      <vt:variant>
        <vt:i4>1441840</vt:i4>
      </vt:variant>
      <vt:variant>
        <vt:i4>14</vt:i4>
      </vt:variant>
      <vt:variant>
        <vt:i4>0</vt:i4>
      </vt:variant>
      <vt:variant>
        <vt:i4>5</vt:i4>
      </vt:variant>
      <vt:variant>
        <vt:lpwstr/>
      </vt:variant>
      <vt:variant>
        <vt:lpwstr>_Toc234300614</vt:lpwstr>
      </vt:variant>
      <vt:variant>
        <vt:i4>1441840</vt:i4>
      </vt:variant>
      <vt:variant>
        <vt:i4>8</vt:i4>
      </vt:variant>
      <vt:variant>
        <vt:i4>0</vt:i4>
      </vt:variant>
      <vt:variant>
        <vt:i4>5</vt:i4>
      </vt:variant>
      <vt:variant>
        <vt:lpwstr/>
      </vt:variant>
      <vt:variant>
        <vt:lpwstr>_Toc234300613</vt:lpwstr>
      </vt:variant>
      <vt:variant>
        <vt:i4>1441840</vt:i4>
      </vt:variant>
      <vt:variant>
        <vt:i4>2</vt:i4>
      </vt:variant>
      <vt:variant>
        <vt:i4>0</vt:i4>
      </vt:variant>
      <vt:variant>
        <vt:i4>5</vt:i4>
      </vt:variant>
      <vt:variant>
        <vt:lpwstr/>
      </vt:variant>
      <vt:variant>
        <vt:lpwstr>_Toc2343006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S Final Year Project Template</dc:title>
  <dc:creator>Teoh HC</dc:creator>
  <cp:lastModifiedBy>uSER</cp:lastModifiedBy>
  <cp:revision>611</cp:revision>
  <cp:lastPrinted>2017-01-09T10:07:00Z</cp:lastPrinted>
  <dcterms:created xsi:type="dcterms:W3CDTF">2017-02-15T02:21:00Z</dcterms:created>
  <dcterms:modified xsi:type="dcterms:W3CDTF">2019-04-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bfc8af-31b4-3749-ab21-3392e65c8135</vt:lpwstr>
  </property>
  <property fmtid="{D5CDD505-2E9C-101B-9397-08002B2CF9AE}" pid="24" name="Mendeley Citation Style_1">
    <vt:lpwstr>http://www.zotero.org/styles/apa</vt:lpwstr>
  </property>
</Properties>
</file>